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3262B6" w14:textId="5D8959A7" w:rsidR="006F3B5C" w:rsidRPr="00C369BB" w:rsidRDefault="00236ADF" w:rsidP="00376EE3">
      <w:pPr>
        <w:spacing w:line="276" w:lineRule="auto"/>
        <w:jc w:val="center"/>
        <w:rPr>
          <w:rFonts w:ascii="Palatino Linotype" w:hAnsi="Palatino Linotype"/>
          <w:sz w:val="22"/>
          <w:szCs w:val="22"/>
          <w:lang w:val="id-ID"/>
        </w:rPr>
      </w:pPr>
      <w:bookmarkStart w:id="0" w:name="_Hlk181691450"/>
      <w:r w:rsidRPr="00236ADF">
        <w:rPr>
          <w:rFonts w:ascii="Palatino Linotype" w:hAnsi="Palatino Linotype"/>
          <w:b/>
          <w:bCs/>
          <w:color w:val="000000"/>
          <w:sz w:val="28"/>
          <w:szCs w:val="28"/>
        </w:rPr>
        <w:t>BIMBINGAN KARIR DALAM MENINGKATKAN MOTIVASI SISWA UNTUK MASUK PERGURUAN TINGGI (STUDI KASUS: MAN 2 KOTA PEKALONGAN)</w:t>
      </w:r>
    </w:p>
    <w:bookmarkEnd w:id="0"/>
    <w:p w14:paraId="6D01A580" w14:textId="562FE814" w:rsidR="006F3B5C" w:rsidRPr="006F3B5C" w:rsidRDefault="00236ADF" w:rsidP="00376EE3">
      <w:pPr>
        <w:spacing w:after="240" w:line="276" w:lineRule="auto"/>
        <w:rPr>
          <w:rFonts w:ascii="Palatino Linotype" w:hAnsi="Palatino Linotype"/>
          <w:sz w:val="22"/>
          <w:szCs w:val="22"/>
        </w:rPr>
      </w:pPr>
      <w:r w:rsidRPr="006F3B5C">
        <w:rPr>
          <w:rFonts w:ascii="Palatino Linotype" w:hAnsi="Palatino Linotype"/>
          <w:color w:val="000000"/>
          <w:sz w:val="22"/>
          <w:szCs w:val="22"/>
        </w:rPr>
        <w:t> </w:t>
      </w:r>
    </w:p>
    <w:p w14:paraId="558D09E9" w14:textId="57F0F038" w:rsidR="000F1474" w:rsidRDefault="00236ADF" w:rsidP="00376EE3">
      <w:pPr>
        <w:spacing w:line="276" w:lineRule="auto"/>
        <w:jc w:val="center"/>
        <w:rPr>
          <w:rFonts w:ascii="Palatino Linotype" w:hAnsi="Palatino Linotype"/>
          <w:b/>
          <w:bCs/>
          <w:color w:val="000000"/>
          <w:sz w:val="22"/>
          <w:szCs w:val="22"/>
          <w:vertAlign w:val="superscript"/>
          <w:lang w:val="en-ID"/>
        </w:rPr>
      </w:pPr>
      <w:proofErr w:type="spellStart"/>
      <w:r w:rsidRPr="00236ADF">
        <w:rPr>
          <w:rFonts w:ascii="Palatino Linotype" w:hAnsi="Palatino Linotype"/>
          <w:b/>
          <w:bCs/>
          <w:color w:val="000000"/>
          <w:sz w:val="22"/>
          <w:szCs w:val="22"/>
          <w:lang w:val="en-ID"/>
        </w:rPr>
        <w:t>Lutvia</w:t>
      </w:r>
      <w:proofErr w:type="spellEnd"/>
      <w:r w:rsidRPr="00236ADF">
        <w:rPr>
          <w:rFonts w:ascii="Palatino Linotype" w:hAnsi="Palatino Linotype"/>
          <w:b/>
          <w:bCs/>
          <w:color w:val="000000"/>
          <w:sz w:val="22"/>
          <w:szCs w:val="22"/>
          <w:lang w:val="en-ID"/>
        </w:rPr>
        <w:t xml:space="preserve"> </w:t>
      </w:r>
      <w:proofErr w:type="spellStart"/>
      <w:r w:rsidRPr="00236ADF">
        <w:rPr>
          <w:rFonts w:ascii="Palatino Linotype" w:hAnsi="Palatino Linotype"/>
          <w:b/>
          <w:bCs/>
          <w:color w:val="000000"/>
          <w:sz w:val="22"/>
          <w:szCs w:val="22"/>
          <w:lang w:val="en-ID"/>
        </w:rPr>
        <w:t>Ayunda</w:t>
      </w:r>
      <w:proofErr w:type="spellEnd"/>
      <w:r w:rsidRPr="00236ADF">
        <w:rPr>
          <w:rFonts w:ascii="Palatino Linotype" w:hAnsi="Palatino Linotype"/>
          <w:b/>
          <w:bCs/>
          <w:color w:val="000000"/>
          <w:sz w:val="22"/>
          <w:szCs w:val="22"/>
          <w:lang w:val="en-ID"/>
        </w:rPr>
        <w:t xml:space="preserve"> Putri</w:t>
      </w:r>
      <w:r w:rsidRPr="00236ADF">
        <w:rPr>
          <w:rFonts w:ascii="Palatino Linotype" w:hAnsi="Palatino Linotype"/>
          <w:b/>
          <w:bCs/>
          <w:color w:val="000000"/>
          <w:sz w:val="22"/>
          <w:szCs w:val="22"/>
          <w:vertAlign w:val="superscript"/>
          <w:lang w:val="en-ID"/>
        </w:rPr>
        <w:t>1</w:t>
      </w:r>
      <w:r w:rsidRPr="00236ADF">
        <w:rPr>
          <w:rFonts w:ascii="Palatino Linotype" w:hAnsi="Palatino Linotype"/>
          <w:b/>
          <w:bCs/>
          <w:color w:val="000000"/>
          <w:sz w:val="22"/>
          <w:szCs w:val="22"/>
          <w:lang w:val="en-ID"/>
        </w:rPr>
        <w:t>, Nur Zuneni</w:t>
      </w:r>
      <w:r w:rsidRPr="00236ADF">
        <w:rPr>
          <w:rFonts w:ascii="Palatino Linotype" w:hAnsi="Palatino Linotype"/>
          <w:b/>
          <w:bCs/>
          <w:color w:val="000000"/>
          <w:sz w:val="22"/>
          <w:szCs w:val="22"/>
          <w:vertAlign w:val="superscript"/>
          <w:lang w:val="en-ID"/>
        </w:rPr>
        <w:t>2</w:t>
      </w:r>
      <w:r w:rsidRPr="00236ADF">
        <w:rPr>
          <w:rFonts w:ascii="Palatino Linotype" w:hAnsi="Palatino Linotype"/>
          <w:b/>
          <w:bCs/>
          <w:color w:val="000000"/>
          <w:sz w:val="22"/>
          <w:szCs w:val="22"/>
          <w:lang w:val="en-ID"/>
        </w:rPr>
        <w:t xml:space="preserve">, </w:t>
      </w:r>
      <w:proofErr w:type="spellStart"/>
      <w:r w:rsidRPr="00236ADF">
        <w:rPr>
          <w:rFonts w:ascii="Palatino Linotype" w:hAnsi="Palatino Linotype"/>
          <w:b/>
          <w:bCs/>
          <w:color w:val="000000"/>
          <w:sz w:val="22"/>
          <w:szCs w:val="22"/>
          <w:lang w:val="en-ID"/>
        </w:rPr>
        <w:t>Siska</w:t>
      </w:r>
      <w:proofErr w:type="spellEnd"/>
      <w:r w:rsidRPr="00236ADF">
        <w:rPr>
          <w:rFonts w:ascii="Palatino Linotype" w:hAnsi="Palatino Linotype"/>
          <w:b/>
          <w:bCs/>
          <w:color w:val="000000"/>
          <w:sz w:val="22"/>
          <w:szCs w:val="22"/>
          <w:lang w:val="en-ID"/>
        </w:rPr>
        <w:t xml:space="preserve"> Tri Lestari</w:t>
      </w:r>
      <w:r w:rsidRPr="00236ADF">
        <w:rPr>
          <w:rFonts w:ascii="Palatino Linotype" w:hAnsi="Palatino Linotype"/>
          <w:b/>
          <w:bCs/>
          <w:color w:val="000000"/>
          <w:sz w:val="22"/>
          <w:szCs w:val="22"/>
          <w:vertAlign w:val="superscript"/>
          <w:lang w:val="en-ID"/>
        </w:rPr>
        <w:t>3</w:t>
      </w:r>
      <w:r w:rsidRPr="00236ADF">
        <w:rPr>
          <w:rFonts w:ascii="Palatino Linotype" w:hAnsi="Palatino Linotype"/>
          <w:b/>
          <w:bCs/>
          <w:color w:val="000000"/>
          <w:sz w:val="22"/>
          <w:szCs w:val="22"/>
          <w:lang w:val="en-ID"/>
        </w:rPr>
        <w:t xml:space="preserve">, </w:t>
      </w:r>
      <w:proofErr w:type="spellStart"/>
      <w:r w:rsidRPr="00236ADF">
        <w:rPr>
          <w:rFonts w:ascii="Palatino Linotype" w:hAnsi="Palatino Linotype"/>
          <w:b/>
          <w:bCs/>
          <w:color w:val="000000"/>
          <w:sz w:val="22"/>
          <w:szCs w:val="22"/>
          <w:lang w:val="en-ID"/>
        </w:rPr>
        <w:t>Bilqis</w:t>
      </w:r>
      <w:proofErr w:type="spellEnd"/>
      <w:r w:rsidRPr="00236ADF">
        <w:rPr>
          <w:rFonts w:ascii="Palatino Linotype" w:hAnsi="Palatino Linotype"/>
          <w:b/>
          <w:bCs/>
          <w:color w:val="000000"/>
          <w:sz w:val="22"/>
          <w:szCs w:val="22"/>
          <w:lang w:val="en-ID"/>
        </w:rPr>
        <w:t xml:space="preserve"> </w:t>
      </w:r>
      <w:proofErr w:type="spellStart"/>
      <w:r w:rsidRPr="00236ADF">
        <w:rPr>
          <w:rFonts w:ascii="Palatino Linotype" w:hAnsi="Palatino Linotype"/>
          <w:b/>
          <w:bCs/>
          <w:color w:val="000000"/>
          <w:sz w:val="22"/>
          <w:szCs w:val="22"/>
          <w:lang w:val="en-ID"/>
        </w:rPr>
        <w:t>Amirotul</w:t>
      </w:r>
      <w:proofErr w:type="spellEnd"/>
      <w:r w:rsidRPr="00236ADF">
        <w:rPr>
          <w:rFonts w:ascii="Palatino Linotype" w:hAnsi="Palatino Linotype"/>
          <w:b/>
          <w:bCs/>
          <w:color w:val="000000"/>
          <w:sz w:val="22"/>
          <w:szCs w:val="22"/>
          <w:lang w:val="en-ID"/>
        </w:rPr>
        <w:t xml:space="preserve"> Qudsy</w:t>
      </w:r>
      <w:r w:rsidRPr="00236ADF">
        <w:rPr>
          <w:rFonts w:ascii="Palatino Linotype" w:hAnsi="Palatino Linotype"/>
          <w:b/>
          <w:bCs/>
          <w:color w:val="000000"/>
          <w:sz w:val="22"/>
          <w:szCs w:val="22"/>
          <w:vertAlign w:val="superscript"/>
          <w:lang w:val="en-ID"/>
        </w:rPr>
        <w:t>4</w:t>
      </w:r>
      <w:r w:rsidRPr="00236ADF">
        <w:rPr>
          <w:rFonts w:ascii="Palatino Linotype" w:hAnsi="Palatino Linotype"/>
          <w:b/>
          <w:bCs/>
          <w:color w:val="000000"/>
          <w:sz w:val="22"/>
          <w:szCs w:val="22"/>
          <w:lang w:val="en-ID"/>
        </w:rPr>
        <w:t xml:space="preserve">, </w:t>
      </w:r>
      <w:proofErr w:type="spellStart"/>
      <w:r w:rsidRPr="00236ADF">
        <w:rPr>
          <w:rFonts w:ascii="Palatino Linotype" w:hAnsi="Palatino Linotype"/>
          <w:b/>
          <w:bCs/>
          <w:color w:val="000000"/>
          <w:sz w:val="22"/>
          <w:szCs w:val="22"/>
          <w:lang w:val="en-ID"/>
        </w:rPr>
        <w:t>Maslakha</w:t>
      </w:r>
      <w:proofErr w:type="spellEnd"/>
      <w:r w:rsidRPr="00236ADF">
        <w:rPr>
          <w:rFonts w:ascii="Palatino Linotype" w:hAnsi="Palatino Linotype"/>
          <w:b/>
          <w:bCs/>
          <w:color w:val="000000"/>
          <w:sz w:val="22"/>
          <w:szCs w:val="22"/>
          <w:lang w:val="en-ID"/>
        </w:rPr>
        <w:t xml:space="preserve"> Pujiyanti</w:t>
      </w:r>
      <w:r w:rsidRPr="00236ADF">
        <w:rPr>
          <w:rFonts w:ascii="Palatino Linotype" w:hAnsi="Palatino Linotype"/>
          <w:b/>
          <w:bCs/>
          <w:color w:val="000000"/>
          <w:sz w:val="22"/>
          <w:szCs w:val="22"/>
          <w:vertAlign w:val="superscript"/>
          <w:lang w:val="en-ID"/>
        </w:rPr>
        <w:t>5</w:t>
      </w:r>
    </w:p>
    <w:p w14:paraId="513C7021" w14:textId="77777777" w:rsidR="000F1474" w:rsidRPr="000F1474" w:rsidRDefault="000F1474" w:rsidP="00376EE3">
      <w:pPr>
        <w:spacing w:line="276" w:lineRule="auto"/>
        <w:jc w:val="center"/>
        <w:rPr>
          <w:rFonts w:ascii="Palatino Linotype" w:hAnsi="Palatino Linotype"/>
          <w:b/>
          <w:bCs/>
          <w:color w:val="000000"/>
          <w:sz w:val="22"/>
          <w:szCs w:val="22"/>
          <w:vertAlign w:val="superscript"/>
          <w:lang w:val="en-ID"/>
        </w:rPr>
      </w:pPr>
    </w:p>
    <w:p w14:paraId="6DC96382" w14:textId="77777777" w:rsidR="000F1474" w:rsidRDefault="00236ADF" w:rsidP="00376EE3">
      <w:pPr>
        <w:spacing w:line="276" w:lineRule="auto"/>
        <w:jc w:val="center"/>
        <w:rPr>
          <w:rFonts w:ascii="Palatino Linotype" w:hAnsi="Palatino Linotype"/>
          <w:sz w:val="22"/>
          <w:szCs w:val="22"/>
        </w:rPr>
      </w:pPr>
      <w:proofErr w:type="spellStart"/>
      <w:r>
        <w:rPr>
          <w:rFonts w:ascii="Palatino Linotype" w:hAnsi="Palatino Linotype"/>
          <w:i/>
          <w:iCs/>
          <w:color w:val="000000"/>
          <w:sz w:val="22"/>
          <w:szCs w:val="22"/>
        </w:rPr>
        <w:t>Universitas</w:t>
      </w:r>
      <w:proofErr w:type="spellEnd"/>
      <w:r>
        <w:rPr>
          <w:rFonts w:ascii="Palatino Linotype" w:hAnsi="Palatino Linotype"/>
          <w:i/>
          <w:iCs/>
          <w:color w:val="000000"/>
          <w:sz w:val="22"/>
          <w:szCs w:val="22"/>
        </w:rPr>
        <w:t xml:space="preserve"> Islam Negeri K.H Abdurrahman Wahid </w:t>
      </w:r>
      <w:proofErr w:type="spellStart"/>
      <w:r>
        <w:rPr>
          <w:rFonts w:ascii="Palatino Linotype" w:hAnsi="Palatino Linotype"/>
          <w:i/>
          <w:iCs/>
          <w:color w:val="000000"/>
          <w:sz w:val="22"/>
          <w:szCs w:val="22"/>
        </w:rPr>
        <w:t>Pekalongan</w:t>
      </w:r>
      <w:proofErr w:type="spellEnd"/>
      <w:r w:rsidR="006F3B5C" w:rsidRPr="006F3B5C">
        <w:rPr>
          <w:rFonts w:ascii="Palatino Linotype" w:hAnsi="Palatino Linotype"/>
          <w:i/>
          <w:iCs/>
          <w:color w:val="000000"/>
          <w:sz w:val="22"/>
          <w:szCs w:val="22"/>
        </w:rPr>
        <w:t xml:space="preserve">, </w:t>
      </w:r>
      <w:r>
        <w:rPr>
          <w:rFonts w:ascii="Palatino Linotype" w:hAnsi="Palatino Linotype"/>
          <w:i/>
          <w:iCs/>
          <w:color w:val="000000"/>
          <w:sz w:val="22"/>
          <w:szCs w:val="22"/>
        </w:rPr>
        <w:t>Indonesia</w:t>
      </w:r>
    </w:p>
    <w:p w14:paraId="5E7250BE" w14:textId="68531930" w:rsidR="006F3B5C" w:rsidRPr="000F1474" w:rsidRDefault="000F1474" w:rsidP="000F1474">
      <w:pPr>
        <w:spacing w:line="276" w:lineRule="auto"/>
        <w:jc w:val="center"/>
        <w:rPr>
          <w:rFonts w:ascii="Palatino Linotype" w:hAnsi="Palatino Linotype"/>
          <w:sz w:val="22"/>
          <w:szCs w:val="22"/>
        </w:rPr>
      </w:pPr>
      <w:hyperlink r:id="rId8" w:history="1">
        <w:r w:rsidRPr="00236ADF">
          <w:rPr>
            <w:rStyle w:val="Hyperlink"/>
            <w:rFonts w:ascii="Palatino Linotype" w:hAnsi="Palatino Linotype"/>
            <w:i/>
            <w:iCs/>
            <w:sz w:val="22"/>
            <w:szCs w:val="22"/>
          </w:rPr>
          <w:t>lutv</w:t>
        </w:r>
        <w:r w:rsidRPr="00086D99">
          <w:rPr>
            <w:rStyle w:val="Hyperlink"/>
            <w:rFonts w:ascii="Palatino Linotype" w:hAnsi="Palatino Linotype"/>
            <w:i/>
            <w:iCs/>
            <w:sz w:val="22"/>
            <w:szCs w:val="22"/>
          </w:rPr>
          <w:t>i</w:t>
        </w:r>
        <w:r w:rsidRPr="00236ADF">
          <w:rPr>
            <w:rStyle w:val="Hyperlink"/>
            <w:rFonts w:ascii="Palatino Linotype" w:hAnsi="Palatino Linotype"/>
            <w:i/>
            <w:iCs/>
            <w:sz w:val="22"/>
            <w:szCs w:val="22"/>
          </w:rPr>
          <w:t>aayundaputri</w:t>
        </w:r>
        <w:r w:rsidRPr="00236ADF">
          <w:rPr>
            <w:rStyle w:val="Hyperlink"/>
            <w:rFonts w:ascii="Palatino Linotype" w:hAnsi="Palatino Linotype"/>
            <w:i/>
            <w:iCs/>
            <w:sz w:val="22"/>
            <w:szCs w:val="22"/>
            <w:lang w:val="id-ID"/>
          </w:rPr>
          <w:t>@mhs.uingusdur.ac.id</w:t>
        </w:r>
      </w:hyperlink>
      <w:r>
        <w:rPr>
          <w:rFonts w:ascii="Palatino Linotype" w:hAnsi="Palatino Linotype"/>
          <w:i/>
          <w:iCs/>
          <w:color w:val="000000"/>
          <w:sz w:val="22"/>
          <w:szCs w:val="22"/>
          <w:vertAlign w:val="superscript"/>
        </w:rPr>
        <w:t>1</w:t>
      </w:r>
      <w:r>
        <w:rPr>
          <w:rFonts w:ascii="Palatino Linotype" w:hAnsi="Palatino Linotype"/>
          <w:i/>
          <w:iCs/>
          <w:color w:val="000000"/>
          <w:sz w:val="22"/>
          <w:szCs w:val="22"/>
        </w:rPr>
        <w:t xml:space="preserve">, </w:t>
      </w:r>
      <w:hyperlink r:id="rId9" w:history="1">
        <w:r w:rsidRPr="00236ADF">
          <w:rPr>
            <w:rStyle w:val="Hyperlink"/>
            <w:rFonts w:ascii="Palatino Linotype" w:hAnsi="Palatino Linotype"/>
            <w:i/>
            <w:iCs/>
            <w:sz w:val="22"/>
            <w:szCs w:val="22"/>
          </w:rPr>
          <w:t>nurzuneni</w:t>
        </w:r>
        <w:r w:rsidRPr="00236ADF">
          <w:rPr>
            <w:rStyle w:val="Hyperlink"/>
            <w:rFonts w:ascii="Palatino Linotype" w:hAnsi="Palatino Linotype"/>
            <w:i/>
            <w:iCs/>
            <w:sz w:val="22"/>
            <w:szCs w:val="22"/>
            <w:lang w:val="id-ID"/>
          </w:rPr>
          <w:t>@mhs.uingusdur.ac.id</w:t>
        </w:r>
      </w:hyperlink>
      <w:r>
        <w:rPr>
          <w:rFonts w:ascii="Palatino Linotype" w:hAnsi="Palatino Linotype"/>
          <w:i/>
          <w:iCs/>
          <w:color w:val="000000"/>
          <w:sz w:val="22"/>
          <w:szCs w:val="22"/>
          <w:vertAlign w:val="superscript"/>
        </w:rPr>
        <w:t>2</w:t>
      </w:r>
      <w:r>
        <w:rPr>
          <w:rFonts w:ascii="Palatino Linotype" w:eastAsia="SimSun" w:hAnsi="Palatino Linotype" w:hint="eastAsia"/>
          <w:i/>
          <w:iCs/>
          <w:color w:val="000000"/>
          <w:sz w:val="22"/>
          <w:szCs w:val="22"/>
          <w:lang w:val="zh-CN" w:eastAsia="zh-CN"/>
        </w:rPr>
        <w:t>,</w:t>
      </w:r>
      <w:r>
        <w:rPr>
          <w:rFonts w:ascii="Palatino Linotype" w:eastAsia="SimSun" w:hAnsi="Palatino Linotype"/>
          <w:i/>
          <w:iCs/>
          <w:color w:val="000000"/>
          <w:sz w:val="22"/>
          <w:szCs w:val="22"/>
          <w:lang w:eastAsia="zh-CN"/>
        </w:rPr>
        <w:t xml:space="preserve"> </w:t>
      </w:r>
      <w:hyperlink r:id="rId10" w:history="1">
        <w:r w:rsidRPr="00236ADF">
          <w:rPr>
            <w:rStyle w:val="Hyperlink"/>
            <w:rFonts w:ascii="Palatino Linotype" w:hAnsi="Palatino Linotype"/>
            <w:i/>
            <w:iCs/>
            <w:sz w:val="22"/>
            <w:szCs w:val="22"/>
          </w:rPr>
          <w:t>bilqisamirotulqudsy</w:t>
        </w:r>
        <w:r w:rsidRPr="00236ADF">
          <w:rPr>
            <w:rStyle w:val="Hyperlink"/>
            <w:rFonts w:ascii="Palatino Linotype" w:hAnsi="Palatino Linotype"/>
            <w:i/>
            <w:iCs/>
            <w:sz w:val="22"/>
            <w:szCs w:val="22"/>
            <w:lang w:val="id-ID"/>
          </w:rPr>
          <w:t>@mhs.uingusdur.ac.id</w:t>
        </w:r>
      </w:hyperlink>
      <w:r>
        <w:rPr>
          <w:rFonts w:ascii="Palatino Linotype" w:hAnsi="Palatino Linotype"/>
          <w:i/>
          <w:iCs/>
          <w:color w:val="000000"/>
          <w:sz w:val="22"/>
          <w:szCs w:val="22"/>
          <w:vertAlign w:val="superscript"/>
        </w:rPr>
        <w:t>3</w:t>
      </w:r>
      <w:r>
        <w:rPr>
          <w:rFonts w:ascii="Palatino Linotype" w:eastAsia="SimSun" w:hAnsi="Palatino Linotype"/>
          <w:i/>
          <w:iCs/>
          <w:color w:val="000000"/>
          <w:sz w:val="22"/>
          <w:szCs w:val="22"/>
          <w:lang w:eastAsia="zh-CN"/>
        </w:rPr>
        <w:t xml:space="preserve">, </w:t>
      </w:r>
      <w:hyperlink r:id="rId11" w:history="1">
        <w:r w:rsidRPr="00236ADF">
          <w:rPr>
            <w:rStyle w:val="Hyperlink"/>
            <w:rFonts w:ascii="Palatino Linotype" w:hAnsi="Palatino Linotype"/>
            <w:i/>
            <w:iCs/>
            <w:sz w:val="22"/>
            <w:szCs w:val="22"/>
          </w:rPr>
          <w:t>siskatrilestari</w:t>
        </w:r>
        <w:r w:rsidRPr="00236ADF">
          <w:rPr>
            <w:rStyle w:val="Hyperlink"/>
            <w:rFonts w:ascii="Palatino Linotype" w:hAnsi="Palatino Linotype"/>
            <w:i/>
            <w:iCs/>
            <w:sz w:val="22"/>
            <w:szCs w:val="22"/>
            <w:lang w:val="id-ID"/>
          </w:rPr>
          <w:t>@mhs.uingusdur.ac.id</w:t>
        </w:r>
      </w:hyperlink>
      <w:r>
        <w:rPr>
          <w:rFonts w:ascii="Palatino Linotype" w:hAnsi="Palatino Linotype"/>
          <w:i/>
          <w:iCs/>
          <w:color w:val="000000"/>
          <w:sz w:val="22"/>
          <w:szCs w:val="22"/>
          <w:vertAlign w:val="superscript"/>
        </w:rPr>
        <w:t>4</w:t>
      </w:r>
      <w:r>
        <w:rPr>
          <w:rFonts w:ascii="Palatino Linotype" w:eastAsia="SimSun" w:hAnsi="Palatino Linotype" w:hint="eastAsia"/>
          <w:i/>
          <w:iCs/>
          <w:color w:val="000000"/>
          <w:sz w:val="22"/>
          <w:szCs w:val="22"/>
          <w:lang w:val="zh-CN" w:eastAsia="zh-CN"/>
        </w:rPr>
        <w:t>,</w:t>
      </w:r>
      <w:r>
        <w:rPr>
          <w:rFonts w:ascii="Palatino Linotype" w:eastAsia="SimSun" w:hAnsi="Palatino Linotype"/>
          <w:i/>
          <w:iCs/>
          <w:color w:val="000000"/>
          <w:sz w:val="22"/>
          <w:szCs w:val="22"/>
          <w:lang w:eastAsia="zh-CN"/>
        </w:rPr>
        <w:t xml:space="preserve"> </w:t>
      </w:r>
      <w:hyperlink r:id="rId12" w:history="1">
        <w:r w:rsidRPr="00086D99">
          <w:rPr>
            <w:rStyle w:val="Hyperlink"/>
            <w:rFonts w:ascii="Palatino Linotype" w:hAnsi="Palatino Linotype"/>
            <w:i/>
            <w:iCs/>
            <w:sz w:val="22"/>
            <w:szCs w:val="22"/>
          </w:rPr>
          <w:t>maslakhapujiyanti</w:t>
        </w:r>
        <w:r w:rsidRPr="00086D99">
          <w:rPr>
            <w:rStyle w:val="Hyperlink"/>
            <w:rFonts w:ascii="Palatino Linotype" w:hAnsi="Palatino Linotype"/>
            <w:i/>
            <w:iCs/>
            <w:sz w:val="22"/>
            <w:szCs w:val="22"/>
            <w:lang w:val="id-ID"/>
          </w:rPr>
          <w:t>@mhs.uingusdur.ac.id</w:t>
        </w:r>
      </w:hyperlink>
      <w:r>
        <w:rPr>
          <w:rFonts w:ascii="Palatino Linotype" w:hAnsi="Palatino Linotype"/>
          <w:i/>
          <w:iCs/>
          <w:color w:val="000000"/>
          <w:sz w:val="22"/>
          <w:szCs w:val="22"/>
          <w:vertAlign w:val="superscript"/>
        </w:rPr>
        <w:t>5</w:t>
      </w:r>
      <w:r w:rsidR="00236ADF">
        <w:rPr>
          <w:rFonts w:ascii="Palatino Linotype" w:hAnsi="Palatino Linotype"/>
          <w:i/>
          <w:iCs/>
          <w:color w:val="000000"/>
          <w:sz w:val="22"/>
          <w:szCs w:val="22"/>
        </w:rPr>
        <w:t xml:space="preserve"> </w:t>
      </w:r>
    </w:p>
    <w:p w14:paraId="62906974" w14:textId="77777777" w:rsidR="006F3B5C" w:rsidRPr="006F3B5C" w:rsidRDefault="006F3B5C" w:rsidP="006F3B5C">
      <w:pPr>
        <w:spacing w:before="240"/>
        <w:rPr>
          <w:rFonts w:ascii="Palatino Linotype" w:hAnsi="Palatino Linotype"/>
        </w:rPr>
      </w:pPr>
      <w:proofErr w:type="spellStart"/>
      <w:r w:rsidRPr="006F3B5C">
        <w:rPr>
          <w:rFonts w:ascii="Palatino Linotype" w:hAnsi="Palatino Linotype"/>
          <w:b/>
          <w:bCs/>
          <w:color w:val="000000"/>
        </w:rPr>
        <w:t>Abstrak</w:t>
      </w:r>
      <w:proofErr w:type="spellEnd"/>
    </w:p>
    <w:p w14:paraId="55A9F569" w14:textId="77777777" w:rsidR="000F1474" w:rsidRPr="000F1474" w:rsidRDefault="000F1474" w:rsidP="000F1474">
      <w:pPr>
        <w:spacing w:before="240"/>
        <w:jc w:val="both"/>
        <w:rPr>
          <w:rFonts w:ascii="Palatino Linotype" w:hAnsi="Palatino Linotype"/>
          <w:i/>
          <w:iCs/>
          <w:color w:val="000000"/>
          <w:lang w:val="zh-CN"/>
        </w:rPr>
      </w:pPr>
      <w:r w:rsidRPr="000F1474">
        <w:rPr>
          <w:rFonts w:ascii="Palatino Linotype" w:hAnsi="Palatino Linotype"/>
          <w:i/>
          <w:iCs/>
          <w:color w:val="000000"/>
          <w:lang w:val="zh-CN"/>
        </w:rPr>
        <w:t xml:space="preserve">Pendidikan tinggi merupakan salah satu faktor penting dalam pengembangan sumber daya manusia, namun masih banyak siswa yang belum memiliki kesadaran akan pentingnya melanjutkan pendidikan ke jenjang yang lebih tinggi. Penelitian ini bertujuan untuk mengeksplorasi penerapan program motivasi dalam meningkatkan kesadaran siswa-siswi di MAN 2 Kota Pekalongan mengenai pentingnya pendidikan tinggi. Latar belakang penelitian ini didasari oleh rendahnya minat siswa untuk melanjutkan studi ke perguruan tinggi, yang disebabkan oleh beberapa faktor seperti kurangnya pemahaman, tekanan sosial, dan kekhawatiran akan kesiapan akademis. Metode yang diterapkan dalam penelitian ini meliputi serangkaian kegiatan terstruktur berupa penyuluhan, bimbingan kelompok, menyebar angket minat bakat dan seminar dengan menghadirkan pemateri dari UIN Gus Dur Pekalongan. Program ini dirancang secara komprehensif untuk memberikan pemahaman mendalam tentang manfaat pendidikan tinggi dan berbagai peluang karier yang dapat diraih. Hasil evaluasi menunjukkan adanya peningkatan signifikan dalam minat dan motivasi siswa untuk melanjutkan pendidikan setelah mengikuti rangkaian kegiatan tersebut. Hal ini tercermin dari tingginya antusiasme dan partisipasi aktif siswa dalam setiap sesi diskusi, yang mengindikasikan adanya perubahan positif dalam sikap mereka terhadap pendidikan tinggi. Penelitian ini menyimpulkan bahwa intervensi yang tepat disertai dukungan dari lingkungan sekitar berperan penting dalam membangkitkan kesadaran </w:t>
      </w:r>
      <w:r w:rsidRPr="000F1474">
        <w:rPr>
          <w:rFonts w:ascii="Palatino Linotype" w:hAnsi="Palatino Linotype"/>
          <w:i/>
          <w:iCs/>
          <w:color w:val="000000"/>
          <w:lang w:val="zh-CN"/>
        </w:rPr>
        <w:lastRenderedPageBreak/>
        <w:t>siswa akan manfaat pendidikan tinggi. Rekomendasi yang dihasilkan menekankan pentingnya peran pendidik dan pihak sekolah dalam memberikan dukungan berkelanjutan untuk memotivasi siswa mengejar pendidikan yang lebih tinggi.</w:t>
      </w:r>
    </w:p>
    <w:p w14:paraId="7438A272" w14:textId="77777777" w:rsidR="000F1474" w:rsidRPr="000F1474" w:rsidRDefault="000F1474" w:rsidP="000F1474">
      <w:pPr>
        <w:spacing w:before="240"/>
        <w:jc w:val="both"/>
        <w:rPr>
          <w:rFonts w:ascii="Palatino Linotype" w:hAnsi="Palatino Linotype"/>
          <w:i/>
          <w:iCs/>
          <w:color w:val="000000"/>
          <w:lang w:val="zh-CN"/>
        </w:rPr>
      </w:pPr>
      <w:r w:rsidRPr="000F1474">
        <w:rPr>
          <w:rFonts w:ascii="Palatino Linotype" w:hAnsi="Palatino Linotype"/>
          <w:b/>
          <w:bCs/>
          <w:color w:val="000000"/>
          <w:lang w:val="zh-CN"/>
        </w:rPr>
        <w:t>Kata Kunci</w:t>
      </w:r>
      <w:r w:rsidRPr="000F1474">
        <w:rPr>
          <w:rFonts w:ascii="Palatino Linotype" w:hAnsi="Palatino Linotype"/>
          <w:i/>
          <w:iCs/>
          <w:color w:val="000000"/>
          <w:lang w:val="zh-CN"/>
        </w:rPr>
        <w:t>: motivasi belajar, kesadaran pendidikan, pendidikan tinggi, intervensi pendidikan, bimbingan karier</w:t>
      </w:r>
    </w:p>
    <w:p w14:paraId="7965F898" w14:textId="77777777" w:rsidR="006F3B5C" w:rsidRPr="00376EE3" w:rsidRDefault="006F3B5C" w:rsidP="006F3B5C">
      <w:pPr>
        <w:spacing w:before="240" w:line="276" w:lineRule="auto"/>
        <w:rPr>
          <w:rFonts w:ascii="Palatino Linotype" w:hAnsi="Palatino Linotype"/>
          <w:sz w:val="22"/>
          <w:szCs w:val="22"/>
        </w:rPr>
      </w:pPr>
      <w:proofErr w:type="spellStart"/>
      <w:r w:rsidRPr="00376EE3">
        <w:rPr>
          <w:rFonts w:ascii="Palatino Linotype" w:hAnsi="Palatino Linotype"/>
          <w:b/>
          <w:bCs/>
          <w:color w:val="000000"/>
          <w:sz w:val="22"/>
          <w:szCs w:val="22"/>
        </w:rPr>
        <w:t>Pendahuluan</w:t>
      </w:r>
      <w:proofErr w:type="spellEnd"/>
    </w:p>
    <w:p w14:paraId="219B37B7" w14:textId="5CFA8FF0" w:rsidR="000F1474" w:rsidRPr="000F1474" w:rsidRDefault="005B0DB6" w:rsidP="000F1474">
      <w:pPr>
        <w:spacing w:after="160" w:line="276" w:lineRule="auto"/>
        <w:jc w:val="both"/>
        <w:rPr>
          <w:rFonts w:ascii="Palatino Linotype" w:eastAsia="Calibri" w:hAnsi="Palatino Linotype"/>
          <w:kern w:val="2"/>
          <w:sz w:val="22"/>
          <w:szCs w:val="22"/>
          <w14:ligatures w14:val="standardContextual"/>
        </w:rPr>
      </w:pPr>
      <w:r w:rsidRPr="00376EE3">
        <w:rPr>
          <w:rFonts w:ascii="Palatino Linotype" w:eastAsia="Calibri" w:hAnsi="Palatino Linotype"/>
          <w:kern w:val="2"/>
          <w:sz w:val="22"/>
          <w:szCs w:val="22"/>
          <w:lang w:val="id-ID"/>
          <w14:ligatures w14:val="standardContextual"/>
        </w:rPr>
        <w:tab/>
      </w:r>
      <w:r w:rsidR="000F1474" w:rsidRPr="000F1474">
        <w:rPr>
          <w:rFonts w:ascii="Palatino Linotype" w:eastAsia="Calibri" w:hAnsi="Palatino Linotype"/>
          <w:kern w:val="2"/>
          <w:sz w:val="22"/>
          <w:szCs w:val="22"/>
          <w:lang w:val="id-ID"/>
          <w14:ligatures w14:val="standardContextual"/>
        </w:rPr>
        <w:t xml:space="preserve">Pendidikan adalah salah satu komponen utama dalam membentuk kualitas sumber daya manusia suatu negara. Perguruan tinggi, sebagai institusi pendidikan lanjut, memiliki peran penting dalam menyiapkan tenaga profesional yang siap bersaing di dunia kerja. Namun, banyak siswa sekolah menengah yang masih kurang memiliki motivasi atau arah yang jelas untuk melanjutkan pendidikan ke jenjang yang lebih tinggi. Salah satu faktor yang mempengaruhi rendahnya motivasi tersebut adalah kurangnya bimbingan </w:t>
      </w:r>
      <w:proofErr w:type="spellStart"/>
      <w:r w:rsidR="000F1474" w:rsidRPr="000F1474">
        <w:rPr>
          <w:rFonts w:ascii="Palatino Linotype" w:eastAsia="Calibri" w:hAnsi="Palatino Linotype"/>
          <w:kern w:val="2"/>
          <w:sz w:val="22"/>
          <w:szCs w:val="22"/>
          <w:lang w:val="id-ID"/>
          <w14:ligatures w14:val="standardContextual"/>
        </w:rPr>
        <w:t>karir</w:t>
      </w:r>
      <w:proofErr w:type="spellEnd"/>
      <w:r w:rsidR="000F1474" w:rsidRPr="000F1474">
        <w:rPr>
          <w:rFonts w:ascii="Palatino Linotype" w:eastAsia="Calibri" w:hAnsi="Palatino Linotype"/>
          <w:kern w:val="2"/>
          <w:sz w:val="22"/>
          <w:szCs w:val="22"/>
          <w:lang w:val="id-ID"/>
          <w14:ligatures w14:val="standardContextual"/>
        </w:rPr>
        <w:t xml:space="preserve"> yang memadai di sekolah. Bimbingan </w:t>
      </w:r>
      <w:proofErr w:type="spellStart"/>
      <w:r w:rsidR="000F1474" w:rsidRPr="000F1474">
        <w:rPr>
          <w:rFonts w:ascii="Palatino Linotype" w:eastAsia="Calibri" w:hAnsi="Palatino Linotype"/>
          <w:kern w:val="2"/>
          <w:sz w:val="22"/>
          <w:szCs w:val="22"/>
          <w:lang w:val="id-ID"/>
          <w14:ligatures w14:val="standardContextual"/>
        </w:rPr>
        <w:t>karir</w:t>
      </w:r>
      <w:proofErr w:type="spellEnd"/>
      <w:r w:rsidR="000F1474" w:rsidRPr="000F1474">
        <w:rPr>
          <w:rFonts w:ascii="Palatino Linotype" w:eastAsia="Calibri" w:hAnsi="Palatino Linotype"/>
          <w:kern w:val="2"/>
          <w:sz w:val="22"/>
          <w:szCs w:val="22"/>
          <w:lang w:val="id-ID"/>
          <w14:ligatures w14:val="standardContextual"/>
        </w:rPr>
        <w:t xml:space="preserve"> menjadi salah satu aspek penting untuk membantu siswa dalam memahami minat, bakat, dan prospek </w:t>
      </w:r>
      <w:proofErr w:type="spellStart"/>
      <w:r w:rsidR="000F1474" w:rsidRPr="000F1474">
        <w:rPr>
          <w:rFonts w:ascii="Palatino Linotype" w:eastAsia="Calibri" w:hAnsi="Palatino Linotype"/>
          <w:kern w:val="2"/>
          <w:sz w:val="22"/>
          <w:szCs w:val="22"/>
          <w:lang w:val="id-ID"/>
          <w14:ligatures w14:val="standardContextual"/>
        </w:rPr>
        <w:t>karir</w:t>
      </w:r>
      <w:proofErr w:type="spellEnd"/>
      <w:r w:rsidR="000F1474" w:rsidRPr="000F1474">
        <w:rPr>
          <w:rFonts w:ascii="Palatino Linotype" w:eastAsia="Calibri" w:hAnsi="Palatino Linotype"/>
          <w:kern w:val="2"/>
          <w:sz w:val="22"/>
          <w:szCs w:val="22"/>
          <w:lang w:val="id-ID"/>
          <w14:ligatures w14:val="standardContextual"/>
        </w:rPr>
        <w:t xml:space="preserve"> yang sesuai dengan potensi mereka, sehingga mereka lebih termotivasi untuk melanjutkan pendidikan ke perguruan tinggi</w:t>
      </w:r>
      <w:r w:rsidR="00C34AE7">
        <w:rPr>
          <w:rStyle w:val="ReferensiCatatanKaki"/>
          <w:rFonts w:ascii="Palatino Linotype" w:eastAsia="Calibri" w:hAnsi="Palatino Linotype"/>
          <w:kern w:val="2"/>
          <w:sz w:val="22"/>
          <w:szCs w:val="22"/>
          <w:lang w:val="id-ID"/>
          <w14:ligatures w14:val="standardContextual"/>
        </w:rPr>
        <w:footnoteReference w:id="1"/>
      </w:r>
      <w:r w:rsidR="00C34AE7">
        <w:rPr>
          <w:rFonts w:ascii="Palatino Linotype" w:eastAsia="Calibri" w:hAnsi="Palatino Linotype"/>
          <w:kern w:val="2"/>
          <w:sz w:val="22"/>
          <w:szCs w:val="22"/>
          <w14:ligatures w14:val="standardContextual"/>
        </w:rPr>
        <w:t>.</w:t>
      </w:r>
    </w:p>
    <w:p w14:paraId="5AB529A4" w14:textId="77777777" w:rsidR="000F1474" w:rsidRPr="000F1474" w:rsidRDefault="000F1474" w:rsidP="000F1474">
      <w:pPr>
        <w:spacing w:after="160" w:line="276" w:lineRule="auto"/>
        <w:ind w:firstLine="720"/>
        <w:jc w:val="both"/>
        <w:rPr>
          <w:rFonts w:ascii="Palatino Linotype" w:eastAsia="Calibri" w:hAnsi="Palatino Linotype"/>
          <w:kern w:val="2"/>
          <w:sz w:val="22"/>
          <w:szCs w:val="22"/>
          <w:lang w:val="id-ID"/>
          <w14:ligatures w14:val="standardContextual"/>
        </w:rPr>
      </w:pPr>
      <w:r w:rsidRPr="000F1474">
        <w:rPr>
          <w:rFonts w:ascii="Palatino Linotype" w:eastAsia="Calibri" w:hAnsi="Palatino Linotype"/>
          <w:kern w:val="2"/>
          <w:sz w:val="22"/>
          <w:szCs w:val="22"/>
          <w:lang w:val="id-ID"/>
          <w14:ligatures w14:val="standardContextual"/>
        </w:rPr>
        <w:t xml:space="preserve">Pendidikan tinggi dan peluang masa depan sangat terkait erat, terutama dalam konteks era digital yang terus berkembang. </w:t>
      </w:r>
      <w:proofErr w:type="spellStart"/>
      <w:r w:rsidRPr="000F1474">
        <w:rPr>
          <w:rFonts w:ascii="Palatino Linotype" w:eastAsia="Calibri" w:hAnsi="Palatino Linotype"/>
          <w:kern w:val="2"/>
          <w:sz w:val="22"/>
          <w:szCs w:val="22"/>
          <w:lang w:val="id-ID"/>
          <w14:ligatures w14:val="standardContextual"/>
        </w:rPr>
        <w:t>Pendidkan</w:t>
      </w:r>
      <w:proofErr w:type="spellEnd"/>
      <w:r w:rsidRPr="000F1474">
        <w:rPr>
          <w:rFonts w:ascii="Palatino Linotype" w:eastAsia="Calibri" w:hAnsi="Palatino Linotype"/>
          <w:kern w:val="2"/>
          <w:sz w:val="22"/>
          <w:szCs w:val="22"/>
          <w:lang w:val="id-ID"/>
          <w14:ligatures w14:val="standardContextual"/>
        </w:rPr>
        <w:t xml:space="preserve"> tinggi tidak hanya memberikan pengetahuan teoritis tetapi juga ketrampilan praktis yang dibutuhkan untuk bersaing di suatu pekerjaan secara </w:t>
      </w:r>
      <w:proofErr w:type="spellStart"/>
      <w:r w:rsidRPr="000F1474">
        <w:rPr>
          <w:rFonts w:ascii="Palatino Linotype" w:eastAsia="Calibri" w:hAnsi="Palatino Linotype"/>
          <w:kern w:val="2"/>
          <w:sz w:val="22"/>
          <w:szCs w:val="22"/>
          <w:lang w:val="id-ID"/>
          <w14:ligatures w14:val="standardContextual"/>
        </w:rPr>
        <w:t>komperitif</w:t>
      </w:r>
      <w:proofErr w:type="spellEnd"/>
      <w:r w:rsidRPr="000F1474">
        <w:rPr>
          <w:rFonts w:ascii="Palatino Linotype" w:eastAsia="Calibri" w:hAnsi="Palatino Linotype"/>
          <w:kern w:val="2"/>
          <w:sz w:val="22"/>
          <w:szCs w:val="22"/>
          <w:lang w:val="id-ID"/>
          <w14:ligatures w14:val="standardContextual"/>
        </w:rPr>
        <w:t xml:space="preserve">. Lulusan perguruan tinggi memiliki peluang lebih besar dibandingkan dengan lulusan sekolah menengah pertama maupun menengah atas untuk mendapatkan pekerjaan dengan penghasilan yang lebih baik dan stabilitas ekonomi yang lebih tinggi.  Selain itu juga individu dengan gelar </w:t>
      </w:r>
      <w:proofErr w:type="spellStart"/>
      <w:r w:rsidRPr="000F1474">
        <w:rPr>
          <w:rFonts w:ascii="Palatino Linotype" w:eastAsia="Calibri" w:hAnsi="Palatino Linotype"/>
          <w:kern w:val="2"/>
          <w:sz w:val="22"/>
          <w:szCs w:val="22"/>
          <w:lang w:val="id-ID"/>
          <w14:ligatures w14:val="standardContextual"/>
        </w:rPr>
        <w:t>pendidkan</w:t>
      </w:r>
      <w:proofErr w:type="spellEnd"/>
      <w:r w:rsidRPr="000F1474">
        <w:rPr>
          <w:rFonts w:ascii="Palatino Linotype" w:eastAsia="Calibri" w:hAnsi="Palatino Linotype"/>
          <w:kern w:val="2"/>
          <w:sz w:val="22"/>
          <w:szCs w:val="22"/>
          <w:lang w:val="id-ID"/>
          <w14:ligatures w14:val="standardContextual"/>
        </w:rPr>
        <w:t xml:space="preserve"> tinggi memiliki kemungkinan lebih besar untuk mendapatkan pekerjaan yang memenuhi kualifikasi mereka serta memiliki kesempatan lebih baik </w:t>
      </w:r>
      <w:r w:rsidRPr="000F1474">
        <w:rPr>
          <w:rFonts w:ascii="Palatino Linotype" w:eastAsia="Calibri" w:hAnsi="Palatino Linotype"/>
          <w:kern w:val="2"/>
          <w:sz w:val="22"/>
          <w:szCs w:val="22"/>
          <w:lang w:val="id-ID"/>
          <w14:ligatures w14:val="standardContextual"/>
        </w:rPr>
        <w:lastRenderedPageBreak/>
        <w:t xml:space="preserve">dalam mobilitas sosial. Di era yang didominasi </w:t>
      </w:r>
      <w:proofErr w:type="spellStart"/>
      <w:r w:rsidRPr="000F1474">
        <w:rPr>
          <w:rFonts w:ascii="Palatino Linotype" w:eastAsia="Calibri" w:hAnsi="Palatino Linotype"/>
          <w:kern w:val="2"/>
          <w:sz w:val="22"/>
          <w:szCs w:val="22"/>
          <w:lang w:val="id-ID"/>
          <w14:ligatures w14:val="standardContextual"/>
        </w:rPr>
        <w:t>ole</w:t>
      </w:r>
      <w:proofErr w:type="spellEnd"/>
      <w:r w:rsidRPr="000F1474">
        <w:rPr>
          <w:rFonts w:ascii="Palatino Linotype" w:eastAsia="Calibri" w:hAnsi="Palatino Linotype"/>
          <w:kern w:val="2"/>
          <w:sz w:val="22"/>
          <w:szCs w:val="22"/>
          <w:lang w:val="id-ID"/>
          <w14:ligatures w14:val="standardContextual"/>
        </w:rPr>
        <w:t xml:space="preserve"> teknologi dan inovasi, pendidikan tinggi </w:t>
      </w:r>
      <w:proofErr w:type="spellStart"/>
      <w:r w:rsidRPr="000F1474">
        <w:rPr>
          <w:rFonts w:ascii="Palatino Linotype" w:eastAsia="Calibri" w:hAnsi="Palatino Linotype"/>
          <w:kern w:val="2"/>
          <w:sz w:val="22"/>
          <w:szCs w:val="22"/>
          <w:lang w:val="id-ID"/>
          <w14:ligatures w14:val="standardContextual"/>
        </w:rPr>
        <w:t>mnejadi</w:t>
      </w:r>
      <w:proofErr w:type="spellEnd"/>
      <w:r w:rsidRPr="000F1474">
        <w:rPr>
          <w:rFonts w:ascii="Palatino Linotype" w:eastAsia="Calibri" w:hAnsi="Palatino Linotype"/>
          <w:kern w:val="2"/>
          <w:sz w:val="22"/>
          <w:szCs w:val="22"/>
          <w:lang w:val="id-ID"/>
          <w14:ligatures w14:val="standardContextual"/>
        </w:rPr>
        <w:t xml:space="preserve"> jembatan penting bagi generasi muda untuk menghadapi tantangan dan peluang sosial. </w:t>
      </w:r>
      <w:proofErr w:type="spellStart"/>
      <w:r w:rsidRPr="000F1474">
        <w:rPr>
          <w:rFonts w:ascii="Palatino Linotype" w:eastAsia="Calibri" w:hAnsi="Palatino Linotype"/>
          <w:kern w:val="2"/>
          <w:sz w:val="22"/>
          <w:szCs w:val="22"/>
          <w:lang w:val="id-ID"/>
          <w14:ligatures w14:val="standardContextual"/>
        </w:rPr>
        <w:t>Pendidkan</w:t>
      </w:r>
      <w:proofErr w:type="spellEnd"/>
      <w:r w:rsidRPr="000F1474">
        <w:rPr>
          <w:rFonts w:ascii="Palatino Linotype" w:eastAsia="Calibri" w:hAnsi="Palatino Linotype"/>
          <w:kern w:val="2"/>
          <w:sz w:val="22"/>
          <w:szCs w:val="22"/>
          <w:lang w:val="id-ID"/>
          <w14:ligatures w14:val="standardContextual"/>
        </w:rPr>
        <w:t xml:space="preserve"> tinggi juga sebagai bagian dari sistem pendidikan nasional yang memiliki peran strategis dalam mencerdaskan kehidupan bangsa dan memajukan ilmu pengetahuan dan teknologi. Jenis </w:t>
      </w:r>
      <w:proofErr w:type="spellStart"/>
      <w:r w:rsidRPr="000F1474">
        <w:rPr>
          <w:rFonts w:ascii="Palatino Linotype" w:eastAsia="Calibri" w:hAnsi="Palatino Linotype"/>
          <w:kern w:val="2"/>
          <w:sz w:val="22"/>
          <w:szCs w:val="22"/>
          <w:lang w:val="id-ID"/>
          <w14:ligatures w14:val="standardContextual"/>
        </w:rPr>
        <w:t>pendidkan</w:t>
      </w:r>
      <w:proofErr w:type="spellEnd"/>
      <w:r w:rsidRPr="000F1474">
        <w:rPr>
          <w:rFonts w:ascii="Palatino Linotype" w:eastAsia="Calibri" w:hAnsi="Palatino Linotype"/>
          <w:kern w:val="2"/>
          <w:sz w:val="22"/>
          <w:szCs w:val="22"/>
          <w:lang w:val="id-ID"/>
          <w14:ligatures w14:val="standardContextual"/>
        </w:rPr>
        <w:t xml:space="preserve"> tinggi sendiri terdiri dari pendidikan akademik, pendidikan vokasi, dan pendidikan profesi. Bentuk perguruan tinggi terdiri dari atas universitas, </w:t>
      </w:r>
      <w:proofErr w:type="spellStart"/>
      <w:r w:rsidRPr="000F1474">
        <w:rPr>
          <w:rFonts w:ascii="Palatino Linotype" w:eastAsia="Calibri" w:hAnsi="Palatino Linotype"/>
          <w:kern w:val="2"/>
          <w:sz w:val="22"/>
          <w:szCs w:val="22"/>
          <w:lang w:val="id-ID"/>
          <w14:ligatures w14:val="standardContextual"/>
        </w:rPr>
        <w:t>institute</w:t>
      </w:r>
      <w:proofErr w:type="spellEnd"/>
      <w:r w:rsidRPr="000F1474">
        <w:rPr>
          <w:rFonts w:ascii="Palatino Linotype" w:eastAsia="Calibri" w:hAnsi="Palatino Linotype"/>
          <w:kern w:val="2"/>
          <w:sz w:val="22"/>
          <w:szCs w:val="22"/>
          <w:lang w:val="id-ID"/>
          <w14:ligatures w14:val="standardContextual"/>
        </w:rPr>
        <w:t xml:space="preserve">, sekolah tinggi, politeknik. </w:t>
      </w:r>
    </w:p>
    <w:p w14:paraId="730B6153" w14:textId="1254412C" w:rsidR="000F1474" w:rsidRPr="000F1474" w:rsidRDefault="000F1474" w:rsidP="000F1474">
      <w:pPr>
        <w:spacing w:after="160" w:line="276" w:lineRule="auto"/>
        <w:ind w:firstLine="720"/>
        <w:jc w:val="both"/>
        <w:rPr>
          <w:rFonts w:ascii="Palatino Linotype" w:eastAsia="Calibri" w:hAnsi="Palatino Linotype"/>
          <w:kern w:val="2"/>
          <w:sz w:val="22"/>
          <w:szCs w:val="22"/>
          <w:lang w:val="id-ID"/>
          <w14:ligatures w14:val="standardContextual"/>
        </w:rPr>
      </w:pPr>
      <w:r w:rsidRPr="000F1474">
        <w:rPr>
          <w:rFonts w:ascii="Palatino Linotype" w:eastAsia="Calibri" w:hAnsi="Palatino Linotype"/>
          <w:kern w:val="2"/>
          <w:sz w:val="22"/>
          <w:szCs w:val="22"/>
          <w:lang w:val="id-ID"/>
          <w14:ligatures w14:val="standardContextual"/>
        </w:rPr>
        <w:t xml:space="preserve">Motivasi adalah dorongan yang berasal dari dalam ataupun dari luar diri untuk mencapai target dan tujuan yang sudah dibuat sebelumnya, baik target kelompok maupun target individu. Motivasi diartikan  sebagai suatu proses  yang  dilakukan seorang  karyawan dalam upaya menimbulkan dorongan atau semangat kerja. Beberapa teori yang membahas ihwal  motivasi adalah teori Abraham  Maslow,  teori  Clayton  </w:t>
      </w:r>
      <w:proofErr w:type="spellStart"/>
      <w:r w:rsidRPr="000F1474">
        <w:rPr>
          <w:rFonts w:ascii="Palatino Linotype" w:eastAsia="Calibri" w:hAnsi="Palatino Linotype"/>
          <w:kern w:val="2"/>
          <w:sz w:val="22"/>
          <w:szCs w:val="22"/>
          <w:lang w:val="id-ID"/>
          <w14:ligatures w14:val="standardContextual"/>
        </w:rPr>
        <w:t>Alderter</w:t>
      </w:r>
      <w:proofErr w:type="spellEnd"/>
      <w:r w:rsidRPr="000F1474">
        <w:rPr>
          <w:rFonts w:ascii="Palatino Linotype" w:eastAsia="Calibri" w:hAnsi="Palatino Linotype"/>
          <w:kern w:val="2"/>
          <w:sz w:val="22"/>
          <w:szCs w:val="22"/>
          <w:lang w:val="id-ID"/>
          <w14:ligatures w14:val="standardContextual"/>
        </w:rPr>
        <w:t xml:space="preserve"> ERG (</w:t>
      </w:r>
      <w:proofErr w:type="spellStart"/>
      <w:r w:rsidRPr="000F1474">
        <w:rPr>
          <w:rFonts w:ascii="Palatino Linotype" w:eastAsia="Calibri" w:hAnsi="Palatino Linotype"/>
          <w:kern w:val="2"/>
          <w:sz w:val="22"/>
          <w:szCs w:val="22"/>
          <w:lang w:val="id-ID"/>
          <w14:ligatures w14:val="standardContextual"/>
        </w:rPr>
        <w:t>existence,relatedness</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growth</w:t>
      </w:r>
      <w:proofErr w:type="spellEnd"/>
      <w:r w:rsidRPr="000F1474">
        <w:rPr>
          <w:rFonts w:ascii="Palatino Linotype" w:eastAsia="Calibri" w:hAnsi="Palatino Linotype"/>
          <w:kern w:val="2"/>
          <w:sz w:val="22"/>
          <w:szCs w:val="22"/>
          <w:lang w:val="id-ID"/>
          <w14:ligatures w14:val="standardContextual"/>
        </w:rPr>
        <w:t xml:space="preserve">),  teori Douglas </w:t>
      </w:r>
      <w:proofErr w:type="spellStart"/>
      <w:r w:rsidRPr="000F1474">
        <w:rPr>
          <w:rFonts w:ascii="Palatino Linotype" w:eastAsia="Calibri" w:hAnsi="Palatino Linotype"/>
          <w:kern w:val="2"/>
          <w:sz w:val="22"/>
          <w:szCs w:val="22"/>
          <w:lang w:val="id-ID"/>
          <w14:ligatures w14:val="standardContextual"/>
        </w:rPr>
        <w:t>Mc</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Gregor</w:t>
      </w:r>
      <w:proofErr w:type="spellEnd"/>
      <w:r w:rsidRPr="000F1474">
        <w:rPr>
          <w:rFonts w:ascii="Palatino Linotype" w:eastAsia="Calibri" w:hAnsi="Palatino Linotype"/>
          <w:kern w:val="2"/>
          <w:sz w:val="22"/>
          <w:szCs w:val="22"/>
          <w:lang w:val="id-ID"/>
          <w14:ligatures w14:val="standardContextual"/>
        </w:rPr>
        <w:t xml:space="preserve">,  teori </w:t>
      </w:r>
      <w:proofErr w:type="spellStart"/>
      <w:r w:rsidRPr="000F1474">
        <w:rPr>
          <w:rFonts w:ascii="Palatino Linotype" w:eastAsia="Calibri" w:hAnsi="Palatino Linotype"/>
          <w:kern w:val="2"/>
          <w:sz w:val="22"/>
          <w:szCs w:val="22"/>
          <w:lang w:val="id-ID"/>
          <w14:ligatures w14:val="standardContextual"/>
        </w:rPr>
        <w:t>Herzberg</w:t>
      </w:r>
      <w:proofErr w:type="spellEnd"/>
      <w:r w:rsidRPr="000F1474">
        <w:rPr>
          <w:rFonts w:ascii="Palatino Linotype" w:eastAsia="Calibri" w:hAnsi="Palatino Linotype"/>
          <w:kern w:val="2"/>
          <w:sz w:val="22"/>
          <w:szCs w:val="22"/>
          <w:lang w:val="id-ID"/>
          <w14:ligatures w14:val="standardContextual"/>
        </w:rPr>
        <w:t xml:space="preserve">,  teori  evaluasi kognitif, teori  David  </w:t>
      </w:r>
      <w:proofErr w:type="spellStart"/>
      <w:r w:rsidRPr="000F1474">
        <w:rPr>
          <w:rFonts w:ascii="Palatino Linotype" w:eastAsia="Calibri" w:hAnsi="Palatino Linotype"/>
          <w:kern w:val="2"/>
          <w:sz w:val="22"/>
          <w:szCs w:val="22"/>
          <w:lang w:val="id-ID"/>
          <w14:ligatures w14:val="standardContextual"/>
        </w:rPr>
        <w:t>Mc</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Clelland,goal</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setting</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theory</w:t>
      </w:r>
      <w:proofErr w:type="spellEnd"/>
      <w:r w:rsidRPr="000F1474">
        <w:rPr>
          <w:rFonts w:ascii="Palatino Linotype" w:eastAsia="Calibri" w:hAnsi="Palatino Linotype"/>
          <w:kern w:val="2"/>
          <w:sz w:val="22"/>
          <w:szCs w:val="22"/>
          <w:lang w:val="id-ID"/>
          <w14:ligatures w14:val="standardContextual"/>
        </w:rPr>
        <w:t xml:space="preserve">,  teori  efektivitas  </w:t>
      </w:r>
      <w:proofErr w:type="spellStart"/>
      <w:r w:rsidRPr="000F1474">
        <w:rPr>
          <w:rFonts w:ascii="Palatino Linotype" w:eastAsia="Calibri" w:hAnsi="Palatino Linotype"/>
          <w:kern w:val="2"/>
          <w:sz w:val="22"/>
          <w:szCs w:val="22"/>
          <w:lang w:val="id-ID"/>
          <w14:ligatures w14:val="standardContextual"/>
        </w:rPr>
        <w:t>diri,reinforcement,equity</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theory</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expectancy</w:t>
      </w:r>
      <w:proofErr w:type="spellEnd"/>
      <w:r w:rsidRPr="000F1474">
        <w:rPr>
          <w:rFonts w:ascii="Palatino Linotype" w:eastAsia="Calibri" w:hAnsi="Palatino Linotype"/>
          <w:kern w:val="2"/>
          <w:sz w:val="22"/>
          <w:szCs w:val="22"/>
          <w:lang w:val="id-ID"/>
          <w14:ligatures w14:val="standardContextual"/>
        </w:rPr>
        <w:t xml:space="preserve"> </w:t>
      </w:r>
      <w:proofErr w:type="spellStart"/>
      <w:r w:rsidRPr="000F1474">
        <w:rPr>
          <w:rFonts w:ascii="Palatino Linotype" w:eastAsia="Calibri" w:hAnsi="Palatino Linotype"/>
          <w:kern w:val="2"/>
          <w:sz w:val="22"/>
          <w:szCs w:val="22"/>
          <w:lang w:val="id-ID"/>
          <w14:ligatures w14:val="standardContextual"/>
        </w:rPr>
        <w:t>theory</w:t>
      </w:r>
      <w:proofErr w:type="spellEnd"/>
      <w:r w:rsidR="00376EE3">
        <w:rPr>
          <w:rStyle w:val="ReferensiCatatanKaki"/>
          <w:rFonts w:ascii="Palatino Linotype" w:eastAsia="Calibri" w:hAnsi="Palatino Linotype"/>
          <w:kern w:val="2"/>
          <w:sz w:val="22"/>
          <w:szCs w:val="22"/>
          <w:lang w:val="id-ID"/>
          <w14:ligatures w14:val="standardContextual"/>
        </w:rPr>
        <w:footnoteReference w:id="2"/>
      </w:r>
      <w:r w:rsidRPr="000F1474">
        <w:rPr>
          <w:rFonts w:ascii="Palatino Linotype" w:eastAsia="Calibri" w:hAnsi="Palatino Linotype"/>
          <w:kern w:val="2"/>
          <w:sz w:val="22"/>
          <w:szCs w:val="22"/>
          <w:lang w:val="id-ID"/>
          <w14:ligatures w14:val="standardContextual"/>
        </w:rPr>
        <w:t xml:space="preserve">. </w:t>
      </w:r>
    </w:p>
    <w:p w14:paraId="16A1AACF" w14:textId="77777777" w:rsidR="000F1474" w:rsidRPr="000F1474" w:rsidRDefault="000F1474" w:rsidP="000F1474">
      <w:pPr>
        <w:spacing w:after="160" w:line="276" w:lineRule="auto"/>
        <w:ind w:firstLine="720"/>
        <w:jc w:val="both"/>
        <w:rPr>
          <w:rFonts w:ascii="Palatino Linotype" w:eastAsia="Calibri" w:hAnsi="Palatino Linotype"/>
          <w:kern w:val="2"/>
          <w:sz w:val="22"/>
          <w:szCs w:val="22"/>
          <w:lang w:val="id-ID"/>
          <w14:ligatures w14:val="standardContextual"/>
        </w:rPr>
      </w:pPr>
      <w:r w:rsidRPr="000F1474">
        <w:rPr>
          <w:rFonts w:ascii="Palatino Linotype" w:eastAsia="Calibri" w:hAnsi="Palatino Linotype"/>
          <w:kern w:val="2"/>
          <w:sz w:val="22"/>
          <w:szCs w:val="22"/>
          <w:lang w:val="id-ID"/>
          <w14:ligatures w14:val="standardContextual"/>
        </w:rPr>
        <w:t xml:space="preserve">Bimbingan </w:t>
      </w:r>
      <w:proofErr w:type="spellStart"/>
      <w:r w:rsidRPr="000F1474">
        <w:rPr>
          <w:rFonts w:ascii="Palatino Linotype" w:eastAsia="Calibri" w:hAnsi="Palatino Linotype"/>
          <w:kern w:val="2"/>
          <w:sz w:val="22"/>
          <w:szCs w:val="22"/>
          <w:lang w:val="id-ID"/>
          <w14:ligatures w14:val="standardContextual"/>
        </w:rPr>
        <w:t>karir</w:t>
      </w:r>
      <w:proofErr w:type="spellEnd"/>
      <w:r w:rsidRPr="000F1474">
        <w:rPr>
          <w:rFonts w:ascii="Palatino Linotype" w:eastAsia="Calibri" w:hAnsi="Palatino Linotype"/>
          <w:kern w:val="2"/>
          <w:sz w:val="22"/>
          <w:szCs w:val="22"/>
          <w:lang w:val="id-ID"/>
          <w14:ligatures w14:val="standardContextual"/>
        </w:rPr>
        <w:t xml:space="preserve"> di sekolah menjadi salah satu langkah strategis untuk membantu siswa memahami tujuan pendidikan dan </w:t>
      </w:r>
      <w:proofErr w:type="spellStart"/>
      <w:r w:rsidRPr="000F1474">
        <w:rPr>
          <w:rFonts w:ascii="Palatino Linotype" w:eastAsia="Calibri" w:hAnsi="Palatino Linotype"/>
          <w:kern w:val="2"/>
          <w:sz w:val="22"/>
          <w:szCs w:val="22"/>
          <w:lang w:val="id-ID"/>
          <w14:ligatures w14:val="standardContextual"/>
        </w:rPr>
        <w:t>karir</w:t>
      </w:r>
      <w:proofErr w:type="spellEnd"/>
      <w:r w:rsidRPr="000F1474">
        <w:rPr>
          <w:rFonts w:ascii="Palatino Linotype" w:eastAsia="Calibri" w:hAnsi="Palatino Linotype"/>
          <w:kern w:val="2"/>
          <w:sz w:val="22"/>
          <w:szCs w:val="22"/>
          <w:lang w:val="id-ID"/>
          <w14:ligatures w14:val="standardContextual"/>
        </w:rPr>
        <w:t xml:space="preserve"> mereka di masa depan. Bimbingan </w:t>
      </w:r>
      <w:proofErr w:type="spellStart"/>
      <w:r w:rsidRPr="000F1474">
        <w:rPr>
          <w:rFonts w:ascii="Palatino Linotype" w:eastAsia="Calibri" w:hAnsi="Palatino Linotype"/>
          <w:kern w:val="2"/>
          <w:sz w:val="22"/>
          <w:szCs w:val="22"/>
          <w:lang w:val="id-ID"/>
          <w14:ligatures w14:val="standardContextual"/>
        </w:rPr>
        <w:t>karir</w:t>
      </w:r>
      <w:proofErr w:type="spellEnd"/>
      <w:r w:rsidRPr="000F1474">
        <w:rPr>
          <w:rFonts w:ascii="Palatino Linotype" w:eastAsia="Calibri" w:hAnsi="Palatino Linotype"/>
          <w:kern w:val="2"/>
          <w:sz w:val="22"/>
          <w:szCs w:val="22"/>
          <w:lang w:val="id-ID"/>
          <w14:ligatures w14:val="standardContextual"/>
        </w:rPr>
        <w:t xml:space="preserve"> dapat memberikan arahan bagi siswa dalam mengidentifikasi bakat, minat, dan prospek </w:t>
      </w:r>
      <w:proofErr w:type="spellStart"/>
      <w:r w:rsidRPr="000F1474">
        <w:rPr>
          <w:rFonts w:ascii="Palatino Linotype" w:eastAsia="Calibri" w:hAnsi="Palatino Linotype"/>
          <w:kern w:val="2"/>
          <w:sz w:val="22"/>
          <w:szCs w:val="22"/>
          <w:lang w:val="id-ID"/>
          <w14:ligatures w14:val="standardContextual"/>
        </w:rPr>
        <w:t>karir</w:t>
      </w:r>
      <w:proofErr w:type="spellEnd"/>
      <w:r w:rsidRPr="000F1474">
        <w:rPr>
          <w:rFonts w:ascii="Palatino Linotype" w:eastAsia="Calibri" w:hAnsi="Palatino Linotype"/>
          <w:kern w:val="2"/>
          <w:sz w:val="22"/>
          <w:szCs w:val="22"/>
          <w:lang w:val="id-ID"/>
          <w14:ligatures w14:val="standardContextual"/>
        </w:rPr>
        <w:t xml:space="preserve"> yang sesuai, sehingga mereka lebih termotivasi untuk melanjutkan pendidikan ke perguruan tinggi (</w:t>
      </w:r>
      <w:proofErr w:type="spellStart"/>
      <w:r w:rsidRPr="000F1474">
        <w:rPr>
          <w:rFonts w:ascii="Palatino Linotype" w:eastAsia="Calibri" w:hAnsi="Palatino Linotype"/>
          <w:kern w:val="2"/>
          <w:sz w:val="22"/>
          <w:szCs w:val="22"/>
          <w:lang w:val="id-ID"/>
          <w14:ligatures w14:val="standardContextual"/>
        </w:rPr>
        <w:t>Schunk</w:t>
      </w:r>
      <w:proofErr w:type="spellEnd"/>
      <w:r w:rsidRPr="000F1474">
        <w:rPr>
          <w:rFonts w:ascii="Palatino Linotype" w:eastAsia="Calibri" w:hAnsi="Palatino Linotype"/>
          <w:kern w:val="2"/>
          <w:sz w:val="22"/>
          <w:szCs w:val="22"/>
          <w:lang w:val="id-ID"/>
          <w14:ligatures w14:val="standardContextual"/>
        </w:rPr>
        <w:t xml:space="preserve">, 2019). Menurut </w:t>
      </w:r>
      <w:proofErr w:type="spellStart"/>
      <w:r w:rsidRPr="000F1474">
        <w:rPr>
          <w:rFonts w:ascii="Palatino Linotype" w:eastAsia="Calibri" w:hAnsi="Palatino Linotype"/>
          <w:kern w:val="2"/>
          <w:sz w:val="22"/>
          <w:szCs w:val="22"/>
          <w:lang w:val="id-ID"/>
          <w14:ligatures w14:val="standardContextual"/>
        </w:rPr>
        <w:t>Lent</w:t>
      </w:r>
      <w:proofErr w:type="spellEnd"/>
      <w:r w:rsidRPr="000F1474">
        <w:rPr>
          <w:rFonts w:ascii="Palatino Linotype" w:eastAsia="Calibri" w:hAnsi="Palatino Linotype"/>
          <w:kern w:val="2"/>
          <w:sz w:val="22"/>
          <w:szCs w:val="22"/>
          <w:lang w:val="id-ID"/>
          <w14:ligatures w14:val="standardContextual"/>
        </w:rPr>
        <w:t xml:space="preserve"> dan </w:t>
      </w:r>
      <w:proofErr w:type="spellStart"/>
      <w:r w:rsidRPr="000F1474">
        <w:rPr>
          <w:rFonts w:ascii="Palatino Linotype" w:eastAsia="Calibri" w:hAnsi="Palatino Linotype"/>
          <w:kern w:val="2"/>
          <w:sz w:val="22"/>
          <w:szCs w:val="22"/>
          <w:lang w:val="id-ID"/>
          <w14:ligatures w14:val="standardContextual"/>
        </w:rPr>
        <w:t>Brown</w:t>
      </w:r>
      <w:proofErr w:type="spellEnd"/>
      <w:r w:rsidRPr="000F1474">
        <w:rPr>
          <w:rFonts w:ascii="Palatino Linotype" w:eastAsia="Calibri" w:hAnsi="Palatino Linotype"/>
          <w:kern w:val="2"/>
          <w:sz w:val="22"/>
          <w:szCs w:val="22"/>
          <w:lang w:val="id-ID"/>
          <w14:ligatures w14:val="standardContextual"/>
        </w:rPr>
        <w:t xml:space="preserve"> (2020), bimbingan </w:t>
      </w:r>
      <w:proofErr w:type="spellStart"/>
      <w:r w:rsidRPr="000F1474">
        <w:rPr>
          <w:rFonts w:ascii="Palatino Linotype" w:eastAsia="Calibri" w:hAnsi="Palatino Linotype"/>
          <w:kern w:val="2"/>
          <w:sz w:val="22"/>
          <w:szCs w:val="22"/>
          <w:lang w:val="id-ID"/>
          <w14:ligatures w14:val="standardContextual"/>
        </w:rPr>
        <w:t>karir</w:t>
      </w:r>
      <w:proofErr w:type="spellEnd"/>
      <w:r w:rsidRPr="000F1474">
        <w:rPr>
          <w:rFonts w:ascii="Palatino Linotype" w:eastAsia="Calibri" w:hAnsi="Palatino Linotype"/>
          <w:kern w:val="2"/>
          <w:sz w:val="22"/>
          <w:szCs w:val="22"/>
          <w:lang w:val="id-ID"/>
          <w14:ligatures w14:val="standardContextual"/>
        </w:rPr>
        <w:t xml:space="preserve"> yang efektif dapat meningkatkan motivasi siswa dalam belajar serta mengembangkan keyakinan diri mereka dalam menentukan keputusan untuk masa depan. Dalam hal </w:t>
      </w:r>
      <w:r w:rsidRPr="000F1474">
        <w:rPr>
          <w:rFonts w:ascii="Palatino Linotype" w:eastAsia="Calibri" w:hAnsi="Palatino Linotype"/>
          <w:kern w:val="2"/>
          <w:sz w:val="22"/>
          <w:szCs w:val="22"/>
          <w:lang w:val="id-ID"/>
          <w14:ligatures w14:val="standardContextual"/>
        </w:rPr>
        <w:lastRenderedPageBreak/>
        <w:t xml:space="preserve">ini, seminar bimbingan </w:t>
      </w:r>
      <w:proofErr w:type="spellStart"/>
      <w:r w:rsidRPr="000F1474">
        <w:rPr>
          <w:rFonts w:ascii="Palatino Linotype" w:eastAsia="Calibri" w:hAnsi="Palatino Linotype"/>
          <w:kern w:val="2"/>
          <w:sz w:val="22"/>
          <w:szCs w:val="22"/>
          <w:lang w:val="id-ID"/>
          <w14:ligatures w14:val="standardContextual"/>
        </w:rPr>
        <w:t>karir</w:t>
      </w:r>
      <w:proofErr w:type="spellEnd"/>
      <w:r w:rsidRPr="000F1474">
        <w:rPr>
          <w:rFonts w:ascii="Palatino Linotype" w:eastAsia="Calibri" w:hAnsi="Palatino Linotype"/>
          <w:kern w:val="2"/>
          <w:sz w:val="22"/>
          <w:szCs w:val="22"/>
          <w:lang w:val="id-ID"/>
          <w14:ligatures w14:val="standardContextual"/>
        </w:rPr>
        <w:t xml:space="preserve"> berfungsi sebagai wadah yang efektif untuk memberikan informasi yang menyeluruh mengenai peluang dan tantangan yang ada dalam pendidikan tinggi.</w:t>
      </w:r>
    </w:p>
    <w:p w14:paraId="53229234" w14:textId="77777777" w:rsidR="000F1474" w:rsidRPr="000F1474" w:rsidRDefault="000F1474" w:rsidP="000F1474">
      <w:pPr>
        <w:spacing w:after="160" w:line="276" w:lineRule="auto"/>
        <w:ind w:firstLine="720"/>
        <w:jc w:val="both"/>
        <w:rPr>
          <w:rFonts w:ascii="Palatino Linotype" w:eastAsia="Calibri" w:hAnsi="Palatino Linotype"/>
          <w:kern w:val="2"/>
          <w:sz w:val="22"/>
          <w:szCs w:val="22"/>
          <w:lang w:val="id-ID"/>
          <w14:ligatures w14:val="standardContextual"/>
        </w:rPr>
      </w:pPr>
      <w:r w:rsidRPr="000F1474">
        <w:rPr>
          <w:rFonts w:ascii="Palatino Linotype" w:eastAsia="Calibri" w:hAnsi="Palatino Linotype"/>
          <w:kern w:val="2"/>
          <w:sz w:val="22"/>
          <w:szCs w:val="22"/>
          <w:lang w:val="id-ID"/>
          <w14:ligatures w14:val="standardContextual"/>
        </w:rPr>
        <w:t xml:space="preserve">Penyebab  kurangnya  minat  terhadap pendidikan  di  perguruan  tinggi  adalah  kurangnya  motivasi  atau  keinginan  untuk  kuliah dan keinginan  untuk mandiri  dengan  mencari  kerja. Motivasi  berasal dari  kata latin </w:t>
      </w:r>
      <w:proofErr w:type="spellStart"/>
      <w:r w:rsidRPr="000F1474">
        <w:rPr>
          <w:rFonts w:ascii="Palatino Linotype" w:eastAsia="Calibri" w:hAnsi="Palatino Linotype"/>
          <w:kern w:val="2"/>
          <w:sz w:val="22"/>
          <w:szCs w:val="22"/>
          <w:lang w:val="id-ID"/>
          <w14:ligatures w14:val="standardContextual"/>
        </w:rPr>
        <w:t>movere</w:t>
      </w:r>
      <w:proofErr w:type="spellEnd"/>
      <w:r w:rsidRPr="000F1474">
        <w:rPr>
          <w:rFonts w:ascii="Palatino Linotype" w:eastAsia="Calibri" w:hAnsi="Palatino Linotype"/>
          <w:kern w:val="2"/>
          <w:sz w:val="22"/>
          <w:szCs w:val="22"/>
          <w:lang w:val="id-ID"/>
          <w14:ligatures w14:val="standardContextual"/>
        </w:rPr>
        <w:t xml:space="preserve"> yang  berarti  dorongan  atau  menggerakkan. Seseorang atau organisme  yang berbuat  atau melakukan  sesuatu, sedikit  banyaknya ada  kebutuhan </w:t>
      </w:r>
      <w:proofErr w:type="spellStart"/>
      <w:r w:rsidRPr="000F1474">
        <w:rPr>
          <w:rFonts w:ascii="Palatino Linotype" w:eastAsia="Calibri" w:hAnsi="Palatino Linotype"/>
          <w:kern w:val="2"/>
          <w:sz w:val="22"/>
          <w:szCs w:val="22"/>
          <w:lang w:val="id-ID"/>
          <w14:ligatures w14:val="standardContextual"/>
        </w:rPr>
        <w:t>didalam</w:t>
      </w:r>
      <w:proofErr w:type="spellEnd"/>
      <w:r w:rsidRPr="000F1474">
        <w:rPr>
          <w:rFonts w:ascii="Palatino Linotype" w:eastAsia="Calibri" w:hAnsi="Palatino Linotype"/>
          <w:kern w:val="2"/>
          <w:sz w:val="22"/>
          <w:szCs w:val="22"/>
          <w:lang w:val="id-ID"/>
          <w14:ligatures w14:val="standardContextual"/>
        </w:rPr>
        <w:t xml:space="preserve"> dirinya atau ada sesuatu yang ingin dicapai. Jika seseorang mendapat motivasi atau pendorong yang  tepat  untuk  mencapai tujuan  yang  diinginkan, maka  lepaslah  tenaga  yang  luar  biasa, sehingga tercapai hasil-hasil yang tidak terduga.</w:t>
      </w:r>
    </w:p>
    <w:p w14:paraId="704FA7E9" w14:textId="46D79BAC" w:rsidR="000F1474" w:rsidRPr="000F1474" w:rsidRDefault="000F1474" w:rsidP="000F1474">
      <w:pPr>
        <w:spacing w:after="160" w:line="276" w:lineRule="auto"/>
        <w:jc w:val="both"/>
        <w:rPr>
          <w:rFonts w:ascii="Palatino Linotype" w:eastAsia="Calibri" w:hAnsi="Palatino Linotype"/>
          <w:kern w:val="2"/>
          <w:sz w:val="22"/>
          <w:szCs w:val="22"/>
          <w:lang w:val="id-ID"/>
          <w14:ligatures w14:val="standardContextual"/>
        </w:rPr>
      </w:pPr>
      <w:r w:rsidRPr="000F1474">
        <w:rPr>
          <w:rFonts w:ascii="Palatino Linotype" w:eastAsia="Calibri" w:hAnsi="Palatino Linotype"/>
          <w:kern w:val="2"/>
          <w:sz w:val="22"/>
          <w:szCs w:val="22"/>
          <w:lang w:val="id-ID"/>
          <w14:ligatures w14:val="standardContextual"/>
        </w:rPr>
        <w:tab/>
        <w:t xml:space="preserve">Gairah peserta didik untuk terus ingin masuk kependidikan tinggi yang dipengaruhi oleh faktor cita-cita atau ambisi, prestasi belajar, kondisi dari peserta didik itu sendiri dan keadaan lingkungan yang memberikan dampak kepada peserta didik, sehingga dibutuhkan dorongan atau semangat. Peserta didik senang membuat kelompok bergaul dengan kelompok yang disenangi. Bila teman pergaulannya memiliki minat masuk perguruan tinggi, maka minat temannya tersebut akan mempengaruhi dirinya dalam masuk perguruan tinggi. Peran alumni juga dapat mempengaruhi minat bagi peserta didik. Alumni merupakan contoh nyata bagaimanakah seorang peserta didik yang telah lulus dari sekolah. Dengan melihat para alumni maka peserta didik mendapatkan gambaran pengalaman tentang apa yang harus mereka lakukan setelah lulus dari sekolah mereka. Pengalaman </w:t>
      </w:r>
      <w:r w:rsidRPr="000F1474">
        <w:rPr>
          <w:rFonts w:ascii="Palatino Linotype" w:eastAsia="Calibri" w:hAnsi="Palatino Linotype"/>
          <w:kern w:val="2"/>
          <w:sz w:val="22"/>
          <w:szCs w:val="22"/>
          <w:lang w:val="id-ID"/>
          <w14:ligatures w14:val="standardContextual"/>
        </w:rPr>
        <w:lastRenderedPageBreak/>
        <w:t xml:space="preserve">yang diperoleh oleh individu baik yang dilihat, didengar maupun dialami </w:t>
      </w:r>
      <w:proofErr w:type="spellStart"/>
      <w:r w:rsidRPr="000F1474">
        <w:rPr>
          <w:rFonts w:ascii="Palatino Linotype" w:eastAsia="Calibri" w:hAnsi="Palatino Linotype"/>
          <w:kern w:val="2"/>
          <w:sz w:val="22"/>
          <w:szCs w:val="22"/>
          <w:lang w:val="id-ID"/>
          <w14:ligatures w14:val="standardContextual"/>
        </w:rPr>
        <w:t>seringkali</w:t>
      </w:r>
      <w:proofErr w:type="spellEnd"/>
      <w:r w:rsidRPr="000F1474">
        <w:rPr>
          <w:rFonts w:ascii="Palatino Linotype" w:eastAsia="Calibri" w:hAnsi="Palatino Linotype"/>
          <w:kern w:val="2"/>
          <w:sz w:val="22"/>
          <w:szCs w:val="22"/>
          <w:lang w:val="id-ID"/>
          <w14:ligatures w14:val="standardContextual"/>
        </w:rPr>
        <w:t xml:space="preserve"> akan ditiru oleh individu dalam bertingkah laku</w:t>
      </w:r>
      <w:r w:rsidR="00376EE3">
        <w:rPr>
          <w:rStyle w:val="ReferensiCatatanKaki"/>
          <w:rFonts w:ascii="Palatino Linotype" w:eastAsia="Calibri" w:hAnsi="Palatino Linotype"/>
          <w:kern w:val="2"/>
          <w:sz w:val="22"/>
          <w:szCs w:val="22"/>
          <w:lang w:val="id-ID"/>
          <w14:ligatures w14:val="standardContextual"/>
        </w:rPr>
        <w:footnoteReference w:id="3"/>
      </w:r>
      <w:r w:rsidRPr="000F1474">
        <w:rPr>
          <w:rFonts w:ascii="Palatino Linotype" w:eastAsia="Calibri" w:hAnsi="Palatino Linotype"/>
          <w:kern w:val="2"/>
          <w:sz w:val="22"/>
          <w:szCs w:val="22"/>
          <w:lang w:val="id-ID"/>
          <w14:ligatures w14:val="standardContextual"/>
        </w:rPr>
        <w:t xml:space="preserve">. </w:t>
      </w:r>
    </w:p>
    <w:p w14:paraId="3AE97960" w14:textId="77777777" w:rsidR="000F1474" w:rsidRPr="000F1474" w:rsidRDefault="000F1474" w:rsidP="000F1474">
      <w:pPr>
        <w:spacing w:line="276" w:lineRule="auto"/>
        <w:jc w:val="both"/>
        <w:rPr>
          <w:rFonts w:ascii="Palatino Linotype" w:eastAsia="Cambria" w:hAnsi="Palatino Linotype" w:cs="Cambria"/>
          <w:b/>
          <w:color w:val="000000"/>
          <w:sz w:val="22"/>
          <w:szCs w:val="22"/>
          <w:lang w:val="id-ID"/>
        </w:rPr>
      </w:pPr>
      <w:r w:rsidRPr="000F1474">
        <w:rPr>
          <w:rFonts w:ascii="Palatino Linotype" w:eastAsia="Calibri" w:hAnsi="Palatino Linotype"/>
          <w:kern w:val="2"/>
          <w:sz w:val="22"/>
          <w:szCs w:val="22"/>
          <w:lang w:val="id-ID"/>
          <w14:ligatures w14:val="standardContextual"/>
        </w:rPr>
        <w:tab/>
        <w:t xml:space="preserve">Penelitian ini </w:t>
      </w:r>
      <w:proofErr w:type="spellStart"/>
      <w:r w:rsidRPr="000F1474">
        <w:rPr>
          <w:rFonts w:ascii="Palatino Linotype" w:eastAsia="Calibri" w:hAnsi="Palatino Linotype"/>
          <w:kern w:val="2"/>
          <w:sz w:val="22"/>
          <w:szCs w:val="22"/>
          <w14:ligatures w14:val="standardContextual"/>
        </w:rPr>
        <w:t>dilaku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aren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lihat</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anyakny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iswa</w:t>
      </w:r>
      <w:proofErr w:type="spellEnd"/>
      <w:r w:rsidRPr="000F1474">
        <w:rPr>
          <w:rFonts w:ascii="Palatino Linotype" w:eastAsia="Calibri" w:hAnsi="Palatino Linotype"/>
          <w:kern w:val="2"/>
          <w:sz w:val="22"/>
          <w:szCs w:val="22"/>
          <w14:ligatures w14:val="standardContextual"/>
        </w:rPr>
        <w:t xml:space="preserve"> yang </w:t>
      </w:r>
      <w:proofErr w:type="spellStart"/>
      <w:r w:rsidRPr="000F1474">
        <w:rPr>
          <w:rFonts w:ascii="Palatino Linotype" w:eastAsia="Calibri" w:hAnsi="Palatino Linotype"/>
          <w:kern w:val="2"/>
          <w:sz w:val="22"/>
          <w:szCs w:val="22"/>
          <w14:ligatures w14:val="standardContextual"/>
        </w:rPr>
        <w:t>kurang</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dari</w:t>
      </w:r>
      <w:proofErr w:type="spellEnd"/>
      <w:r w:rsidRPr="000F1474">
        <w:rPr>
          <w:rFonts w:ascii="Palatino Linotype" w:eastAsia="Calibri" w:hAnsi="Palatino Linotype"/>
          <w:kern w:val="2"/>
          <w:sz w:val="22"/>
          <w:szCs w:val="22"/>
          <w14:ligatures w14:val="standardContextual"/>
        </w:rPr>
        <w:t xml:space="preserve"> 50%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lanjut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jenjang</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pendidi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rek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lebih</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milih</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ekerj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dari</w:t>
      </w:r>
      <w:proofErr w:type="spellEnd"/>
      <w:r w:rsidRPr="000F1474">
        <w:rPr>
          <w:rFonts w:ascii="Palatino Linotype" w:eastAsia="Calibri" w:hAnsi="Palatino Linotype"/>
          <w:kern w:val="2"/>
          <w:sz w:val="22"/>
          <w:szCs w:val="22"/>
          <w14:ligatures w14:val="standardContextual"/>
        </w:rPr>
        <w:t xml:space="preserve"> pada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lanjut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pendidi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rek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erfikir</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jik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as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perguru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itu</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mbutuh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iaya</w:t>
      </w:r>
      <w:proofErr w:type="spellEnd"/>
      <w:r w:rsidRPr="000F1474">
        <w:rPr>
          <w:rFonts w:ascii="Palatino Linotype" w:eastAsia="Calibri" w:hAnsi="Palatino Linotype"/>
          <w:kern w:val="2"/>
          <w:sz w:val="22"/>
          <w:szCs w:val="22"/>
          <w14:ligatures w14:val="standardContextual"/>
        </w:rPr>
        <w:t xml:space="preserve"> yang </w:t>
      </w:r>
      <w:proofErr w:type="spellStart"/>
      <w:r w:rsidRPr="000F1474">
        <w:rPr>
          <w:rFonts w:ascii="Palatino Linotype" w:eastAsia="Calibri" w:hAnsi="Palatino Linotype"/>
          <w:kern w:val="2"/>
          <w:sz w:val="22"/>
          <w:szCs w:val="22"/>
          <w14:ligatures w14:val="standardContextual"/>
        </w:rPr>
        <w:t>sangat</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anyak</w:t>
      </w:r>
      <w:proofErr w:type="spellEnd"/>
      <w:r w:rsidRPr="000F1474">
        <w:rPr>
          <w:rFonts w:ascii="Palatino Linotype" w:eastAsia="Calibri" w:hAnsi="Palatino Linotype"/>
          <w:kern w:val="2"/>
          <w:sz w:val="22"/>
          <w:szCs w:val="22"/>
          <w14:ligatures w14:val="standardContextual"/>
        </w:rPr>
        <w:t xml:space="preserve"> dan oleh </w:t>
      </w:r>
      <w:proofErr w:type="spellStart"/>
      <w:r w:rsidRPr="000F1474">
        <w:rPr>
          <w:rFonts w:ascii="Palatino Linotype" w:eastAsia="Calibri" w:hAnsi="Palatino Linotype"/>
          <w:kern w:val="2"/>
          <w:sz w:val="22"/>
          <w:szCs w:val="22"/>
          <w14:ligatures w14:val="standardContextual"/>
        </w:rPr>
        <w:t>sebab</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itu</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iswa</w:t>
      </w:r>
      <w:proofErr w:type="spellEnd"/>
      <w:r w:rsidRPr="000F1474">
        <w:rPr>
          <w:rFonts w:ascii="Palatino Linotype" w:eastAsia="Calibri" w:hAnsi="Palatino Linotype"/>
          <w:kern w:val="2"/>
          <w:sz w:val="22"/>
          <w:szCs w:val="22"/>
          <w14:ligatures w14:val="standardContextual"/>
        </w:rPr>
        <w:t xml:space="preserve"> MAN 02 </w:t>
      </w:r>
      <w:proofErr w:type="spellStart"/>
      <w:r w:rsidRPr="000F1474">
        <w:rPr>
          <w:rFonts w:ascii="Palatino Linotype" w:eastAsia="Calibri" w:hAnsi="Palatino Linotype"/>
          <w:kern w:val="2"/>
          <w:sz w:val="22"/>
          <w:szCs w:val="22"/>
          <w14:ligatures w14:val="standardContextual"/>
        </w:rPr>
        <w:t>Pekalong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milihny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ekerja</w:t>
      </w:r>
      <w:proofErr w:type="spellEnd"/>
      <w:r w:rsidRPr="000F1474">
        <w:rPr>
          <w:rFonts w:ascii="Palatino Linotype" w:eastAsia="Calibri" w:hAnsi="Palatino Linotype"/>
          <w:kern w:val="2"/>
          <w:sz w:val="22"/>
          <w:szCs w:val="22"/>
          <w14:ligatures w14:val="standardContextual"/>
        </w:rPr>
        <w:t xml:space="preserve"> dan </w:t>
      </w:r>
      <w:proofErr w:type="spellStart"/>
      <w:r w:rsidRPr="000F1474">
        <w:rPr>
          <w:rFonts w:ascii="Palatino Linotype" w:eastAsia="Calibri" w:hAnsi="Palatino Linotype"/>
          <w:kern w:val="2"/>
          <w:sz w:val="22"/>
          <w:szCs w:val="22"/>
          <w14:ligatures w14:val="standardContextual"/>
        </w:rPr>
        <w:t>meras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andir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deng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alas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jik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udah</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ekerj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hal</w:t>
      </w:r>
      <w:proofErr w:type="spellEnd"/>
      <w:r w:rsidRPr="000F1474">
        <w:rPr>
          <w:rFonts w:ascii="Palatino Linotype" w:eastAsia="Calibri" w:hAnsi="Palatino Linotype"/>
          <w:kern w:val="2"/>
          <w:sz w:val="22"/>
          <w:szCs w:val="22"/>
          <w14:ligatures w14:val="standardContextual"/>
        </w:rPr>
        <w:t xml:space="preserve"> yang </w:t>
      </w:r>
      <w:proofErr w:type="spellStart"/>
      <w:r w:rsidRPr="000F1474">
        <w:rPr>
          <w:rFonts w:ascii="Palatino Linotype" w:eastAsia="Calibri" w:hAnsi="Palatino Linotype"/>
          <w:kern w:val="2"/>
          <w:sz w:val="22"/>
          <w:szCs w:val="22"/>
          <w14:ligatures w14:val="standardContextual"/>
        </w:rPr>
        <w:t>sudah</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eharusny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nghasil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uang</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elai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itu</w:t>
      </w:r>
      <w:proofErr w:type="spellEnd"/>
      <w:r w:rsidRPr="000F1474">
        <w:rPr>
          <w:rFonts w:ascii="Palatino Linotype" w:eastAsia="Calibri" w:hAnsi="Palatino Linotype"/>
          <w:kern w:val="2"/>
          <w:sz w:val="22"/>
          <w:szCs w:val="22"/>
          <w14:ligatures w14:val="standardContextual"/>
        </w:rPr>
        <w:t xml:space="preserve"> juga </w:t>
      </w:r>
      <w:proofErr w:type="spellStart"/>
      <w:r w:rsidRPr="000F1474">
        <w:rPr>
          <w:rFonts w:ascii="Palatino Linotype" w:eastAsia="Calibri" w:hAnsi="Palatino Linotype"/>
          <w:kern w:val="2"/>
          <w:sz w:val="22"/>
          <w:szCs w:val="22"/>
          <w14:ligatures w14:val="standardContextual"/>
        </w:rPr>
        <w:t>masih</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anya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alasan</w:t>
      </w:r>
      <w:proofErr w:type="spellEnd"/>
      <w:r w:rsidRPr="000F1474">
        <w:rPr>
          <w:rFonts w:ascii="Palatino Linotype" w:eastAsia="Calibri" w:hAnsi="Palatino Linotype"/>
          <w:kern w:val="2"/>
          <w:sz w:val="22"/>
          <w:szCs w:val="22"/>
          <w14:ligatures w14:val="standardContextual"/>
        </w:rPr>
        <w:t xml:space="preserve"> lain </w:t>
      </w:r>
      <w:proofErr w:type="spellStart"/>
      <w:r w:rsidRPr="000F1474">
        <w:rPr>
          <w:rFonts w:ascii="Palatino Linotype" w:eastAsia="Calibri" w:hAnsi="Palatino Linotype"/>
          <w:kern w:val="2"/>
          <w:sz w:val="22"/>
          <w:szCs w:val="22"/>
          <w14:ligatures w14:val="standardContextual"/>
        </w:rPr>
        <w:t>diantarany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anya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ndapat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iswa</w:t>
      </w:r>
      <w:proofErr w:type="spellEnd"/>
      <w:r w:rsidRPr="000F1474">
        <w:rPr>
          <w:rFonts w:ascii="Palatino Linotype" w:eastAsia="Calibri" w:hAnsi="Palatino Linotype"/>
          <w:kern w:val="2"/>
          <w:sz w:val="22"/>
          <w:szCs w:val="22"/>
          <w14:ligatures w14:val="standardContextual"/>
        </w:rPr>
        <w:t xml:space="preserve"> yang </w:t>
      </w:r>
      <w:proofErr w:type="spellStart"/>
      <w:r w:rsidRPr="000F1474">
        <w:rPr>
          <w:rFonts w:ascii="Palatino Linotype" w:eastAsia="Calibri" w:hAnsi="Palatino Linotype"/>
          <w:kern w:val="2"/>
          <w:sz w:val="22"/>
          <w:szCs w:val="22"/>
          <w14:ligatures w14:val="standardContextual"/>
        </w:rPr>
        <w:t>kurang</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maham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ngena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elum</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mahami</w:t>
      </w:r>
      <w:proofErr w:type="spellEnd"/>
      <w:r w:rsidRPr="000F1474">
        <w:rPr>
          <w:rFonts w:ascii="Palatino Linotype" w:eastAsia="Calibri" w:hAnsi="Palatino Linotype"/>
          <w:kern w:val="2"/>
          <w:sz w:val="22"/>
          <w:szCs w:val="22"/>
          <w14:ligatures w14:val="standardContextual"/>
        </w:rPr>
        <w:t xml:space="preserve"> dan </w:t>
      </w:r>
      <w:proofErr w:type="spellStart"/>
      <w:r w:rsidRPr="000F1474">
        <w:rPr>
          <w:rFonts w:ascii="Palatino Linotype" w:eastAsia="Calibri" w:hAnsi="Palatino Linotype"/>
          <w:kern w:val="2"/>
          <w:sz w:val="22"/>
          <w:szCs w:val="22"/>
          <w14:ligatures w14:val="standardContextual"/>
        </w:rPr>
        <w:t>belum</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ahu</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ngena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pendidi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urangny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harap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njadi</w:t>
      </w:r>
      <w:proofErr w:type="spellEnd"/>
      <w:r w:rsidRPr="000F1474">
        <w:rPr>
          <w:rFonts w:ascii="Palatino Linotype" w:eastAsia="Calibri" w:hAnsi="Palatino Linotype"/>
          <w:kern w:val="2"/>
          <w:sz w:val="22"/>
          <w:szCs w:val="22"/>
          <w14:ligatures w14:val="standardContextual"/>
        </w:rPr>
        <w:t xml:space="preserve"> orang yang </w:t>
      </w:r>
      <w:proofErr w:type="spellStart"/>
      <w:r w:rsidRPr="000F1474">
        <w:rPr>
          <w:rFonts w:ascii="Palatino Linotype" w:eastAsia="Calibri" w:hAnsi="Palatino Linotype"/>
          <w:kern w:val="2"/>
          <w:sz w:val="22"/>
          <w:szCs w:val="22"/>
          <w14:ligatures w14:val="standardContextual"/>
        </w:rPr>
        <w:t>lebih</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aju</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lalu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pendidi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adany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lulus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perguru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 xml:space="preserve"> yang </w:t>
      </w:r>
      <w:proofErr w:type="spellStart"/>
      <w:r w:rsidRPr="000F1474">
        <w:rPr>
          <w:rFonts w:ascii="Palatino Linotype" w:eastAsia="Calibri" w:hAnsi="Palatino Linotype"/>
          <w:kern w:val="2"/>
          <w:sz w:val="22"/>
          <w:szCs w:val="22"/>
          <w14:ligatures w14:val="standardContextual"/>
        </w:rPr>
        <w:t>belum</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ukses</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ert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percaya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dir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a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kat</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mampu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intelektual</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mbuat</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isw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imbang</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lanjut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pendidi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atau</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ngikut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ursus</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ekerja</w:t>
      </w:r>
      <w:proofErr w:type="spellEnd"/>
      <w:r w:rsidRPr="000F1474">
        <w:rPr>
          <w:rFonts w:ascii="Palatino Linotype" w:eastAsia="Calibri" w:hAnsi="Palatino Linotype"/>
          <w:kern w:val="2"/>
          <w:sz w:val="22"/>
          <w:szCs w:val="22"/>
          <w14:ligatures w14:val="standardContextual"/>
        </w:rPr>
        <w:t>/</w:t>
      </w:r>
      <w:proofErr w:type="spellStart"/>
      <w:r w:rsidRPr="000F1474">
        <w:rPr>
          <w:rFonts w:ascii="Palatino Linotype" w:eastAsia="Calibri" w:hAnsi="Palatino Linotype"/>
          <w:kern w:val="2"/>
          <w:sz w:val="22"/>
          <w:szCs w:val="22"/>
          <w14:ligatures w14:val="standardContextual"/>
        </w:rPr>
        <w:t>menganggur</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Deng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lihat</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fenomen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ersebut</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ak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diadakanlah</w:t>
      </w:r>
      <w:proofErr w:type="spellEnd"/>
      <w:r w:rsidRPr="000F1474">
        <w:rPr>
          <w:rFonts w:ascii="Palatino Linotype" w:eastAsia="Calibri" w:hAnsi="Palatino Linotype"/>
          <w:kern w:val="2"/>
          <w:sz w:val="22"/>
          <w:szCs w:val="22"/>
          <w14:ligatures w14:val="standardContextual"/>
        </w:rPr>
        <w:t xml:space="preserve"> seminar </w:t>
      </w:r>
      <w:proofErr w:type="spellStart"/>
      <w:r w:rsidRPr="000F1474">
        <w:rPr>
          <w:rFonts w:ascii="Palatino Linotype" w:eastAsia="Calibri" w:hAnsi="Palatino Linotype"/>
          <w:kern w:val="2"/>
          <w:sz w:val="22"/>
          <w:szCs w:val="22"/>
          <w14:ligatures w14:val="standardContextual"/>
        </w:rPr>
        <w:t>ataupu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imbing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pad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iswa</w:t>
      </w:r>
      <w:proofErr w:type="spellEnd"/>
      <w:r w:rsidRPr="000F1474">
        <w:rPr>
          <w:rFonts w:ascii="Palatino Linotype" w:eastAsia="Calibri" w:hAnsi="Palatino Linotype"/>
          <w:kern w:val="2"/>
          <w:sz w:val="22"/>
          <w:szCs w:val="22"/>
          <w14:ligatures w14:val="standardContextual"/>
        </w:rPr>
        <w:t xml:space="preserve"> MAN 02 </w:t>
      </w:r>
      <w:proofErr w:type="spellStart"/>
      <w:r w:rsidRPr="000F1474">
        <w:rPr>
          <w:rFonts w:ascii="Palatino Linotype" w:eastAsia="Calibri" w:hAnsi="Palatino Linotype"/>
          <w:kern w:val="2"/>
          <w:sz w:val="22"/>
          <w:szCs w:val="22"/>
          <w14:ligatures w14:val="standardContextual"/>
        </w:rPr>
        <w:t>Pekalong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unt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numbuhk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otivasi</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isw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upay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ereka</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berminat</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masuk</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ke</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sekolah</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perguruan</w:t>
      </w:r>
      <w:proofErr w:type="spellEnd"/>
      <w:r w:rsidRPr="000F1474">
        <w:rPr>
          <w:rFonts w:ascii="Palatino Linotype" w:eastAsia="Calibri" w:hAnsi="Palatino Linotype"/>
          <w:kern w:val="2"/>
          <w:sz w:val="22"/>
          <w:szCs w:val="22"/>
          <w14:ligatures w14:val="standardContextual"/>
        </w:rPr>
        <w:t xml:space="preserve"> </w:t>
      </w:r>
      <w:proofErr w:type="spellStart"/>
      <w:r w:rsidRPr="000F1474">
        <w:rPr>
          <w:rFonts w:ascii="Palatino Linotype" w:eastAsia="Calibri" w:hAnsi="Palatino Linotype"/>
          <w:kern w:val="2"/>
          <w:sz w:val="22"/>
          <w:szCs w:val="22"/>
          <w14:ligatures w14:val="standardContextual"/>
        </w:rPr>
        <w:t>tinggi</w:t>
      </w:r>
      <w:proofErr w:type="spellEnd"/>
      <w:r w:rsidRPr="000F1474">
        <w:rPr>
          <w:rFonts w:ascii="Palatino Linotype" w:eastAsia="Calibri" w:hAnsi="Palatino Linotype"/>
          <w:kern w:val="2"/>
          <w:sz w:val="22"/>
          <w:szCs w:val="22"/>
          <w14:ligatures w14:val="standardContextual"/>
        </w:rPr>
        <w:t>.</w:t>
      </w:r>
    </w:p>
    <w:p w14:paraId="29E228B9" w14:textId="77777777" w:rsidR="000F1474" w:rsidRPr="000F1474" w:rsidRDefault="000F1474" w:rsidP="000F1474">
      <w:pPr>
        <w:spacing w:line="276" w:lineRule="auto"/>
        <w:jc w:val="both"/>
        <w:rPr>
          <w:rFonts w:ascii="Palatino Linotype" w:eastAsia="Calibri" w:hAnsi="Palatino Linotype" w:cs="Arial"/>
          <w:sz w:val="22"/>
          <w:szCs w:val="22"/>
          <w:lang w:val="id-ID"/>
        </w:rPr>
      </w:pPr>
    </w:p>
    <w:p w14:paraId="64411AAB" w14:textId="77777777" w:rsidR="000F1474" w:rsidRPr="000F1474" w:rsidRDefault="000F1474" w:rsidP="000F1474">
      <w:pPr>
        <w:spacing w:line="276" w:lineRule="auto"/>
        <w:jc w:val="both"/>
        <w:rPr>
          <w:rFonts w:ascii="Palatino Linotype" w:eastAsia="Cambria" w:hAnsi="Palatino Linotype" w:cs="Cambria"/>
          <w:b/>
          <w:color w:val="000000"/>
          <w:sz w:val="22"/>
          <w:szCs w:val="22"/>
          <w:lang w:val="id-ID"/>
        </w:rPr>
      </w:pPr>
      <w:r w:rsidRPr="000F1474">
        <w:rPr>
          <w:rFonts w:ascii="Palatino Linotype" w:eastAsia="Cambria" w:hAnsi="Palatino Linotype" w:cs="Cambria"/>
          <w:b/>
          <w:color w:val="000000"/>
          <w:sz w:val="22"/>
          <w:szCs w:val="22"/>
          <w:lang w:val="id-ID"/>
        </w:rPr>
        <w:t>Metode</w:t>
      </w:r>
    </w:p>
    <w:p w14:paraId="30A90DAE" w14:textId="0C429071" w:rsidR="000F1474" w:rsidRDefault="000F1474" w:rsidP="000F1474">
      <w:pPr>
        <w:spacing w:line="276" w:lineRule="auto"/>
        <w:jc w:val="both"/>
        <w:rPr>
          <w:rFonts w:ascii="Cambria" w:eastAsia="Cambria" w:hAnsi="Cambria" w:cs="Cambria"/>
          <w:sz w:val="24"/>
          <w:szCs w:val="24"/>
          <w:lang w:val="id-ID"/>
        </w:rPr>
      </w:pPr>
      <w:r w:rsidRPr="000F1474">
        <w:rPr>
          <w:rFonts w:ascii="Palatino Linotype" w:eastAsia="Cambria" w:hAnsi="Palatino Linotype" w:cs="Cambria"/>
          <w:sz w:val="22"/>
          <w:szCs w:val="22"/>
          <w:lang w:val="id-ID"/>
        </w:rPr>
        <w:tab/>
        <w:t>Metode yang digunakan adalah penyuluhan, bimbingan kelompok, menyebar angket minat bakat dan seminar.</w:t>
      </w:r>
      <w:r w:rsidRPr="000F1474">
        <w:rPr>
          <w:rFonts w:ascii="Palatino Linotype" w:eastAsia="Cambria" w:hAnsi="Palatino Linotype" w:cs="Cambria"/>
          <w:sz w:val="22"/>
          <w:szCs w:val="22"/>
          <w:lang w:val="en-GB"/>
        </w:rPr>
        <w:t xml:space="preserve"> </w:t>
      </w:r>
      <w:r w:rsidRPr="000F1474">
        <w:rPr>
          <w:rFonts w:ascii="Palatino Linotype" w:eastAsia="Cambria" w:hAnsi="Palatino Linotype" w:cs="Cambria"/>
          <w:sz w:val="22"/>
          <w:szCs w:val="22"/>
          <w:lang w:val="id-ID"/>
        </w:rPr>
        <w:t xml:space="preserve">Tahap pertama yang dilakukan yaitu </w:t>
      </w:r>
      <w:proofErr w:type="spellStart"/>
      <w:r w:rsidRPr="000F1474">
        <w:rPr>
          <w:rFonts w:ascii="Palatino Linotype" w:eastAsia="Cambria" w:hAnsi="Palatino Linotype" w:cs="Cambria"/>
          <w:sz w:val="22"/>
          <w:szCs w:val="22"/>
          <w:lang w:val="id-ID"/>
        </w:rPr>
        <w:t>kegitan</w:t>
      </w:r>
      <w:proofErr w:type="spellEnd"/>
      <w:r w:rsidRPr="000F1474">
        <w:rPr>
          <w:rFonts w:ascii="Palatino Linotype" w:eastAsia="Cambria" w:hAnsi="Palatino Linotype" w:cs="Cambria"/>
          <w:sz w:val="22"/>
          <w:szCs w:val="22"/>
          <w:lang w:val="id-ID"/>
        </w:rPr>
        <w:t xml:space="preserve"> Penyuluhan kepada kelas XII, tahap kedua yaitu bimbingan kelompok untuk meninjau permasalahan-permasalahan yang ada pada diri siswa tentang masalah melanjutkan pendidikan bangku kuliah. Tahap ketiga yakni tahap seminar, pada </w:t>
      </w:r>
      <w:r w:rsidRPr="000F1474">
        <w:rPr>
          <w:rFonts w:ascii="Palatino Linotype" w:eastAsia="Cambria" w:hAnsi="Palatino Linotype" w:cs="Cambria"/>
          <w:sz w:val="22"/>
          <w:szCs w:val="22"/>
          <w:lang w:val="id-ID"/>
        </w:rPr>
        <w:lastRenderedPageBreak/>
        <w:t xml:space="preserve">tahap ini kami mengundang pemateri untuk mengisi seminar di Man 2 Kota Pekalongan. Setelah itu diberikan waktu untuk siswa mengajukan pertanyaan kepada pemateri. Selanjutnya evaluasi kegiatan, tim menyebarkan </w:t>
      </w:r>
      <w:proofErr w:type="spellStart"/>
      <w:r w:rsidRPr="000F1474">
        <w:rPr>
          <w:rFonts w:ascii="Palatino Linotype" w:eastAsia="Cambria" w:hAnsi="Palatino Linotype" w:cs="Cambria"/>
          <w:sz w:val="22"/>
          <w:szCs w:val="22"/>
          <w:lang w:val="id-ID"/>
        </w:rPr>
        <w:t>kuisioner</w:t>
      </w:r>
      <w:proofErr w:type="spellEnd"/>
      <w:r w:rsidRPr="000F1474">
        <w:rPr>
          <w:rFonts w:ascii="Palatino Linotype" w:eastAsia="Cambria" w:hAnsi="Palatino Linotype" w:cs="Cambria"/>
          <w:sz w:val="22"/>
          <w:szCs w:val="22"/>
          <w:lang w:val="id-ID"/>
        </w:rPr>
        <w:t xml:space="preserve"> kepada siswa yang bertujuan untuk mengetahui minat dan motivasi untuk melanjutkan pendidikan di tingkat yang lebih tinggi. Seminar dengan tema "Bimbingan </w:t>
      </w:r>
      <w:proofErr w:type="spellStart"/>
      <w:r w:rsidRPr="000F1474">
        <w:rPr>
          <w:rFonts w:ascii="Palatino Linotype" w:eastAsia="Cambria" w:hAnsi="Palatino Linotype" w:cs="Cambria"/>
          <w:sz w:val="22"/>
          <w:szCs w:val="22"/>
          <w:lang w:val="id-ID"/>
        </w:rPr>
        <w:t>Karir</w:t>
      </w:r>
      <w:proofErr w:type="spellEnd"/>
      <w:r w:rsidRPr="000F1474">
        <w:rPr>
          <w:rFonts w:ascii="Palatino Linotype" w:eastAsia="Cambria" w:hAnsi="Palatino Linotype" w:cs="Cambria"/>
          <w:sz w:val="22"/>
          <w:szCs w:val="22"/>
          <w:lang w:val="id-ID"/>
        </w:rPr>
        <w:t xml:space="preserve"> dalam Meningkatkan Motivasi Siswa Untuk Masuk Perguruan Tinggi " dilaksanakan pada tanggal 5 Oktober 2024 di MAN 2 Kota Pekalongan. Seminar di hadiri Kepala Sekolah, Guru, Guru BK, siswa-siswi serta Pemateri hebat dari UIN K.H. Abdurrahman Wahid Pekalongan yaitu Ibu Dosen Lisa Devi Dian </w:t>
      </w:r>
      <w:proofErr w:type="spellStart"/>
      <w:r w:rsidRPr="000F1474">
        <w:rPr>
          <w:rFonts w:ascii="Palatino Linotype" w:eastAsia="Cambria" w:hAnsi="Palatino Linotype" w:cs="Cambria"/>
          <w:sz w:val="22"/>
          <w:szCs w:val="22"/>
          <w:lang w:val="id-ID"/>
        </w:rPr>
        <w:t>Arifia,M.Psi</w:t>
      </w:r>
      <w:proofErr w:type="spellEnd"/>
      <w:r w:rsidRPr="000F1474">
        <w:rPr>
          <w:rFonts w:ascii="Palatino Linotype" w:eastAsia="Cambria" w:hAnsi="Palatino Linotype" w:cs="Cambria"/>
          <w:sz w:val="22"/>
          <w:szCs w:val="22"/>
          <w:lang w:val="id-ID"/>
        </w:rPr>
        <w:t>. Tempat pelaksanaan seminar adalah di aula MAN 2 Kota Pekalongan. Target utama dari seminar ini adalah siswa-siswi kelas XII MIPA, XII IPS dan XII IIK yang memiliki latar belakang kurangnya motivasi untuk melanjutkan pendidikan ke perguruan tinggi. Semua peserta seminar menunjukkan antusiasme dan keseriusan yang besar dalam seminar pentingnya pendidikan ting</w:t>
      </w:r>
      <w:r w:rsidRPr="000F1474">
        <w:rPr>
          <w:rFonts w:ascii="Cambria" w:eastAsia="Cambria" w:hAnsi="Cambria" w:cs="Cambria"/>
          <w:sz w:val="24"/>
          <w:szCs w:val="24"/>
          <w:lang w:val="id-ID"/>
        </w:rPr>
        <w:t>gi.</w:t>
      </w:r>
    </w:p>
    <w:p w14:paraId="70AC0867" w14:textId="77777777" w:rsidR="00376EE3" w:rsidRPr="000F1474" w:rsidRDefault="00376EE3" w:rsidP="000F1474">
      <w:pPr>
        <w:spacing w:line="276" w:lineRule="auto"/>
        <w:jc w:val="both"/>
        <w:rPr>
          <w:rFonts w:ascii="Cambria" w:eastAsia="Cambria" w:hAnsi="Cambria" w:cs="Cambria"/>
          <w:b/>
          <w:bCs/>
          <w:sz w:val="24"/>
          <w:szCs w:val="24"/>
          <w:lang w:val="en-GB"/>
        </w:rPr>
      </w:pPr>
    </w:p>
    <w:p w14:paraId="7DB7BCD3" w14:textId="77777777" w:rsidR="006F3B5C" w:rsidRPr="006F3B5C" w:rsidRDefault="006F3B5C" w:rsidP="00376EE3">
      <w:pPr>
        <w:spacing w:line="276" w:lineRule="auto"/>
        <w:jc w:val="both"/>
        <w:rPr>
          <w:rFonts w:ascii="Palatino Linotype" w:hAnsi="Palatino Linotype"/>
          <w:sz w:val="22"/>
          <w:szCs w:val="22"/>
        </w:rPr>
      </w:pPr>
      <w:proofErr w:type="spellStart"/>
      <w:r w:rsidRPr="006F3B5C">
        <w:rPr>
          <w:rFonts w:ascii="Palatino Linotype" w:hAnsi="Palatino Linotype"/>
          <w:b/>
          <w:bCs/>
          <w:color w:val="000000"/>
          <w:sz w:val="22"/>
          <w:szCs w:val="22"/>
        </w:rPr>
        <w:t>Metode</w:t>
      </w:r>
      <w:proofErr w:type="spellEnd"/>
    </w:p>
    <w:p w14:paraId="38222E1A" w14:textId="21CD232D" w:rsidR="006F3B5C" w:rsidRDefault="005B0DB6" w:rsidP="00376EE3">
      <w:pPr>
        <w:spacing w:line="276" w:lineRule="auto"/>
        <w:jc w:val="both"/>
        <w:rPr>
          <w:rFonts w:ascii="Palatino Linotype" w:hAnsi="Palatino Linotype"/>
          <w:color w:val="000000"/>
          <w:sz w:val="22"/>
          <w:szCs w:val="22"/>
          <w:lang w:val="id-ID"/>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Metode yang digunakan adalah penyuluhan, bimbingan kelompok, menyebar angket minat bakat dan seminar.</w:t>
      </w:r>
      <w:r w:rsidR="000F1474" w:rsidRPr="000F1474">
        <w:rPr>
          <w:rFonts w:ascii="Palatino Linotype" w:hAnsi="Palatino Linotype"/>
          <w:color w:val="000000"/>
          <w:sz w:val="22"/>
          <w:szCs w:val="22"/>
          <w:lang w:val="en-GB"/>
        </w:rPr>
        <w:t xml:space="preserve"> </w:t>
      </w:r>
      <w:r w:rsidR="000F1474" w:rsidRPr="000F1474">
        <w:rPr>
          <w:rFonts w:ascii="Palatino Linotype" w:hAnsi="Palatino Linotype"/>
          <w:color w:val="000000"/>
          <w:sz w:val="22"/>
          <w:szCs w:val="22"/>
          <w:lang w:val="id-ID"/>
        </w:rPr>
        <w:t xml:space="preserve">Tahap pertama yang dilakukan yaitu </w:t>
      </w:r>
      <w:proofErr w:type="spellStart"/>
      <w:r w:rsidR="000F1474" w:rsidRPr="000F1474">
        <w:rPr>
          <w:rFonts w:ascii="Palatino Linotype" w:hAnsi="Palatino Linotype"/>
          <w:color w:val="000000"/>
          <w:sz w:val="22"/>
          <w:szCs w:val="22"/>
          <w:lang w:val="id-ID"/>
        </w:rPr>
        <w:t>kegitan</w:t>
      </w:r>
      <w:proofErr w:type="spellEnd"/>
      <w:r w:rsidR="000F1474" w:rsidRPr="000F1474">
        <w:rPr>
          <w:rFonts w:ascii="Palatino Linotype" w:hAnsi="Palatino Linotype"/>
          <w:color w:val="000000"/>
          <w:sz w:val="22"/>
          <w:szCs w:val="22"/>
          <w:lang w:val="id-ID"/>
        </w:rPr>
        <w:t xml:space="preserve"> Penyuluhan kepada kelas XII, tahap kedua yaitu bimbingan kelompok untuk meninjau permasalahan-permasalahan yang ada pada diri siswa tentang masalah melanjutkan pendidikan bangku kuliah. Tahap ketiga yakni tahap seminar, pada tahap ini kami mengundang pemateri untuk mengisi seminar di Man 2 Kota Pekalongan. Setelah itu diberikan waktu untuk siswa mengajukan pertanyaan kepada pemateri. Selanjutnya evaluasi kegiatan, tim menyebarkan </w:t>
      </w:r>
      <w:proofErr w:type="spellStart"/>
      <w:r w:rsidR="000F1474" w:rsidRPr="000F1474">
        <w:rPr>
          <w:rFonts w:ascii="Palatino Linotype" w:hAnsi="Palatino Linotype"/>
          <w:color w:val="000000"/>
          <w:sz w:val="22"/>
          <w:szCs w:val="22"/>
          <w:lang w:val="id-ID"/>
        </w:rPr>
        <w:t>kuisioner</w:t>
      </w:r>
      <w:proofErr w:type="spellEnd"/>
      <w:r w:rsidR="000F1474" w:rsidRPr="000F1474">
        <w:rPr>
          <w:rFonts w:ascii="Palatino Linotype" w:hAnsi="Palatino Linotype"/>
          <w:color w:val="000000"/>
          <w:sz w:val="22"/>
          <w:szCs w:val="22"/>
          <w:lang w:val="id-ID"/>
        </w:rPr>
        <w:t xml:space="preserve"> kepada siswa yang bertujuan untuk mengetahui minat dan motivasi untuk melanjutkan pendidikan di tingkat yang lebih tinggi. Seminar dengan tema "Bimbing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dalam Meningkatkan Motivasi Siswa Untuk Masuk Perguruan Tinggi " </w:t>
      </w:r>
      <w:r w:rsidR="000F1474" w:rsidRPr="000F1474">
        <w:rPr>
          <w:rFonts w:ascii="Palatino Linotype" w:hAnsi="Palatino Linotype"/>
          <w:color w:val="000000"/>
          <w:sz w:val="22"/>
          <w:szCs w:val="22"/>
          <w:lang w:val="id-ID"/>
        </w:rPr>
        <w:lastRenderedPageBreak/>
        <w:t xml:space="preserve">dilaksanakan pada tanggal 5 Oktober 2024 di MAN 2 Kota Pekalongan. Seminar di hadiri Kepala Sekolah, Guru, Guru BK, siswa-siswi serta Pemateri hebat dari UIN K.H. Abdurrahman Wahid Pekalongan yaitu Ibu Dosen Lisa Devi Dian </w:t>
      </w:r>
      <w:proofErr w:type="spellStart"/>
      <w:r w:rsidR="000F1474" w:rsidRPr="000F1474">
        <w:rPr>
          <w:rFonts w:ascii="Palatino Linotype" w:hAnsi="Palatino Linotype"/>
          <w:color w:val="000000"/>
          <w:sz w:val="22"/>
          <w:szCs w:val="22"/>
          <w:lang w:val="id-ID"/>
        </w:rPr>
        <w:t>Arifia,M.Psi</w:t>
      </w:r>
      <w:proofErr w:type="spellEnd"/>
      <w:r w:rsidR="000F1474" w:rsidRPr="000F1474">
        <w:rPr>
          <w:rFonts w:ascii="Palatino Linotype" w:hAnsi="Palatino Linotype"/>
          <w:color w:val="000000"/>
          <w:sz w:val="22"/>
          <w:szCs w:val="22"/>
          <w:lang w:val="id-ID"/>
        </w:rPr>
        <w:t>. Tempat pelaksanaan seminar adalah di aula MAN 2 Kota Pekalongan. Target utama dari seminar ini adalah siswa-siswi kelas XII MIPA, XII IPS dan XII IIK yang memiliki latar belakang kurangnya motivasi untuk melanjutkan pendidikan ke perguruan tinggi. Semua peserta seminar menunjukkan antusiasme dan keseriusan yang besar dalam seminar pentingnya pendidikan tinggi.</w:t>
      </w:r>
    </w:p>
    <w:p w14:paraId="55CB4200" w14:textId="77777777" w:rsidR="00C34AE7" w:rsidRPr="000F1474" w:rsidRDefault="00C34AE7" w:rsidP="00376EE3">
      <w:pPr>
        <w:spacing w:line="276" w:lineRule="auto"/>
        <w:jc w:val="both"/>
        <w:rPr>
          <w:rFonts w:ascii="Palatino Linotype" w:hAnsi="Palatino Linotype"/>
          <w:b/>
          <w:bCs/>
          <w:color w:val="000000"/>
          <w:sz w:val="22"/>
          <w:szCs w:val="22"/>
          <w:lang w:val="en-GB"/>
        </w:rPr>
      </w:pPr>
    </w:p>
    <w:p w14:paraId="00535CCF" w14:textId="285EBB7C" w:rsidR="00C34AE7" w:rsidRPr="00C34AE7" w:rsidRDefault="006F3B5C" w:rsidP="00FF5FFF">
      <w:pPr>
        <w:spacing w:line="276" w:lineRule="auto"/>
        <w:jc w:val="both"/>
        <w:rPr>
          <w:rFonts w:ascii="Palatino Linotype" w:hAnsi="Palatino Linotype"/>
          <w:b/>
          <w:bCs/>
          <w:color w:val="000000"/>
          <w:sz w:val="22"/>
          <w:szCs w:val="22"/>
        </w:rPr>
      </w:pPr>
      <w:r w:rsidRPr="006F3B5C">
        <w:rPr>
          <w:rFonts w:ascii="Palatino Linotype" w:hAnsi="Palatino Linotype"/>
          <w:b/>
          <w:bCs/>
          <w:color w:val="000000"/>
          <w:sz w:val="22"/>
          <w:szCs w:val="22"/>
        </w:rPr>
        <w:t xml:space="preserve">Hasil dan </w:t>
      </w:r>
      <w:proofErr w:type="spellStart"/>
      <w:r w:rsidRPr="006F3B5C">
        <w:rPr>
          <w:rFonts w:ascii="Palatino Linotype" w:hAnsi="Palatino Linotype"/>
          <w:b/>
          <w:bCs/>
          <w:color w:val="000000"/>
          <w:sz w:val="22"/>
          <w:szCs w:val="22"/>
        </w:rPr>
        <w:t>Pembahasan</w:t>
      </w:r>
      <w:proofErr w:type="spellEnd"/>
    </w:p>
    <w:p w14:paraId="15AD3A24" w14:textId="77777777" w:rsidR="000F1474" w:rsidRPr="000F1474" w:rsidRDefault="000F1474" w:rsidP="00FF5FFF">
      <w:pPr>
        <w:spacing w:line="276" w:lineRule="auto"/>
        <w:jc w:val="both"/>
        <w:rPr>
          <w:rFonts w:ascii="Palatino Linotype" w:hAnsi="Palatino Linotype"/>
          <w:b/>
          <w:bCs/>
          <w:color w:val="000000"/>
          <w:sz w:val="22"/>
          <w:szCs w:val="22"/>
        </w:rPr>
      </w:pPr>
      <w:r w:rsidRPr="000F1474">
        <w:rPr>
          <w:rFonts w:ascii="Palatino Linotype" w:hAnsi="Palatino Linotype"/>
          <w:b/>
          <w:bCs/>
          <w:color w:val="000000"/>
          <w:sz w:val="22"/>
          <w:szCs w:val="22"/>
          <w:lang w:val="id-ID"/>
        </w:rPr>
        <w:t xml:space="preserve">Motivasi </w:t>
      </w:r>
      <w:proofErr w:type="spellStart"/>
      <w:r w:rsidRPr="000F1474">
        <w:rPr>
          <w:rFonts w:ascii="Palatino Linotype" w:hAnsi="Palatino Linotype"/>
          <w:b/>
          <w:bCs/>
          <w:color w:val="000000"/>
          <w:sz w:val="22"/>
          <w:szCs w:val="22"/>
        </w:rPr>
        <w:t>Masuk</w:t>
      </w:r>
      <w:proofErr w:type="spellEnd"/>
      <w:r w:rsidRPr="000F1474">
        <w:rPr>
          <w:rFonts w:ascii="Palatino Linotype" w:hAnsi="Palatino Linotype"/>
          <w:b/>
          <w:bCs/>
          <w:color w:val="000000"/>
          <w:sz w:val="22"/>
          <w:szCs w:val="22"/>
        </w:rPr>
        <w:t xml:space="preserve"> </w:t>
      </w:r>
      <w:proofErr w:type="spellStart"/>
      <w:r w:rsidRPr="000F1474">
        <w:rPr>
          <w:rFonts w:ascii="Palatino Linotype" w:hAnsi="Palatino Linotype"/>
          <w:b/>
          <w:bCs/>
          <w:color w:val="000000"/>
          <w:sz w:val="22"/>
          <w:szCs w:val="22"/>
        </w:rPr>
        <w:t>Perguruan</w:t>
      </w:r>
      <w:proofErr w:type="spellEnd"/>
      <w:r w:rsidRPr="000F1474">
        <w:rPr>
          <w:rFonts w:ascii="Palatino Linotype" w:hAnsi="Palatino Linotype"/>
          <w:b/>
          <w:bCs/>
          <w:color w:val="000000"/>
          <w:sz w:val="22"/>
          <w:szCs w:val="22"/>
        </w:rPr>
        <w:t xml:space="preserve"> Tinggi</w:t>
      </w:r>
    </w:p>
    <w:p w14:paraId="319C2F80" w14:textId="3F603CC4" w:rsidR="000F1474" w:rsidRPr="000F1474" w:rsidRDefault="000F1474" w:rsidP="000F1474">
      <w:pPr>
        <w:spacing w:before="240" w:line="276" w:lineRule="auto"/>
        <w:jc w:val="both"/>
        <w:rPr>
          <w:rFonts w:ascii="Palatino Linotype" w:hAnsi="Palatino Linotype"/>
          <w:color w:val="000000"/>
          <w:sz w:val="22"/>
          <w:szCs w:val="22"/>
        </w:rPr>
      </w:pPr>
      <w:r w:rsidRPr="000F1474">
        <w:rPr>
          <w:rFonts w:ascii="Palatino Linotype" w:hAnsi="Palatino Linotype"/>
          <w:color w:val="000000"/>
          <w:sz w:val="22"/>
          <w:szCs w:val="22"/>
          <w:lang w:val="id-ID"/>
        </w:rPr>
        <w:tab/>
        <w:t xml:space="preserve">Motivasi secara bahasa memiliki arti dorongan yang timbul pada diri seseorang secara sadar atau tidak sadar untuk melakukan suatu tindakan dengan tujuan tertentu, usaha yang dapat menyebabkan seseorang tergerak melakukan sesuatu yang ingin dihendakinya. Motivasi merupakan suatu tenaga, dorongan, alasan, kemauan dari dalam yang menyebabkan seseorang berkehendak, </w:t>
      </w:r>
      <w:proofErr w:type="spellStart"/>
      <w:r w:rsidRPr="000F1474">
        <w:rPr>
          <w:rFonts w:ascii="Palatino Linotype" w:hAnsi="Palatino Linotype"/>
          <w:color w:val="000000"/>
          <w:sz w:val="22"/>
          <w:szCs w:val="22"/>
          <w:lang w:val="id-ID"/>
        </w:rPr>
        <w:t>diamana</w:t>
      </w:r>
      <w:proofErr w:type="spellEnd"/>
      <w:r w:rsidRPr="000F1474">
        <w:rPr>
          <w:rFonts w:ascii="Palatino Linotype" w:hAnsi="Palatino Linotype"/>
          <w:color w:val="000000"/>
          <w:sz w:val="22"/>
          <w:szCs w:val="22"/>
          <w:lang w:val="id-ID"/>
        </w:rPr>
        <w:t xml:space="preserve"> tindakan itu diarahkan kepada tujuan tertentu yang hendak dicapai</w:t>
      </w:r>
      <w:r w:rsidR="00C34AE7">
        <w:rPr>
          <w:rStyle w:val="ReferensiCatatanKaki"/>
          <w:rFonts w:ascii="Palatino Linotype" w:hAnsi="Palatino Linotype"/>
          <w:color w:val="000000"/>
          <w:sz w:val="22"/>
          <w:szCs w:val="22"/>
          <w:lang w:val="id-ID"/>
        </w:rPr>
        <w:footnoteReference w:id="4"/>
      </w:r>
      <w:r w:rsidR="00C34AE7">
        <w:rPr>
          <w:rFonts w:ascii="Palatino Linotype" w:hAnsi="Palatino Linotype"/>
          <w:color w:val="000000"/>
          <w:sz w:val="22"/>
          <w:szCs w:val="22"/>
        </w:rPr>
        <w:t>.</w:t>
      </w:r>
    </w:p>
    <w:p w14:paraId="4FD712B9" w14:textId="73B88EE9" w:rsidR="000F1474" w:rsidRPr="000F1474" w:rsidRDefault="005B0DB6" w:rsidP="000F1474">
      <w:pPr>
        <w:spacing w:before="240" w:line="276" w:lineRule="auto"/>
        <w:jc w:val="both"/>
        <w:rPr>
          <w:rFonts w:ascii="Palatino Linotype" w:hAnsi="Palatino Linotype"/>
          <w:color w:val="000000"/>
          <w:sz w:val="22"/>
          <w:szCs w:val="22"/>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 xml:space="preserve">Motivasi melanjutkan pendidikan tinggi merupakan yang mengarahkan peserta didik melanjutkan ke jenjang yang lebih tinggi setelah lulus sekolah menengah. </w:t>
      </w:r>
      <w:proofErr w:type="spellStart"/>
      <w:r w:rsidR="000F1474" w:rsidRPr="000F1474">
        <w:rPr>
          <w:rFonts w:ascii="Palatino Linotype" w:hAnsi="Palatino Linotype"/>
          <w:color w:val="000000"/>
          <w:sz w:val="22"/>
          <w:szCs w:val="22"/>
        </w:rPr>
        <w:t>Menurut</w:t>
      </w:r>
      <w:proofErr w:type="spellEnd"/>
      <w:r w:rsidR="000F1474" w:rsidRPr="000F1474">
        <w:rPr>
          <w:rFonts w:ascii="Palatino Linotype" w:hAnsi="Palatino Linotype"/>
          <w:color w:val="000000"/>
          <w:sz w:val="22"/>
          <w:szCs w:val="22"/>
        </w:rPr>
        <w:t xml:space="preserve"> UU No 2 </w:t>
      </w:r>
      <w:proofErr w:type="spellStart"/>
      <w:r w:rsidR="000F1474" w:rsidRPr="000F1474">
        <w:rPr>
          <w:rFonts w:ascii="Palatino Linotype" w:hAnsi="Palatino Linotype"/>
          <w:color w:val="000000"/>
          <w:sz w:val="22"/>
          <w:szCs w:val="22"/>
        </w:rPr>
        <w:t>tahun</w:t>
      </w:r>
      <w:proofErr w:type="spellEnd"/>
      <w:r w:rsidR="000F1474" w:rsidRPr="000F1474">
        <w:rPr>
          <w:rFonts w:ascii="Palatino Linotype" w:hAnsi="Palatino Linotype"/>
          <w:color w:val="000000"/>
          <w:sz w:val="22"/>
          <w:szCs w:val="22"/>
        </w:rPr>
        <w:t xml:space="preserve"> 1989 </w:t>
      </w:r>
      <w:proofErr w:type="spellStart"/>
      <w:r w:rsidR="000F1474" w:rsidRPr="000F1474">
        <w:rPr>
          <w:rFonts w:ascii="Palatino Linotype" w:hAnsi="Palatino Linotype"/>
          <w:color w:val="000000"/>
          <w:sz w:val="22"/>
          <w:szCs w:val="22"/>
        </w:rPr>
        <w:t>ayat</w:t>
      </w:r>
      <w:proofErr w:type="spellEnd"/>
      <w:r w:rsidR="000F1474" w:rsidRPr="000F1474">
        <w:rPr>
          <w:rFonts w:ascii="Palatino Linotype" w:hAnsi="Palatino Linotype"/>
          <w:color w:val="000000"/>
          <w:sz w:val="22"/>
          <w:szCs w:val="22"/>
        </w:rPr>
        <w:t xml:space="preserve"> 1 </w:t>
      </w:r>
      <w:r w:rsidR="000F1474" w:rsidRPr="000F1474">
        <w:rPr>
          <w:rFonts w:ascii="Palatino Linotype" w:hAnsi="Palatino Linotype"/>
          <w:color w:val="000000"/>
          <w:sz w:val="22"/>
          <w:szCs w:val="22"/>
          <w:lang w:val="id-ID"/>
        </w:rPr>
        <w:t>Perguruan tinggi merupakan kelanjutan</w:t>
      </w:r>
      <w:r w:rsidR="000F1474" w:rsidRPr="000F1474">
        <w:rPr>
          <w:rFonts w:ascii="Palatino Linotype" w:hAnsi="Palatino Linotype"/>
          <w:color w:val="000000"/>
          <w:sz w:val="22"/>
          <w:szCs w:val="22"/>
        </w:rPr>
        <w:t xml:space="preserve"> </w:t>
      </w:r>
      <w:r w:rsidR="000F1474" w:rsidRPr="000F1474">
        <w:rPr>
          <w:rFonts w:ascii="Palatino Linotype" w:hAnsi="Palatino Linotype"/>
          <w:color w:val="000000"/>
          <w:sz w:val="22"/>
          <w:szCs w:val="22"/>
          <w:lang w:val="id-ID"/>
        </w:rPr>
        <w:t xml:space="preserve">pendidikan menengah yang diselenggarakan </w:t>
      </w:r>
      <w:proofErr w:type="spellStart"/>
      <w:r w:rsidR="000F1474" w:rsidRPr="000F1474">
        <w:rPr>
          <w:rFonts w:ascii="Palatino Linotype" w:hAnsi="Palatino Linotype"/>
          <w:color w:val="000000"/>
          <w:sz w:val="22"/>
          <w:szCs w:val="22"/>
          <w:lang w:val="id-ID"/>
        </w:rPr>
        <w:t>kemampua</w:t>
      </w:r>
      <w:proofErr w:type="spellEnd"/>
      <w:r w:rsidR="000F1474" w:rsidRPr="000F1474">
        <w:rPr>
          <w:rFonts w:ascii="Palatino Linotype" w:hAnsi="Palatino Linotype"/>
          <w:color w:val="000000"/>
          <w:sz w:val="22"/>
          <w:szCs w:val="22"/>
        </w:rPr>
        <w:t xml:space="preserve">n </w:t>
      </w:r>
      <w:r w:rsidR="000F1474" w:rsidRPr="000F1474">
        <w:rPr>
          <w:rFonts w:ascii="Palatino Linotype" w:hAnsi="Palatino Linotype"/>
          <w:color w:val="000000"/>
          <w:sz w:val="22"/>
          <w:szCs w:val="22"/>
          <w:lang w:val="id-ID"/>
        </w:rPr>
        <w:t xml:space="preserve">akademis dan profesional yang dapat menerapkan, mengembangkan dan </w:t>
      </w:r>
      <w:proofErr w:type="spellStart"/>
      <w:r w:rsidR="000F1474" w:rsidRPr="000F1474">
        <w:rPr>
          <w:rFonts w:ascii="Palatino Linotype" w:hAnsi="Palatino Linotype"/>
          <w:color w:val="000000"/>
          <w:sz w:val="22"/>
          <w:szCs w:val="22"/>
          <w:lang w:val="id-ID"/>
        </w:rPr>
        <w:t>meenciptakan</w:t>
      </w:r>
      <w:proofErr w:type="spellEnd"/>
      <w:r w:rsidR="000F1474" w:rsidRPr="000F1474">
        <w:rPr>
          <w:rFonts w:ascii="Palatino Linotype" w:hAnsi="Palatino Linotype"/>
          <w:color w:val="000000"/>
          <w:sz w:val="22"/>
          <w:szCs w:val="22"/>
          <w:lang w:val="id-ID"/>
        </w:rPr>
        <w:t xml:space="preserve"> ilmu pengetahuan teknologi dan kesenian. Motivasi dapat diartikan sebagai kekuatan seseorang yang dapat menimbulkan tingkat kemauan melakukan suatu </w:t>
      </w:r>
      <w:r w:rsidR="000F1474" w:rsidRPr="000F1474">
        <w:rPr>
          <w:rFonts w:ascii="Palatino Linotype" w:hAnsi="Palatino Linotype"/>
          <w:color w:val="000000"/>
          <w:sz w:val="22"/>
          <w:szCs w:val="22"/>
          <w:lang w:val="id-ID"/>
        </w:rPr>
        <w:lastRenderedPageBreak/>
        <w:t xml:space="preserve">kegiatan. Motivasi melanjutkan ke pendidikan tinggi merupakan kecenderungan yang mengarahkan peserta didik melanjutkan ke jenjang yang lebih tinggi setelah lulus sekolah </w:t>
      </w:r>
      <w:proofErr w:type="spellStart"/>
      <w:r w:rsidR="000F1474" w:rsidRPr="000F1474">
        <w:rPr>
          <w:rFonts w:ascii="Palatino Linotype" w:hAnsi="Palatino Linotype"/>
          <w:color w:val="000000"/>
          <w:sz w:val="22"/>
          <w:szCs w:val="22"/>
          <w:lang w:val="id-ID"/>
        </w:rPr>
        <w:t>meenengah</w:t>
      </w:r>
      <w:proofErr w:type="spellEnd"/>
      <w:r w:rsidR="000F1474" w:rsidRPr="000F1474">
        <w:rPr>
          <w:rFonts w:ascii="Palatino Linotype" w:hAnsi="Palatino Linotype"/>
          <w:color w:val="000000"/>
          <w:sz w:val="22"/>
          <w:szCs w:val="22"/>
          <w:lang w:val="id-ID"/>
        </w:rPr>
        <w:t xml:space="preserve">. Perguruan tinggi merupakan kelanjutan pendidikan menengah yang diselenggarakan untuk mempersiapkan peserta didik untuk menjadi anggota masyarakat yang memiliki kemampuan akademis dan </w:t>
      </w:r>
      <w:proofErr w:type="spellStart"/>
      <w:r w:rsidR="000F1474" w:rsidRPr="000F1474">
        <w:rPr>
          <w:rFonts w:ascii="Palatino Linotype" w:hAnsi="Palatino Linotype"/>
          <w:color w:val="000000"/>
          <w:sz w:val="22"/>
          <w:szCs w:val="22"/>
          <w:lang w:val="id-ID"/>
        </w:rPr>
        <w:t>professional</w:t>
      </w:r>
      <w:proofErr w:type="spellEnd"/>
      <w:r w:rsidR="000F1474" w:rsidRPr="000F1474">
        <w:rPr>
          <w:rFonts w:ascii="Palatino Linotype" w:hAnsi="Palatino Linotype"/>
          <w:color w:val="000000"/>
          <w:sz w:val="22"/>
          <w:szCs w:val="22"/>
          <w:lang w:val="id-ID"/>
        </w:rPr>
        <w:t xml:space="preserve"> yang dapat menerapkan, mengembangkan dan menciptakan ilmu pengetahuan teknologi</w:t>
      </w:r>
      <w:r w:rsidR="00C34AE7">
        <w:rPr>
          <w:rStyle w:val="ReferensiCatatanKaki"/>
          <w:rFonts w:ascii="Palatino Linotype" w:hAnsi="Palatino Linotype"/>
          <w:color w:val="000000"/>
          <w:sz w:val="22"/>
          <w:szCs w:val="22"/>
          <w:lang w:val="id-ID"/>
        </w:rPr>
        <w:footnoteReference w:id="5"/>
      </w:r>
      <w:r w:rsidR="00C34AE7">
        <w:rPr>
          <w:rFonts w:ascii="Palatino Linotype" w:hAnsi="Palatino Linotype"/>
          <w:color w:val="000000"/>
          <w:sz w:val="22"/>
          <w:szCs w:val="22"/>
          <w:vertAlign w:val="superscript"/>
        </w:rPr>
        <w:t>.</w:t>
      </w:r>
    </w:p>
    <w:p w14:paraId="08F61927" w14:textId="6F24F409" w:rsidR="000F1474" w:rsidRPr="000F1474" w:rsidRDefault="000F1474" w:rsidP="00C34AE7">
      <w:pPr>
        <w:spacing w:line="276" w:lineRule="auto"/>
        <w:jc w:val="both"/>
        <w:rPr>
          <w:rFonts w:ascii="Palatino Linotype" w:hAnsi="Palatino Linotype"/>
          <w:color w:val="000000"/>
          <w:sz w:val="22"/>
          <w:szCs w:val="22"/>
          <w:lang w:val="id-ID"/>
        </w:rPr>
      </w:pPr>
      <w:r w:rsidRPr="000F1474">
        <w:rPr>
          <w:rFonts w:ascii="Palatino Linotype" w:hAnsi="Palatino Linotype"/>
          <w:color w:val="000000"/>
          <w:sz w:val="22"/>
          <w:szCs w:val="22"/>
          <w:lang w:val="id-ID"/>
        </w:rPr>
        <w:tab/>
        <w:t xml:space="preserve">Kondisi yang </w:t>
      </w:r>
      <w:proofErr w:type="spellStart"/>
      <w:r w:rsidRPr="000F1474">
        <w:rPr>
          <w:rFonts w:ascii="Palatino Linotype" w:hAnsi="Palatino Linotype"/>
          <w:color w:val="000000"/>
          <w:sz w:val="22"/>
          <w:szCs w:val="22"/>
          <w:lang w:val="id-ID"/>
        </w:rPr>
        <w:t>memprihantikan</w:t>
      </w:r>
      <w:proofErr w:type="spellEnd"/>
      <w:r w:rsidRPr="000F1474">
        <w:rPr>
          <w:rFonts w:ascii="Palatino Linotype" w:hAnsi="Palatino Linotype"/>
          <w:color w:val="000000"/>
          <w:sz w:val="22"/>
          <w:szCs w:val="22"/>
          <w:lang w:val="id-ID"/>
        </w:rPr>
        <w:t xml:space="preserve"> ternyata lulusan menengah atas (SMA) menyumbang </w:t>
      </w:r>
      <w:proofErr w:type="spellStart"/>
      <w:r w:rsidRPr="000F1474">
        <w:rPr>
          <w:rFonts w:ascii="Palatino Linotype" w:hAnsi="Palatino Linotype"/>
          <w:color w:val="000000"/>
          <w:sz w:val="22"/>
          <w:szCs w:val="22"/>
          <w:lang w:val="id-ID"/>
        </w:rPr>
        <w:t>prosentase</w:t>
      </w:r>
      <w:proofErr w:type="spellEnd"/>
      <w:r w:rsidRPr="000F1474">
        <w:rPr>
          <w:rFonts w:ascii="Palatino Linotype" w:hAnsi="Palatino Linotype"/>
          <w:color w:val="000000"/>
          <w:sz w:val="22"/>
          <w:szCs w:val="22"/>
          <w:lang w:val="id-ID"/>
        </w:rPr>
        <w:t xml:space="preserve"> paling banyak terhadap pengangguran di </w:t>
      </w:r>
      <w:proofErr w:type="spellStart"/>
      <w:r w:rsidRPr="000F1474">
        <w:rPr>
          <w:rFonts w:ascii="Palatino Linotype" w:hAnsi="Palatino Linotype"/>
          <w:color w:val="000000"/>
          <w:sz w:val="22"/>
          <w:szCs w:val="22"/>
          <w:lang w:val="id-ID"/>
        </w:rPr>
        <w:t>indonesia</w:t>
      </w:r>
      <w:proofErr w:type="spellEnd"/>
      <w:r w:rsidRPr="000F1474">
        <w:rPr>
          <w:rFonts w:ascii="Palatino Linotype" w:hAnsi="Palatino Linotype"/>
          <w:color w:val="000000"/>
          <w:sz w:val="22"/>
          <w:szCs w:val="22"/>
          <w:lang w:val="id-ID"/>
        </w:rPr>
        <w:t xml:space="preserve">. Hal ini </w:t>
      </w:r>
      <w:proofErr w:type="spellStart"/>
      <w:r w:rsidRPr="000F1474">
        <w:rPr>
          <w:rFonts w:ascii="Palatino Linotype" w:hAnsi="Palatino Linotype"/>
          <w:color w:val="000000"/>
          <w:sz w:val="22"/>
          <w:szCs w:val="22"/>
          <w:lang w:val="id-ID"/>
        </w:rPr>
        <w:t>menunjukan</w:t>
      </w:r>
      <w:proofErr w:type="spellEnd"/>
      <w:r w:rsidRPr="000F1474">
        <w:rPr>
          <w:rFonts w:ascii="Palatino Linotype" w:hAnsi="Palatino Linotype"/>
          <w:color w:val="000000"/>
          <w:sz w:val="22"/>
          <w:szCs w:val="22"/>
          <w:lang w:val="id-ID"/>
        </w:rPr>
        <w:t xml:space="preserve"> kemampuan peserta didik dalam mempersiapkan kariernya masih rendah. Karenanya para </w:t>
      </w:r>
      <w:proofErr w:type="spellStart"/>
      <w:r w:rsidRPr="000F1474">
        <w:rPr>
          <w:rFonts w:ascii="Palatino Linotype" w:hAnsi="Palatino Linotype"/>
          <w:color w:val="000000"/>
          <w:sz w:val="22"/>
          <w:szCs w:val="22"/>
          <w:lang w:val="id-ID"/>
        </w:rPr>
        <w:t>perserta</w:t>
      </w:r>
      <w:proofErr w:type="spellEnd"/>
      <w:r w:rsidRPr="000F1474">
        <w:rPr>
          <w:rFonts w:ascii="Palatino Linotype" w:hAnsi="Palatino Linotype"/>
          <w:color w:val="000000"/>
          <w:sz w:val="22"/>
          <w:szCs w:val="22"/>
          <w:lang w:val="id-ID"/>
        </w:rPr>
        <w:t xml:space="preserve"> itu peserta </w:t>
      </w:r>
      <w:proofErr w:type="spellStart"/>
      <w:r w:rsidRPr="000F1474">
        <w:rPr>
          <w:rFonts w:ascii="Palatino Linotype" w:hAnsi="Palatino Linotype"/>
          <w:color w:val="000000"/>
          <w:sz w:val="22"/>
          <w:szCs w:val="22"/>
          <w:lang w:val="id-ID"/>
        </w:rPr>
        <w:t>membutukan</w:t>
      </w:r>
      <w:proofErr w:type="spellEnd"/>
      <w:r w:rsidRPr="000F1474">
        <w:rPr>
          <w:rFonts w:ascii="Palatino Linotype" w:hAnsi="Palatino Linotype"/>
          <w:color w:val="000000"/>
          <w:sz w:val="22"/>
          <w:szCs w:val="22"/>
          <w:lang w:val="id-ID"/>
        </w:rPr>
        <w:t xml:space="preserve"> bimbingan yang baik, khususnya yang berkaitan dengan pekerjaan, bagaimana mendapatkan pekerjaan yang bagus dengan begitu dia mengetahui bahwa untuk mendapatkan pekerjaan yang bagus dan layak maka harus memiliki pendidikan yang tinggi. Sehingga siswa termotivasi untuk melanjutkan pendidikan tinggi</w:t>
      </w:r>
      <w:r w:rsidR="0053346F">
        <w:rPr>
          <w:rStyle w:val="ReferensiCatatanKaki"/>
          <w:rFonts w:ascii="Palatino Linotype" w:hAnsi="Palatino Linotype"/>
          <w:color w:val="000000"/>
          <w:sz w:val="22"/>
          <w:szCs w:val="22"/>
          <w:lang w:val="id-ID"/>
        </w:rPr>
        <w:footnoteReference w:id="6"/>
      </w:r>
      <w:r w:rsidR="0053346F">
        <w:rPr>
          <w:rFonts w:ascii="Palatino Linotype" w:hAnsi="Palatino Linotype"/>
          <w:color w:val="000000"/>
          <w:sz w:val="22"/>
          <w:szCs w:val="22"/>
        </w:rPr>
        <w:t>.</w:t>
      </w:r>
      <w:r w:rsidRPr="000F1474">
        <w:rPr>
          <w:rFonts w:ascii="Palatino Linotype" w:hAnsi="Palatino Linotype"/>
          <w:color w:val="000000"/>
          <w:sz w:val="22"/>
          <w:szCs w:val="22"/>
          <w:lang w:val="id-ID"/>
        </w:rPr>
        <w:t xml:space="preserve"> Dengan demikian peran bimbingan dalam memotivasi  siswa untuk </w:t>
      </w:r>
      <w:proofErr w:type="spellStart"/>
      <w:r w:rsidRPr="000F1474">
        <w:rPr>
          <w:rFonts w:ascii="Palatino Linotype" w:hAnsi="Palatino Linotype"/>
          <w:color w:val="000000"/>
          <w:sz w:val="22"/>
          <w:szCs w:val="22"/>
          <w:lang w:val="id-ID"/>
        </w:rPr>
        <w:t>melajutkan</w:t>
      </w:r>
      <w:proofErr w:type="spellEnd"/>
      <w:r w:rsidRPr="000F1474">
        <w:rPr>
          <w:rFonts w:ascii="Palatino Linotype" w:hAnsi="Palatino Linotype"/>
          <w:color w:val="000000"/>
          <w:sz w:val="22"/>
          <w:szCs w:val="22"/>
          <w:lang w:val="id-ID"/>
        </w:rPr>
        <w:t xml:space="preserve"> pendidikan tinggi sangat </w:t>
      </w:r>
      <w:proofErr w:type="spellStart"/>
      <w:r w:rsidRPr="000F1474">
        <w:rPr>
          <w:rFonts w:ascii="Palatino Linotype" w:hAnsi="Palatino Linotype"/>
          <w:color w:val="000000"/>
          <w:sz w:val="22"/>
          <w:szCs w:val="22"/>
          <w:lang w:val="id-ID"/>
        </w:rPr>
        <w:t>kursial</w:t>
      </w:r>
      <w:proofErr w:type="spellEnd"/>
      <w:r w:rsidRPr="000F1474">
        <w:rPr>
          <w:rFonts w:ascii="Palatino Linotype" w:hAnsi="Palatino Linotype"/>
          <w:color w:val="000000"/>
          <w:sz w:val="22"/>
          <w:szCs w:val="22"/>
          <w:lang w:val="id-ID"/>
        </w:rPr>
        <w:t xml:space="preserve"> berikut peran tersebut; pertama, pengembangan diri melalui bimbingan siswa dapat  mengidentifikasi kekuatan dan kelemahan mereka, serta mengembangkan keterampilan yang diperlukan untuk mencapai tujuan akademis. Kedua, penetakan tujuan yang </w:t>
      </w:r>
      <w:proofErr w:type="spellStart"/>
      <w:r w:rsidRPr="000F1474">
        <w:rPr>
          <w:rFonts w:ascii="Palatino Linotype" w:hAnsi="Palatino Linotype"/>
          <w:color w:val="000000"/>
          <w:sz w:val="22"/>
          <w:szCs w:val="22"/>
          <w:lang w:val="id-ID"/>
        </w:rPr>
        <w:t>dimana</w:t>
      </w:r>
      <w:proofErr w:type="spellEnd"/>
      <w:r w:rsidRPr="000F1474">
        <w:rPr>
          <w:rFonts w:ascii="Palatino Linotype" w:hAnsi="Palatino Linotype"/>
          <w:color w:val="000000"/>
          <w:sz w:val="22"/>
          <w:szCs w:val="22"/>
          <w:lang w:val="id-ID"/>
        </w:rPr>
        <w:t xml:space="preserve"> membantu siswa menetapkan tujuan jangka pendek dan jangka panjang yang </w:t>
      </w:r>
      <w:proofErr w:type="spellStart"/>
      <w:r w:rsidRPr="000F1474">
        <w:rPr>
          <w:rFonts w:ascii="Palatino Linotype" w:hAnsi="Palatino Linotype"/>
          <w:color w:val="000000"/>
          <w:sz w:val="22"/>
          <w:szCs w:val="22"/>
          <w:lang w:val="id-ID"/>
        </w:rPr>
        <w:t>realitis</w:t>
      </w:r>
      <w:proofErr w:type="spellEnd"/>
      <w:r w:rsidRPr="000F1474">
        <w:rPr>
          <w:rFonts w:ascii="Palatino Linotype" w:hAnsi="Palatino Linotype"/>
          <w:color w:val="000000"/>
          <w:sz w:val="22"/>
          <w:szCs w:val="22"/>
          <w:lang w:val="id-ID"/>
        </w:rPr>
        <w:t xml:space="preserve">, membuat mereka termotivasi untuk berusaha mencapai tujuan pendidikan. Ketiga, memberikan informasi  tentang syarat dan proses </w:t>
      </w:r>
      <w:r w:rsidRPr="000F1474">
        <w:rPr>
          <w:rFonts w:ascii="Palatino Linotype" w:hAnsi="Palatino Linotype"/>
          <w:color w:val="000000"/>
          <w:sz w:val="22"/>
          <w:szCs w:val="22"/>
          <w:lang w:val="id-ID"/>
        </w:rPr>
        <w:lastRenderedPageBreak/>
        <w:t xml:space="preserve">masuk perguruan tinggi, membatu siswa </w:t>
      </w:r>
      <w:proofErr w:type="spellStart"/>
      <w:r w:rsidRPr="000F1474">
        <w:rPr>
          <w:rFonts w:ascii="Palatino Linotype" w:hAnsi="Palatino Linotype"/>
          <w:color w:val="000000"/>
          <w:sz w:val="22"/>
          <w:szCs w:val="22"/>
          <w:lang w:val="id-ID"/>
        </w:rPr>
        <w:t>merenanakan</w:t>
      </w:r>
      <w:proofErr w:type="spellEnd"/>
      <w:r w:rsidRPr="000F1474">
        <w:rPr>
          <w:rFonts w:ascii="Palatino Linotype" w:hAnsi="Palatino Linotype"/>
          <w:color w:val="000000"/>
          <w:sz w:val="22"/>
          <w:szCs w:val="22"/>
          <w:lang w:val="id-ID"/>
        </w:rPr>
        <w:t xml:space="preserve"> langkah-langkah yang perlu diambil. </w:t>
      </w:r>
    </w:p>
    <w:p w14:paraId="17D1D3E9" w14:textId="77777777" w:rsidR="00FF5FFF" w:rsidRDefault="00FF5FFF" w:rsidP="00FF5FFF">
      <w:pPr>
        <w:spacing w:line="276" w:lineRule="auto"/>
        <w:jc w:val="both"/>
        <w:rPr>
          <w:rFonts w:ascii="Palatino Linotype" w:hAnsi="Palatino Linotype"/>
          <w:color w:val="000000"/>
          <w:sz w:val="22"/>
          <w:szCs w:val="22"/>
          <w:lang w:val="id-ID"/>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 xml:space="preserve">Ada beberapa cara agar siswa dapat termotivasi untuk masuk perguruan tinggi: pertama, Berikan informasi yang jelas tentang manfaat pendidikan tinggi, seperti peluang kerja, pengembangan diri, dan potensi penghasilan yang lebih tinggi. Kedua, Adakan sesi bimbing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di sekolah untuk membantu siswa memahami berbagai jurusan dan pilih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yang tersedia. Ketiga, Ciptakan lingkungan sekolah yang positif, di mana siswa merasa didukung oleh guru dan teman sebaya dalam mencapai tujuan pendidikan. Keempat, Informasikan tentang peluang beasiswa dan bantuan keuangan yang dapat meringankan beban biaya pendidikan. </w:t>
      </w:r>
    </w:p>
    <w:p w14:paraId="1F10E24B" w14:textId="147CEE62" w:rsidR="000F1474" w:rsidRPr="000F1474" w:rsidRDefault="000F1474" w:rsidP="00FF5FFF">
      <w:pPr>
        <w:spacing w:line="276" w:lineRule="auto"/>
        <w:jc w:val="both"/>
        <w:rPr>
          <w:rFonts w:ascii="Palatino Linotype" w:hAnsi="Palatino Linotype"/>
          <w:color w:val="000000"/>
          <w:sz w:val="22"/>
          <w:szCs w:val="22"/>
          <w:lang w:val="id-ID"/>
        </w:rPr>
      </w:pPr>
      <w:r w:rsidRPr="000F1474">
        <w:rPr>
          <w:rFonts w:ascii="Palatino Linotype" w:hAnsi="Palatino Linotype"/>
          <w:color w:val="000000"/>
          <w:sz w:val="22"/>
          <w:szCs w:val="22"/>
          <w:lang w:val="id-ID"/>
        </w:rPr>
        <w:t>Ada beberapa jenis motivasi melanjutkan pendidikan tinggi:</w:t>
      </w:r>
    </w:p>
    <w:p w14:paraId="65C61A4E" w14:textId="77777777" w:rsidR="000F1474" w:rsidRPr="000F1474" w:rsidRDefault="000F1474" w:rsidP="00FF5FFF">
      <w:pPr>
        <w:numPr>
          <w:ilvl w:val="0"/>
          <w:numId w:val="8"/>
        </w:numPr>
        <w:spacing w:before="240" w:line="276" w:lineRule="auto"/>
        <w:ind w:left="426"/>
        <w:jc w:val="both"/>
        <w:rPr>
          <w:rFonts w:ascii="Palatino Linotype" w:hAnsi="Palatino Linotype"/>
          <w:color w:val="000000"/>
          <w:sz w:val="22"/>
          <w:szCs w:val="22"/>
          <w:lang w:val="id-ID"/>
        </w:rPr>
      </w:pPr>
      <w:r w:rsidRPr="000F1474">
        <w:rPr>
          <w:rFonts w:ascii="Palatino Linotype" w:hAnsi="Palatino Linotype"/>
          <w:color w:val="000000"/>
          <w:sz w:val="22"/>
          <w:szCs w:val="22"/>
          <w:lang w:val="id-ID"/>
        </w:rPr>
        <w:t xml:space="preserve">Motivasi dorongan dari diri sendiri untuk </w:t>
      </w:r>
      <w:proofErr w:type="spellStart"/>
      <w:r w:rsidRPr="000F1474">
        <w:rPr>
          <w:rFonts w:ascii="Palatino Linotype" w:hAnsi="Palatino Linotype"/>
          <w:color w:val="000000"/>
          <w:sz w:val="22"/>
          <w:szCs w:val="22"/>
          <w:lang w:val="id-ID"/>
        </w:rPr>
        <w:t>menjutkan</w:t>
      </w:r>
      <w:proofErr w:type="spellEnd"/>
      <w:r w:rsidRPr="000F1474">
        <w:rPr>
          <w:rFonts w:ascii="Palatino Linotype" w:hAnsi="Palatino Linotype"/>
          <w:color w:val="000000"/>
          <w:sz w:val="22"/>
          <w:szCs w:val="22"/>
          <w:lang w:val="id-ID"/>
        </w:rPr>
        <w:t xml:space="preserve"> ke jenjang perguruan tinggi serta siswa tersebut mempunyai keinginan untuk berprestasi dan keinginan untuk mencapai cita-cita. </w:t>
      </w:r>
    </w:p>
    <w:p w14:paraId="7BEC11FA" w14:textId="77777777" w:rsidR="000F1474" w:rsidRPr="000F1474" w:rsidRDefault="000F1474" w:rsidP="00FF5FFF">
      <w:pPr>
        <w:numPr>
          <w:ilvl w:val="0"/>
          <w:numId w:val="8"/>
        </w:numPr>
        <w:spacing w:before="240" w:line="276" w:lineRule="auto"/>
        <w:ind w:left="426"/>
        <w:jc w:val="both"/>
        <w:rPr>
          <w:rFonts w:ascii="Palatino Linotype" w:hAnsi="Palatino Linotype"/>
          <w:color w:val="000000"/>
          <w:sz w:val="22"/>
          <w:szCs w:val="22"/>
          <w:lang w:val="id-ID"/>
        </w:rPr>
      </w:pPr>
      <w:r w:rsidRPr="000F1474">
        <w:rPr>
          <w:rFonts w:ascii="Palatino Linotype" w:hAnsi="Palatino Linotype"/>
          <w:color w:val="000000"/>
          <w:sz w:val="22"/>
          <w:szCs w:val="22"/>
          <w:lang w:val="id-ID"/>
        </w:rPr>
        <w:t xml:space="preserve">Motivasi dorongan dari luar contohnya pengaruh dari keluarga, pengaruh dari teman sekolah hal tersebut dapat memotivasi individu untuk melanjutkan Perguruan tinggi. </w:t>
      </w:r>
    </w:p>
    <w:p w14:paraId="2A7A9663" w14:textId="6B40D6C9" w:rsidR="000F1474" w:rsidRPr="000F1474" w:rsidRDefault="00FF5FFF" w:rsidP="00FF5FFF">
      <w:pPr>
        <w:spacing w:line="276" w:lineRule="auto"/>
        <w:jc w:val="both"/>
        <w:rPr>
          <w:rFonts w:ascii="Palatino Linotype" w:hAnsi="Palatino Linotype"/>
          <w:color w:val="000000"/>
          <w:sz w:val="22"/>
          <w:szCs w:val="22"/>
          <w:lang w:val="id-ID"/>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 xml:space="preserve">Motivasi masuk perguruan tinggi merupakan faktor kompleks yang melibatkan aspek internal dan eksternal. Keseimbangan antara kedua aspek ini penting untuk mencapai keberhasilan akademik dan kepuasan personal dalam menempuh pendidikan tinggi. Ketika siswa ingin melanjutkan Perguruan tinggi orang tua juga memberikan dukungan yang seimbang, membantu anak mengidentifikasi minat dan potensi dan menghindari pemaksaan dalam pemilihan jurusan. </w:t>
      </w:r>
    </w:p>
    <w:p w14:paraId="3BE82377" w14:textId="77777777" w:rsidR="000F1474" w:rsidRPr="000F1474" w:rsidRDefault="000F1474" w:rsidP="00FF5FFF">
      <w:pPr>
        <w:spacing w:line="276" w:lineRule="auto"/>
        <w:jc w:val="both"/>
        <w:rPr>
          <w:rFonts w:ascii="Palatino Linotype" w:hAnsi="Palatino Linotype"/>
          <w:color w:val="000000"/>
          <w:sz w:val="22"/>
          <w:szCs w:val="22"/>
          <w:lang w:val="id-ID"/>
        </w:rPr>
      </w:pPr>
      <w:r w:rsidRPr="000F1474">
        <w:rPr>
          <w:rFonts w:ascii="Palatino Linotype" w:hAnsi="Palatino Linotype"/>
          <w:color w:val="000000"/>
          <w:sz w:val="22"/>
          <w:szCs w:val="22"/>
          <w:lang w:val="id-ID"/>
        </w:rPr>
        <w:t>Manfaat melanjutkan Perguruan tinggi:</w:t>
      </w:r>
    </w:p>
    <w:p w14:paraId="53A55B5B" w14:textId="77777777" w:rsidR="000F1474" w:rsidRPr="000F1474" w:rsidRDefault="000F1474" w:rsidP="00FF5FFF">
      <w:pPr>
        <w:numPr>
          <w:ilvl w:val="0"/>
          <w:numId w:val="9"/>
        </w:numPr>
        <w:spacing w:before="240" w:line="276" w:lineRule="auto"/>
        <w:ind w:left="426"/>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Pengembangan</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Diri</w:t>
      </w:r>
      <w:proofErr w:type="spellEnd"/>
    </w:p>
    <w:p w14:paraId="09AE84B5" w14:textId="77777777" w:rsidR="000F1474" w:rsidRPr="000F1474" w:rsidRDefault="000F1474" w:rsidP="00FF5FFF">
      <w:pPr>
        <w:numPr>
          <w:ilvl w:val="1"/>
          <w:numId w:val="10"/>
        </w:numPr>
        <w:spacing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Memperluas</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wawasan</w:t>
      </w:r>
      <w:proofErr w:type="spellEnd"/>
      <w:r w:rsidRPr="000F1474">
        <w:rPr>
          <w:rFonts w:ascii="Palatino Linotype" w:hAnsi="Palatino Linotype"/>
          <w:color w:val="000000"/>
          <w:sz w:val="22"/>
          <w:szCs w:val="22"/>
        </w:rPr>
        <w:t xml:space="preserve"> dan </w:t>
      </w:r>
      <w:proofErr w:type="spellStart"/>
      <w:r w:rsidRPr="000F1474">
        <w:rPr>
          <w:rFonts w:ascii="Palatino Linotype" w:hAnsi="Palatino Linotype"/>
          <w:color w:val="000000"/>
          <w:sz w:val="22"/>
          <w:szCs w:val="22"/>
        </w:rPr>
        <w:t>pengetahuan</w:t>
      </w:r>
      <w:proofErr w:type="spellEnd"/>
    </w:p>
    <w:p w14:paraId="0725D4A5" w14:textId="77777777" w:rsidR="000F1474" w:rsidRPr="000F1474" w:rsidRDefault="000F1474" w:rsidP="00FF5FFF">
      <w:pPr>
        <w:numPr>
          <w:ilvl w:val="1"/>
          <w:numId w:val="10"/>
        </w:numPr>
        <w:spacing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Mengasah</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kemampuan</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berpikir</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kritis</w:t>
      </w:r>
      <w:proofErr w:type="spellEnd"/>
      <w:r w:rsidRPr="000F1474">
        <w:rPr>
          <w:rFonts w:ascii="Palatino Linotype" w:hAnsi="Palatino Linotype"/>
          <w:color w:val="000000"/>
          <w:sz w:val="22"/>
          <w:szCs w:val="22"/>
        </w:rPr>
        <w:t xml:space="preserve"> dan </w:t>
      </w:r>
      <w:proofErr w:type="spellStart"/>
      <w:r w:rsidRPr="000F1474">
        <w:rPr>
          <w:rFonts w:ascii="Palatino Linotype" w:hAnsi="Palatino Linotype"/>
          <w:color w:val="000000"/>
          <w:sz w:val="22"/>
          <w:szCs w:val="22"/>
        </w:rPr>
        <w:t>analitis</w:t>
      </w:r>
      <w:proofErr w:type="spellEnd"/>
    </w:p>
    <w:p w14:paraId="172C9601" w14:textId="2F91C8B0" w:rsidR="00FF5FFF" w:rsidRDefault="000F1474" w:rsidP="00FF5FFF">
      <w:pPr>
        <w:numPr>
          <w:ilvl w:val="1"/>
          <w:numId w:val="10"/>
        </w:numPr>
        <w:spacing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lastRenderedPageBreak/>
        <w:t>Meningkatkan</w:t>
      </w:r>
      <w:proofErr w:type="spellEnd"/>
      <w:r w:rsidR="005B0DB6">
        <w:rPr>
          <w:rFonts w:ascii="Palatino Linotype" w:hAnsi="Palatino Linotype"/>
          <w:color w:val="000000"/>
          <w:sz w:val="22"/>
          <w:szCs w:val="22"/>
        </w:rPr>
        <w:t xml:space="preserve"> soft skills </w:t>
      </w:r>
      <w:proofErr w:type="spellStart"/>
      <w:r w:rsidR="005B0DB6">
        <w:rPr>
          <w:rFonts w:ascii="Palatino Linotype" w:hAnsi="Palatino Linotype"/>
          <w:color w:val="000000"/>
          <w:sz w:val="22"/>
          <w:szCs w:val="22"/>
        </w:rPr>
        <w:t>seperti</w:t>
      </w:r>
      <w:proofErr w:type="spellEnd"/>
      <w:r w:rsidR="005B0DB6">
        <w:rPr>
          <w:rFonts w:ascii="Palatino Linotype" w:hAnsi="Palatino Linotype"/>
          <w:color w:val="000000"/>
          <w:sz w:val="22"/>
          <w:szCs w:val="22"/>
        </w:rPr>
        <w:t xml:space="preserve"> </w:t>
      </w:r>
      <w:proofErr w:type="spellStart"/>
      <w:r w:rsidR="005B0DB6">
        <w:rPr>
          <w:rFonts w:ascii="Palatino Linotype" w:hAnsi="Palatino Linotype"/>
          <w:color w:val="000000"/>
          <w:sz w:val="22"/>
          <w:szCs w:val="22"/>
        </w:rPr>
        <w:t>komunikasi</w:t>
      </w:r>
      <w:proofErr w:type="spellEnd"/>
      <w:r w:rsidR="005B0DB6">
        <w:rPr>
          <w:rFonts w:ascii="Palatino Linotype" w:hAnsi="Palatino Linotype"/>
          <w:color w:val="000000"/>
          <w:sz w:val="22"/>
          <w:szCs w:val="22"/>
        </w:rPr>
        <w:t xml:space="preserve"> dan </w:t>
      </w:r>
      <w:proofErr w:type="spellStart"/>
      <w:r w:rsidR="005B0DB6">
        <w:rPr>
          <w:rFonts w:ascii="Palatino Linotype" w:hAnsi="Palatino Linotype"/>
          <w:color w:val="000000"/>
          <w:sz w:val="22"/>
          <w:szCs w:val="22"/>
        </w:rPr>
        <w:t>kepemimpinan</w:t>
      </w:r>
      <w:proofErr w:type="spellEnd"/>
      <w:r w:rsidR="005B0DB6">
        <w:rPr>
          <w:rFonts w:ascii="Palatino Linotype" w:hAnsi="Palatino Linotype"/>
          <w:color w:val="000000"/>
          <w:sz w:val="22"/>
          <w:szCs w:val="22"/>
        </w:rPr>
        <w:t>.</w:t>
      </w:r>
    </w:p>
    <w:p w14:paraId="3DD593A1" w14:textId="6B6184B2" w:rsidR="000F1474" w:rsidRPr="000F1474" w:rsidRDefault="000F1474" w:rsidP="00FF5FFF">
      <w:pPr>
        <w:numPr>
          <w:ilvl w:val="1"/>
          <w:numId w:val="10"/>
        </w:numPr>
        <w:spacing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Mengembangkan</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kemandirian</w:t>
      </w:r>
      <w:proofErr w:type="spellEnd"/>
      <w:r w:rsidRPr="000F1474">
        <w:rPr>
          <w:rFonts w:ascii="Palatino Linotype" w:hAnsi="Palatino Linotype"/>
          <w:color w:val="000000"/>
          <w:sz w:val="22"/>
          <w:szCs w:val="22"/>
        </w:rPr>
        <w:t xml:space="preserve"> dan </w:t>
      </w:r>
      <w:proofErr w:type="spellStart"/>
      <w:r w:rsidRPr="000F1474">
        <w:rPr>
          <w:rFonts w:ascii="Palatino Linotype" w:hAnsi="Palatino Linotype"/>
          <w:color w:val="000000"/>
          <w:sz w:val="22"/>
          <w:szCs w:val="22"/>
        </w:rPr>
        <w:t>kedewasaan</w:t>
      </w:r>
      <w:proofErr w:type="spellEnd"/>
    </w:p>
    <w:p w14:paraId="458D4C0C" w14:textId="77777777" w:rsidR="000F1474" w:rsidRPr="000F1474" w:rsidRDefault="000F1474" w:rsidP="00FF5FFF">
      <w:pPr>
        <w:numPr>
          <w:ilvl w:val="0"/>
          <w:numId w:val="9"/>
        </w:numPr>
        <w:spacing w:before="240" w:line="276" w:lineRule="auto"/>
        <w:ind w:left="426" w:hanging="426"/>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Peluang</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Karir</w:t>
      </w:r>
      <w:proofErr w:type="spellEnd"/>
      <w:r w:rsidRPr="000F1474">
        <w:rPr>
          <w:rFonts w:ascii="Palatino Linotype" w:hAnsi="Palatino Linotype"/>
          <w:color w:val="000000"/>
          <w:sz w:val="22"/>
          <w:szCs w:val="22"/>
        </w:rPr>
        <w:t xml:space="preserve"> yang </w:t>
      </w:r>
      <w:proofErr w:type="spellStart"/>
      <w:r w:rsidRPr="000F1474">
        <w:rPr>
          <w:rFonts w:ascii="Palatino Linotype" w:hAnsi="Palatino Linotype"/>
          <w:color w:val="000000"/>
          <w:sz w:val="22"/>
          <w:szCs w:val="22"/>
        </w:rPr>
        <w:t>Lebih</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Baik</w:t>
      </w:r>
      <w:proofErr w:type="spellEnd"/>
    </w:p>
    <w:p w14:paraId="58AB49EA" w14:textId="77777777" w:rsidR="000F1474" w:rsidRPr="000F1474" w:rsidRDefault="000F1474" w:rsidP="00FF5FFF">
      <w:pPr>
        <w:numPr>
          <w:ilvl w:val="1"/>
          <w:numId w:val="11"/>
        </w:numPr>
        <w:spacing w:before="240"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Kualifikasi</w:t>
      </w:r>
      <w:proofErr w:type="spellEnd"/>
      <w:r w:rsidRPr="000F1474">
        <w:rPr>
          <w:rFonts w:ascii="Palatino Linotype" w:hAnsi="Palatino Linotype"/>
          <w:color w:val="000000"/>
          <w:sz w:val="22"/>
          <w:szCs w:val="22"/>
        </w:rPr>
        <w:t xml:space="preserve"> yang </w:t>
      </w:r>
      <w:proofErr w:type="spellStart"/>
      <w:r w:rsidRPr="000F1474">
        <w:rPr>
          <w:rFonts w:ascii="Palatino Linotype" w:hAnsi="Palatino Linotype"/>
          <w:color w:val="000000"/>
          <w:sz w:val="22"/>
          <w:szCs w:val="22"/>
        </w:rPr>
        <w:t>lebih</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tinggi</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untuk</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posisi</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kerja</w:t>
      </w:r>
      <w:proofErr w:type="spellEnd"/>
    </w:p>
    <w:p w14:paraId="3E3F82E1" w14:textId="77777777" w:rsidR="000F1474" w:rsidRPr="000F1474" w:rsidRDefault="000F1474" w:rsidP="00FF5FFF">
      <w:pPr>
        <w:numPr>
          <w:ilvl w:val="1"/>
          <w:numId w:val="11"/>
        </w:numPr>
        <w:spacing w:before="240"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Prospek</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gaji</w:t>
      </w:r>
      <w:proofErr w:type="spellEnd"/>
      <w:r w:rsidRPr="000F1474">
        <w:rPr>
          <w:rFonts w:ascii="Palatino Linotype" w:hAnsi="Palatino Linotype"/>
          <w:color w:val="000000"/>
          <w:sz w:val="22"/>
          <w:szCs w:val="22"/>
        </w:rPr>
        <w:t xml:space="preserve"> yang </w:t>
      </w:r>
      <w:proofErr w:type="spellStart"/>
      <w:r w:rsidRPr="000F1474">
        <w:rPr>
          <w:rFonts w:ascii="Palatino Linotype" w:hAnsi="Palatino Linotype"/>
          <w:color w:val="000000"/>
          <w:sz w:val="22"/>
          <w:szCs w:val="22"/>
        </w:rPr>
        <w:t>lebih</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besar</w:t>
      </w:r>
      <w:proofErr w:type="spellEnd"/>
    </w:p>
    <w:p w14:paraId="258CC8A8" w14:textId="77777777" w:rsidR="000F1474" w:rsidRPr="000F1474" w:rsidRDefault="000F1474" w:rsidP="00FF5FFF">
      <w:pPr>
        <w:numPr>
          <w:ilvl w:val="1"/>
          <w:numId w:val="11"/>
        </w:numPr>
        <w:spacing w:before="240"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Jalur</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karir</w:t>
      </w:r>
      <w:proofErr w:type="spellEnd"/>
      <w:r w:rsidRPr="000F1474">
        <w:rPr>
          <w:rFonts w:ascii="Palatino Linotype" w:hAnsi="Palatino Linotype"/>
          <w:color w:val="000000"/>
          <w:sz w:val="22"/>
          <w:szCs w:val="22"/>
        </w:rPr>
        <w:t xml:space="preserve"> yang </w:t>
      </w:r>
      <w:proofErr w:type="spellStart"/>
      <w:r w:rsidRPr="000F1474">
        <w:rPr>
          <w:rFonts w:ascii="Palatino Linotype" w:hAnsi="Palatino Linotype"/>
          <w:color w:val="000000"/>
          <w:sz w:val="22"/>
          <w:szCs w:val="22"/>
        </w:rPr>
        <w:t>lebih</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luas</w:t>
      </w:r>
      <w:proofErr w:type="spellEnd"/>
      <w:r w:rsidRPr="000F1474">
        <w:rPr>
          <w:rFonts w:ascii="Palatino Linotype" w:hAnsi="Palatino Linotype"/>
          <w:color w:val="000000"/>
          <w:sz w:val="22"/>
          <w:szCs w:val="22"/>
        </w:rPr>
        <w:t xml:space="preserve"> dan </w:t>
      </w:r>
      <w:proofErr w:type="spellStart"/>
      <w:r w:rsidRPr="000F1474">
        <w:rPr>
          <w:rFonts w:ascii="Palatino Linotype" w:hAnsi="Palatino Linotype"/>
          <w:color w:val="000000"/>
          <w:sz w:val="22"/>
          <w:szCs w:val="22"/>
        </w:rPr>
        <w:t>beragam</w:t>
      </w:r>
      <w:proofErr w:type="spellEnd"/>
    </w:p>
    <w:p w14:paraId="24FAA37C" w14:textId="77777777" w:rsidR="000F1474" w:rsidRPr="000F1474" w:rsidRDefault="000F1474" w:rsidP="00FF5FFF">
      <w:pPr>
        <w:numPr>
          <w:ilvl w:val="1"/>
          <w:numId w:val="11"/>
        </w:numPr>
        <w:spacing w:before="240" w:line="276" w:lineRule="auto"/>
        <w:ind w:left="851"/>
        <w:jc w:val="both"/>
        <w:rPr>
          <w:rFonts w:ascii="Palatino Linotype" w:hAnsi="Palatino Linotype"/>
          <w:color w:val="000000"/>
          <w:sz w:val="22"/>
          <w:szCs w:val="22"/>
        </w:rPr>
      </w:pPr>
      <w:proofErr w:type="spellStart"/>
      <w:r w:rsidRPr="000F1474">
        <w:rPr>
          <w:rFonts w:ascii="Palatino Linotype" w:hAnsi="Palatino Linotype"/>
          <w:color w:val="000000"/>
          <w:sz w:val="22"/>
          <w:szCs w:val="22"/>
        </w:rPr>
        <w:t>Kesempatan</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promosi</w:t>
      </w:r>
      <w:proofErr w:type="spellEnd"/>
      <w:r w:rsidRPr="000F1474">
        <w:rPr>
          <w:rFonts w:ascii="Palatino Linotype" w:hAnsi="Palatino Linotype"/>
          <w:color w:val="000000"/>
          <w:sz w:val="22"/>
          <w:szCs w:val="22"/>
        </w:rPr>
        <w:t xml:space="preserve"> yang </w:t>
      </w:r>
      <w:proofErr w:type="spellStart"/>
      <w:r w:rsidRPr="000F1474">
        <w:rPr>
          <w:rFonts w:ascii="Palatino Linotype" w:hAnsi="Palatino Linotype"/>
          <w:color w:val="000000"/>
          <w:sz w:val="22"/>
          <w:szCs w:val="22"/>
        </w:rPr>
        <w:t>lebih</w:t>
      </w:r>
      <w:proofErr w:type="spellEnd"/>
      <w:r w:rsidRPr="000F1474">
        <w:rPr>
          <w:rFonts w:ascii="Palatino Linotype" w:hAnsi="Palatino Linotype"/>
          <w:color w:val="000000"/>
          <w:sz w:val="22"/>
          <w:szCs w:val="22"/>
        </w:rPr>
        <w:t xml:space="preserve"> </w:t>
      </w:r>
      <w:proofErr w:type="spellStart"/>
      <w:r w:rsidRPr="000F1474">
        <w:rPr>
          <w:rFonts w:ascii="Palatino Linotype" w:hAnsi="Palatino Linotype"/>
          <w:color w:val="000000"/>
          <w:sz w:val="22"/>
          <w:szCs w:val="22"/>
        </w:rPr>
        <w:t>besar</w:t>
      </w:r>
      <w:proofErr w:type="spellEnd"/>
    </w:p>
    <w:p w14:paraId="3E5E8657" w14:textId="017EA976" w:rsidR="000F1474" w:rsidRPr="000F1474" w:rsidRDefault="00FF5FFF" w:rsidP="000F1474">
      <w:pPr>
        <w:spacing w:before="240" w:line="276" w:lineRule="auto"/>
        <w:jc w:val="both"/>
        <w:rPr>
          <w:rFonts w:ascii="Palatino Linotype" w:hAnsi="Palatino Linotype"/>
          <w:color w:val="000000"/>
          <w:sz w:val="22"/>
          <w:szCs w:val="22"/>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 xml:space="preserve">Seiring dengan perkembangan zaman, peran pendidikan </w:t>
      </w:r>
      <w:proofErr w:type="spellStart"/>
      <w:r w:rsidR="000F1474" w:rsidRPr="000F1474">
        <w:rPr>
          <w:rFonts w:ascii="Palatino Linotype" w:hAnsi="Palatino Linotype"/>
          <w:color w:val="000000"/>
          <w:sz w:val="22"/>
          <w:szCs w:val="22"/>
          <w:lang w:val="id-ID"/>
        </w:rPr>
        <w:t>diperguruan</w:t>
      </w:r>
      <w:proofErr w:type="spellEnd"/>
      <w:r w:rsidR="000F1474" w:rsidRPr="000F1474">
        <w:rPr>
          <w:rFonts w:ascii="Palatino Linotype" w:hAnsi="Palatino Linotype"/>
          <w:color w:val="000000"/>
          <w:sz w:val="22"/>
          <w:szCs w:val="22"/>
          <w:lang w:val="id-ID"/>
        </w:rPr>
        <w:t xml:space="preserve"> tinggi </w:t>
      </w:r>
      <w:proofErr w:type="spellStart"/>
      <w:r w:rsidR="000F1474" w:rsidRPr="000F1474">
        <w:rPr>
          <w:rFonts w:ascii="Palatino Linotype" w:hAnsi="Palatino Linotype"/>
          <w:color w:val="000000"/>
          <w:sz w:val="22"/>
          <w:szCs w:val="22"/>
          <w:lang w:val="id-ID"/>
        </w:rPr>
        <w:t>sangatlah</w:t>
      </w:r>
      <w:proofErr w:type="spellEnd"/>
      <w:r w:rsidR="000F1474" w:rsidRPr="000F1474">
        <w:rPr>
          <w:rFonts w:ascii="Palatino Linotype" w:hAnsi="Palatino Linotype"/>
          <w:color w:val="000000"/>
          <w:sz w:val="22"/>
          <w:szCs w:val="22"/>
          <w:lang w:val="id-ID"/>
        </w:rPr>
        <w:t xml:space="preserve"> penting untuk menyiapkan siswa menjadi pribadi  yang memiliki kemampuan untuk mengembangkan bangsanya untuk lebih maju lagi. Ditambah Kondisi yang </w:t>
      </w:r>
      <w:proofErr w:type="spellStart"/>
      <w:r w:rsidR="000F1474" w:rsidRPr="000F1474">
        <w:rPr>
          <w:rFonts w:ascii="Palatino Linotype" w:hAnsi="Palatino Linotype"/>
          <w:color w:val="000000"/>
          <w:sz w:val="22"/>
          <w:szCs w:val="22"/>
          <w:lang w:val="id-ID"/>
        </w:rPr>
        <w:t>memprihantikan</w:t>
      </w:r>
      <w:proofErr w:type="spellEnd"/>
      <w:r w:rsidR="000F1474" w:rsidRPr="000F1474">
        <w:rPr>
          <w:rFonts w:ascii="Palatino Linotype" w:hAnsi="Palatino Linotype"/>
          <w:color w:val="000000"/>
          <w:sz w:val="22"/>
          <w:szCs w:val="22"/>
          <w:lang w:val="id-ID"/>
        </w:rPr>
        <w:t xml:space="preserve"> ternyata lulusan menengah atas (SMA) menyumbang </w:t>
      </w:r>
      <w:proofErr w:type="spellStart"/>
      <w:r w:rsidR="000F1474" w:rsidRPr="000F1474">
        <w:rPr>
          <w:rFonts w:ascii="Palatino Linotype" w:hAnsi="Palatino Linotype"/>
          <w:color w:val="000000"/>
          <w:sz w:val="22"/>
          <w:szCs w:val="22"/>
          <w:lang w:val="id-ID"/>
        </w:rPr>
        <w:t>prosentase</w:t>
      </w:r>
      <w:proofErr w:type="spellEnd"/>
      <w:r w:rsidR="000F1474" w:rsidRPr="000F1474">
        <w:rPr>
          <w:rFonts w:ascii="Palatino Linotype" w:hAnsi="Palatino Linotype"/>
          <w:color w:val="000000"/>
          <w:sz w:val="22"/>
          <w:szCs w:val="22"/>
          <w:lang w:val="id-ID"/>
        </w:rPr>
        <w:t xml:space="preserve"> paling banyak terhadap pengangguran di </w:t>
      </w:r>
      <w:proofErr w:type="spellStart"/>
      <w:r w:rsidR="000F1474" w:rsidRPr="000F1474">
        <w:rPr>
          <w:rFonts w:ascii="Palatino Linotype" w:hAnsi="Palatino Linotype"/>
          <w:color w:val="000000"/>
          <w:sz w:val="22"/>
          <w:szCs w:val="22"/>
          <w:lang w:val="id-ID"/>
        </w:rPr>
        <w:t>indonesia</w:t>
      </w:r>
      <w:proofErr w:type="spellEnd"/>
      <w:r w:rsidR="000F1474" w:rsidRPr="000F1474">
        <w:rPr>
          <w:rFonts w:ascii="Palatino Linotype" w:hAnsi="Palatino Linotype"/>
          <w:color w:val="000000"/>
          <w:sz w:val="22"/>
          <w:szCs w:val="22"/>
          <w:lang w:val="id-ID"/>
        </w:rPr>
        <w:t xml:space="preserve">. Hal ini </w:t>
      </w:r>
      <w:proofErr w:type="spellStart"/>
      <w:r w:rsidR="000F1474" w:rsidRPr="000F1474">
        <w:rPr>
          <w:rFonts w:ascii="Palatino Linotype" w:hAnsi="Palatino Linotype"/>
          <w:color w:val="000000"/>
          <w:sz w:val="22"/>
          <w:szCs w:val="22"/>
          <w:lang w:val="id-ID"/>
        </w:rPr>
        <w:t>menunjukan</w:t>
      </w:r>
      <w:proofErr w:type="spellEnd"/>
      <w:r w:rsidR="000F1474" w:rsidRPr="000F1474">
        <w:rPr>
          <w:rFonts w:ascii="Palatino Linotype" w:hAnsi="Palatino Linotype"/>
          <w:color w:val="000000"/>
          <w:sz w:val="22"/>
          <w:szCs w:val="22"/>
          <w:lang w:val="id-ID"/>
        </w:rPr>
        <w:t xml:space="preserve"> kemampuan peserta didik dalam mempersiapkan kariernya masih rendah. Karenanya para </w:t>
      </w:r>
      <w:proofErr w:type="spellStart"/>
      <w:r w:rsidR="000F1474" w:rsidRPr="000F1474">
        <w:rPr>
          <w:rFonts w:ascii="Palatino Linotype" w:hAnsi="Palatino Linotype"/>
          <w:color w:val="000000"/>
          <w:sz w:val="22"/>
          <w:szCs w:val="22"/>
          <w:lang w:val="id-ID"/>
        </w:rPr>
        <w:t>perserta</w:t>
      </w:r>
      <w:proofErr w:type="spellEnd"/>
      <w:r w:rsidR="000F1474" w:rsidRPr="000F1474">
        <w:rPr>
          <w:rFonts w:ascii="Palatino Linotype" w:hAnsi="Palatino Linotype"/>
          <w:color w:val="000000"/>
          <w:sz w:val="22"/>
          <w:szCs w:val="22"/>
          <w:lang w:val="id-ID"/>
        </w:rPr>
        <w:t xml:space="preserve"> itu peserta </w:t>
      </w:r>
      <w:proofErr w:type="spellStart"/>
      <w:r w:rsidR="000F1474" w:rsidRPr="000F1474">
        <w:rPr>
          <w:rFonts w:ascii="Palatino Linotype" w:hAnsi="Palatino Linotype"/>
          <w:color w:val="000000"/>
          <w:sz w:val="22"/>
          <w:szCs w:val="22"/>
          <w:lang w:val="id-ID"/>
        </w:rPr>
        <w:t>membutukan</w:t>
      </w:r>
      <w:proofErr w:type="spellEnd"/>
      <w:r w:rsidR="000F1474" w:rsidRPr="000F1474">
        <w:rPr>
          <w:rFonts w:ascii="Palatino Linotype" w:hAnsi="Palatino Linotype"/>
          <w:color w:val="000000"/>
          <w:sz w:val="22"/>
          <w:szCs w:val="22"/>
          <w:lang w:val="id-ID"/>
        </w:rPr>
        <w:t xml:space="preserve"> bimbingan yang baik, khususnya yang berkaitan dengan pekerjaan, bagaimana mendapatkan pekerjaan yang bagus dengan begitu dia mengetahui bahwa untuk mendapatkan pekerjaan yang bagus dan layak maka harus memiliki pendidikan yang tinggi. Sehingga siswa termotivasi untuk melanjutkan pendidikan tinggi</w:t>
      </w:r>
      <w:r w:rsidR="000F1474" w:rsidRPr="000F1474">
        <w:rPr>
          <w:rFonts w:ascii="Palatino Linotype" w:hAnsi="Palatino Linotype"/>
          <w:color w:val="000000"/>
          <w:sz w:val="22"/>
          <w:szCs w:val="22"/>
          <w:vertAlign w:val="superscript"/>
          <w:lang w:val="id-ID"/>
        </w:rPr>
        <w:footnoteReference w:id="7"/>
      </w:r>
      <w:r w:rsidR="000F1474" w:rsidRPr="000F1474">
        <w:rPr>
          <w:rFonts w:ascii="Palatino Linotype" w:hAnsi="Palatino Linotype"/>
          <w:color w:val="000000"/>
          <w:sz w:val="22"/>
          <w:szCs w:val="22"/>
          <w:lang w:val="id-ID"/>
        </w:rPr>
        <w:t xml:space="preserve"> </w:t>
      </w:r>
      <w:r w:rsidR="000F1474" w:rsidRPr="000F1474">
        <w:rPr>
          <w:rFonts w:ascii="Palatino Linotype" w:hAnsi="Palatino Linotype"/>
          <w:color w:val="000000"/>
          <w:sz w:val="22"/>
          <w:szCs w:val="22"/>
        </w:rPr>
        <w:t>.</w:t>
      </w:r>
    </w:p>
    <w:p w14:paraId="4B549D95" w14:textId="7337CF95" w:rsidR="000F1474" w:rsidRPr="000F1474" w:rsidRDefault="00FF5FFF" w:rsidP="000F1474">
      <w:pPr>
        <w:spacing w:before="240" w:line="276" w:lineRule="auto"/>
        <w:jc w:val="both"/>
        <w:rPr>
          <w:rFonts w:ascii="Palatino Linotype" w:hAnsi="Palatino Linotype"/>
          <w:color w:val="000000"/>
          <w:sz w:val="22"/>
          <w:szCs w:val="22"/>
          <w:lang w:val="id-ID"/>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 xml:space="preserve">Peranan bimbing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disekolah </w:t>
      </w:r>
      <w:proofErr w:type="spellStart"/>
      <w:r w:rsidR="000F1474" w:rsidRPr="000F1474">
        <w:rPr>
          <w:rFonts w:ascii="Palatino Linotype" w:hAnsi="Palatino Linotype"/>
          <w:color w:val="000000"/>
          <w:sz w:val="22"/>
          <w:szCs w:val="22"/>
          <w:lang w:val="id-ID"/>
        </w:rPr>
        <w:t>sangatlah</w:t>
      </w:r>
      <w:proofErr w:type="spellEnd"/>
      <w:r w:rsidR="000F1474" w:rsidRPr="000F1474">
        <w:rPr>
          <w:rFonts w:ascii="Palatino Linotype" w:hAnsi="Palatino Linotype"/>
          <w:color w:val="000000"/>
          <w:sz w:val="22"/>
          <w:szCs w:val="22"/>
          <w:lang w:val="id-ID"/>
        </w:rPr>
        <w:t xml:space="preserve"> penting dalam perkembang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permasalah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akan menjadi salah satu masalah utama yang perlu  diperhatikan merancang masa depan siswa biasanya dalam perencana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siswa masih bingung yang sesuai </w:t>
      </w:r>
      <w:r w:rsidR="000F1474" w:rsidRPr="000F1474">
        <w:rPr>
          <w:rFonts w:ascii="Palatino Linotype" w:hAnsi="Palatino Linotype"/>
          <w:color w:val="000000"/>
          <w:sz w:val="22"/>
          <w:szCs w:val="22"/>
          <w:lang w:val="id-ID"/>
        </w:rPr>
        <w:lastRenderedPageBreak/>
        <w:t xml:space="preserve">dengan bakat  dimilikinya. Bimbingan </w:t>
      </w:r>
      <w:proofErr w:type="spellStart"/>
      <w:r w:rsidR="000F1474" w:rsidRPr="000F1474">
        <w:rPr>
          <w:rFonts w:ascii="Palatino Linotype" w:hAnsi="Palatino Linotype"/>
          <w:color w:val="000000"/>
          <w:sz w:val="22"/>
          <w:szCs w:val="22"/>
          <w:lang w:val="id-ID"/>
        </w:rPr>
        <w:t>karir</w:t>
      </w:r>
      <w:proofErr w:type="spellEnd"/>
      <w:r w:rsidR="000F1474" w:rsidRPr="000F1474">
        <w:rPr>
          <w:rFonts w:ascii="Palatino Linotype" w:hAnsi="Palatino Linotype"/>
          <w:color w:val="000000"/>
          <w:sz w:val="22"/>
          <w:szCs w:val="22"/>
          <w:lang w:val="id-ID"/>
        </w:rPr>
        <w:t xml:space="preserve"> sangat diperlukan </w:t>
      </w:r>
      <w:proofErr w:type="spellStart"/>
      <w:r w:rsidR="000F1474" w:rsidRPr="000F1474">
        <w:rPr>
          <w:rFonts w:ascii="Palatino Linotype" w:hAnsi="Palatino Linotype"/>
          <w:color w:val="000000"/>
          <w:sz w:val="22"/>
          <w:szCs w:val="22"/>
          <w:lang w:val="id-ID"/>
        </w:rPr>
        <w:t>disekolahan</w:t>
      </w:r>
      <w:proofErr w:type="spellEnd"/>
      <w:r w:rsidR="000F1474" w:rsidRPr="000F1474">
        <w:rPr>
          <w:rFonts w:ascii="Palatino Linotype" w:hAnsi="Palatino Linotype"/>
          <w:color w:val="000000"/>
          <w:sz w:val="22"/>
          <w:szCs w:val="22"/>
          <w:lang w:val="id-ID"/>
        </w:rPr>
        <w:t xml:space="preserve"> agar siswa tidak salah dalam </w:t>
      </w:r>
      <w:proofErr w:type="spellStart"/>
      <w:r w:rsidR="000F1474" w:rsidRPr="000F1474">
        <w:rPr>
          <w:rFonts w:ascii="Palatino Linotype" w:hAnsi="Palatino Linotype"/>
          <w:color w:val="000000"/>
          <w:sz w:val="22"/>
          <w:szCs w:val="22"/>
          <w:lang w:val="id-ID"/>
        </w:rPr>
        <w:t>memilh</w:t>
      </w:r>
      <w:proofErr w:type="spellEnd"/>
      <w:r w:rsidR="000F1474" w:rsidRPr="000F1474">
        <w:rPr>
          <w:rFonts w:ascii="Palatino Linotype" w:hAnsi="Palatino Linotype"/>
          <w:color w:val="000000"/>
          <w:sz w:val="22"/>
          <w:szCs w:val="22"/>
          <w:lang w:val="id-ID"/>
        </w:rPr>
        <w:t xml:space="preserve"> </w:t>
      </w:r>
      <w:proofErr w:type="spellStart"/>
      <w:r w:rsidR="000F1474" w:rsidRPr="000F1474">
        <w:rPr>
          <w:rFonts w:ascii="Palatino Linotype" w:hAnsi="Palatino Linotype"/>
          <w:color w:val="000000"/>
          <w:sz w:val="22"/>
          <w:szCs w:val="22"/>
          <w:lang w:val="id-ID"/>
        </w:rPr>
        <w:t>kariri</w:t>
      </w:r>
      <w:proofErr w:type="spellEnd"/>
      <w:r w:rsidR="000F1474" w:rsidRPr="000F1474">
        <w:rPr>
          <w:rFonts w:ascii="Palatino Linotype" w:hAnsi="Palatino Linotype"/>
          <w:color w:val="000000"/>
          <w:sz w:val="22"/>
          <w:szCs w:val="22"/>
          <w:lang w:val="id-ID"/>
        </w:rPr>
        <w:t xml:space="preserve"> </w:t>
      </w:r>
      <w:proofErr w:type="spellStart"/>
      <w:r w:rsidR="000F1474" w:rsidRPr="000F1474">
        <w:rPr>
          <w:rFonts w:ascii="Palatino Linotype" w:hAnsi="Palatino Linotype"/>
          <w:color w:val="000000"/>
          <w:sz w:val="22"/>
          <w:szCs w:val="22"/>
          <w:lang w:val="id-ID"/>
        </w:rPr>
        <w:t>kedepannya</w:t>
      </w:r>
      <w:proofErr w:type="spellEnd"/>
      <w:r w:rsidR="000F1474" w:rsidRPr="000F1474">
        <w:rPr>
          <w:rFonts w:ascii="Palatino Linotype" w:hAnsi="Palatino Linotype"/>
          <w:color w:val="000000"/>
          <w:sz w:val="22"/>
          <w:szCs w:val="22"/>
          <w:lang w:val="id-ID"/>
        </w:rPr>
        <w:t>.</w:t>
      </w:r>
    </w:p>
    <w:p w14:paraId="082E3F24" w14:textId="3F237E6B" w:rsidR="000F1474" w:rsidRPr="000F1474" w:rsidRDefault="00FF5FFF" w:rsidP="000F1474">
      <w:pPr>
        <w:spacing w:before="240" w:line="276" w:lineRule="auto"/>
        <w:jc w:val="both"/>
        <w:rPr>
          <w:rFonts w:ascii="Palatino Linotype" w:hAnsi="Palatino Linotype"/>
          <w:color w:val="000000"/>
          <w:sz w:val="22"/>
          <w:szCs w:val="22"/>
          <w:lang w:val="id-ID"/>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Dengan</w:t>
      </w:r>
      <w:r w:rsidR="000F1474" w:rsidRPr="000F1474">
        <w:rPr>
          <w:rFonts w:ascii="Palatino Linotype" w:hAnsi="Palatino Linotype"/>
          <w:color w:val="000000"/>
          <w:sz w:val="22"/>
          <w:szCs w:val="22"/>
        </w:rPr>
        <w:t xml:space="preserve"> </w:t>
      </w:r>
      <w:proofErr w:type="spellStart"/>
      <w:r w:rsidR="000F1474" w:rsidRPr="000F1474">
        <w:rPr>
          <w:rFonts w:ascii="Palatino Linotype" w:hAnsi="Palatino Linotype"/>
          <w:color w:val="000000"/>
          <w:sz w:val="22"/>
          <w:szCs w:val="22"/>
        </w:rPr>
        <w:t>itu</w:t>
      </w:r>
      <w:proofErr w:type="spellEnd"/>
      <w:r w:rsidR="000F1474" w:rsidRPr="000F1474">
        <w:rPr>
          <w:rFonts w:ascii="Palatino Linotype" w:hAnsi="Palatino Linotype"/>
          <w:color w:val="000000"/>
          <w:sz w:val="22"/>
          <w:szCs w:val="22"/>
        </w:rPr>
        <w:t>,</w:t>
      </w:r>
      <w:r w:rsidR="000F1474" w:rsidRPr="000F1474">
        <w:rPr>
          <w:rFonts w:ascii="Palatino Linotype" w:hAnsi="Palatino Linotype"/>
          <w:color w:val="000000"/>
          <w:sz w:val="22"/>
          <w:szCs w:val="22"/>
          <w:lang w:val="id-ID"/>
        </w:rPr>
        <w:t xml:space="preserve"> peran bimbingan dalam memotivasi  siswa untuk </w:t>
      </w:r>
      <w:proofErr w:type="spellStart"/>
      <w:r w:rsidR="000F1474" w:rsidRPr="000F1474">
        <w:rPr>
          <w:rFonts w:ascii="Palatino Linotype" w:hAnsi="Palatino Linotype"/>
          <w:color w:val="000000"/>
          <w:sz w:val="22"/>
          <w:szCs w:val="22"/>
          <w:lang w:val="id-ID"/>
        </w:rPr>
        <w:t>melajutkan</w:t>
      </w:r>
      <w:proofErr w:type="spellEnd"/>
      <w:r w:rsidR="000F1474" w:rsidRPr="000F1474">
        <w:rPr>
          <w:rFonts w:ascii="Palatino Linotype" w:hAnsi="Palatino Linotype"/>
          <w:color w:val="000000"/>
          <w:sz w:val="22"/>
          <w:szCs w:val="22"/>
          <w:lang w:val="id-ID"/>
        </w:rPr>
        <w:t xml:space="preserve"> pendidikan tinggi sangat </w:t>
      </w:r>
      <w:proofErr w:type="spellStart"/>
      <w:r w:rsidR="000F1474" w:rsidRPr="000F1474">
        <w:rPr>
          <w:rFonts w:ascii="Palatino Linotype" w:hAnsi="Palatino Linotype"/>
          <w:color w:val="000000"/>
          <w:sz w:val="22"/>
          <w:szCs w:val="22"/>
          <w:lang w:val="id-ID"/>
        </w:rPr>
        <w:t>kursial</w:t>
      </w:r>
      <w:proofErr w:type="spellEnd"/>
      <w:r w:rsidR="000F1474" w:rsidRPr="000F1474">
        <w:rPr>
          <w:rFonts w:ascii="Palatino Linotype" w:hAnsi="Palatino Linotype"/>
          <w:color w:val="000000"/>
          <w:sz w:val="22"/>
          <w:szCs w:val="22"/>
          <w:lang w:val="id-ID"/>
        </w:rPr>
        <w:t xml:space="preserve"> berikut peran tersebut; pertama, pengembangan diri melalui bimbingan siswa dapat  mengidentifikasi kekuatan dan kelemahan mereka, serta mengembangkan keterampilan yang diperlukan untuk mencapai tujuan akademis. Kedua, penetakan tujuan yang </w:t>
      </w:r>
      <w:proofErr w:type="spellStart"/>
      <w:r w:rsidR="000F1474" w:rsidRPr="000F1474">
        <w:rPr>
          <w:rFonts w:ascii="Palatino Linotype" w:hAnsi="Palatino Linotype"/>
          <w:color w:val="000000"/>
          <w:sz w:val="22"/>
          <w:szCs w:val="22"/>
          <w:lang w:val="id-ID"/>
        </w:rPr>
        <w:t>dimana</w:t>
      </w:r>
      <w:proofErr w:type="spellEnd"/>
      <w:r w:rsidR="000F1474" w:rsidRPr="000F1474">
        <w:rPr>
          <w:rFonts w:ascii="Palatino Linotype" w:hAnsi="Palatino Linotype"/>
          <w:color w:val="000000"/>
          <w:sz w:val="22"/>
          <w:szCs w:val="22"/>
          <w:lang w:val="id-ID"/>
        </w:rPr>
        <w:t xml:space="preserve"> membantu siswa menetapkan tujuan jangka pendek dan jangka panjang yang </w:t>
      </w:r>
      <w:proofErr w:type="spellStart"/>
      <w:r w:rsidR="000F1474" w:rsidRPr="000F1474">
        <w:rPr>
          <w:rFonts w:ascii="Palatino Linotype" w:hAnsi="Palatino Linotype"/>
          <w:color w:val="000000"/>
          <w:sz w:val="22"/>
          <w:szCs w:val="22"/>
          <w:lang w:val="id-ID"/>
        </w:rPr>
        <w:t>realitis</w:t>
      </w:r>
      <w:proofErr w:type="spellEnd"/>
      <w:r w:rsidR="000F1474" w:rsidRPr="000F1474">
        <w:rPr>
          <w:rFonts w:ascii="Palatino Linotype" w:hAnsi="Palatino Linotype"/>
          <w:color w:val="000000"/>
          <w:sz w:val="22"/>
          <w:szCs w:val="22"/>
          <w:lang w:val="id-ID"/>
        </w:rPr>
        <w:t xml:space="preserve">, membuat mereka termotivasi untuk berusaha mencapai tujuan pendidikan. Ketiga, memberikan informasi  tentang syarat dan proses masuk perguruan tinggi, membatu siswa </w:t>
      </w:r>
      <w:proofErr w:type="spellStart"/>
      <w:r w:rsidR="000F1474" w:rsidRPr="000F1474">
        <w:rPr>
          <w:rFonts w:ascii="Palatino Linotype" w:hAnsi="Palatino Linotype"/>
          <w:color w:val="000000"/>
          <w:sz w:val="22"/>
          <w:szCs w:val="22"/>
          <w:lang w:val="id-ID"/>
        </w:rPr>
        <w:t>merenanakan</w:t>
      </w:r>
      <w:proofErr w:type="spellEnd"/>
      <w:r w:rsidR="000F1474" w:rsidRPr="000F1474">
        <w:rPr>
          <w:rFonts w:ascii="Palatino Linotype" w:hAnsi="Palatino Linotype"/>
          <w:color w:val="000000"/>
          <w:sz w:val="22"/>
          <w:szCs w:val="22"/>
          <w:lang w:val="id-ID"/>
        </w:rPr>
        <w:t xml:space="preserve"> langkah-langkah yang perlu diambil. </w:t>
      </w:r>
    </w:p>
    <w:p w14:paraId="7138EBAB" w14:textId="4FB5947B" w:rsidR="000F1474" w:rsidRPr="000F1474" w:rsidRDefault="00FF5FFF" w:rsidP="000F1474">
      <w:pPr>
        <w:spacing w:before="240" w:line="276" w:lineRule="auto"/>
        <w:jc w:val="both"/>
        <w:rPr>
          <w:rFonts w:ascii="Palatino Linotype" w:hAnsi="Palatino Linotype"/>
          <w:color w:val="000000"/>
          <w:sz w:val="22"/>
          <w:szCs w:val="22"/>
          <w:lang w:val="id-ID"/>
        </w:rPr>
      </w:pPr>
      <w:r>
        <w:rPr>
          <w:rFonts w:ascii="Palatino Linotype" w:hAnsi="Palatino Linotype"/>
          <w:color w:val="000000"/>
          <w:sz w:val="22"/>
          <w:szCs w:val="22"/>
          <w:lang w:val="id-ID"/>
        </w:rPr>
        <w:tab/>
      </w:r>
      <w:r w:rsidR="000F1474" w:rsidRPr="000F1474">
        <w:rPr>
          <w:rFonts w:ascii="Palatino Linotype" w:hAnsi="Palatino Linotype"/>
          <w:color w:val="000000"/>
          <w:sz w:val="22"/>
          <w:szCs w:val="22"/>
          <w:lang w:val="id-ID"/>
        </w:rPr>
        <w:t xml:space="preserve">Motivasi untuk Melanjutkan Studi, </w:t>
      </w:r>
      <w:proofErr w:type="spellStart"/>
      <w:r w:rsidR="000F1474" w:rsidRPr="000F1474">
        <w:rPr>
          <w:rFonts w:ascii="Palatino Linotype" w:hAnsi="Palatino Linotype"/>
          <w:color w:val="000000"/>
          <w:sz w:val="22"/>
          <w:szCs w:val="22"/>
        </w:rPr>
        <w:t>setelah</w:t>
      </w:r>
      <w:proofErr w:type="spellEnd"/>
      <w:r w:rsidR="000F1474" w:rsidRPr="000F1474">
        <w:rPr>
          <w:rFonts w:ascii="Palatino Linotype" w:hAnsi="Palatino Linotype"/>
          <w:color w:val="000000"/>
          <w:sz w:val="22"/>
          <w:szCs w:val="22"/>
        </w:rPr>
        <w:t xml:space="preserve"> di </w:t>
      </w:r>
      <w:proofErr w:type="spellStart"/>
      <w:r w:rsidR="000F1474" w:rsidRPr="000F1474">
        <w:rPr>
          <w:rFonts w:ascii="Palatino Linotype" w:hAnsi="Palatino Linotype"/>
          <w:color w:val="000000"/>
          <w:sz w:val="22"/>
          <w:szCs w:val="22"/>
        </w:rPr>
        <w:t>adakan</w:t>
      </w:r>
      <w:proofErr w:type="spellEnd"/>
      <w:r w:rsidR="000F1474" w:rsidRPr="000F1474">
        <w:rPr>
          <w:rFonts w:ascii="Palatino Linotype" w:hAnsi="Palatino Linotype"/>
          <w:color w:val="000000"/>
          <w:sz w:val="22"/>
          <w:szCs w:val="22"/>
        </w:rPr>
        <w:t xml:space="preserve"> </w:t>
      </w:r>
      <w:proofErr w:type="spellStart"/>
      <w:r w:rsidR="000F1474" w:rsidRPr="000F1474">
        <w:rPr>
          <w:rFonts w:ascii="Palatino Linotype" w:hAnsi="Palatino Linotype"/>
          <w:color w:val="000000"/>
          <w:sz w:val="22"/>
          <w:szCs w:val="22"/>
        </w:rPr>
        <w:t>kegiatan</w:t>
      </w:r>
      <w:proofErr w:type="spellEnd"/>
      <w:r w:rsidR="000F1474" w:rsidRPr="000F1474">
        <w:rPr>
          <w:rFonts w:ascii="Palatino Linotype" w:hAnsi="Palatino Linotype"/>
          <w:color w:val="000000"/>
          <w:sz w:val="22"/>
          <w:szCs w:val="22"/>
        </w:rPr>
        <w:t xml:space="preserve"> </w:t>
      </w:r>
      <w:r w:rsidR="000F1474" w:rsidRPr="000F1474">
        <w:rPr>
          <w:rFonts w:ascii="Palatino Linotype" w:hAnsi="Palatino Linotype"/>
          <w:color w:val="000000"/>
          <w:sz w:val="22"/>
          <w:szCs w:val="22"/>
          <w:lang w:val="id-ID"/>
        </w:rPr>
        <w:t>penyuluhan, bimbingan kelompok, menyebar angket minat bakat dan seminar</w:t>
      </w:r>
      <w:r w:rsidR="000F1474" w:rsidRPr="000F1474">
        <w:rPr>
          <w:rFonts w:ascii="Palatino Linotype" w:hAnsi="Palatino Linotype"/>
          <w:color w:val="000000"/>
          <w:sz w:val="22"/>
          <w:szCs w:val="22"/>
        </w:rPr>
        <w:t xml:space="preserve">, </w:t>
      </w:r>
      <w:r w:rsidR="000F1474" w:rsidRPr="000F1474">
        <w:rPr>
          <w:rFonts w:ascii="Palatino Linotype" w:hAnsi="Palatino Linotype"/>
          <w:color w:val="000000"/>
          <w:sz w:val="22"/>
          <w:szCs w:val="22"/>
          <w:lang w:val="id-ID"/>
        </w:rPr>
        <w:t>siswa</w:t>
      </w:r>
      <w:r w:rsidR="000F1474" w:rsidRPr="000F1474">
        <w:rPr>
          <w:rFonts w:ascii="Palatino Linotype" w:hAnsi="Palatino Linotype"/>
          <w:color w:val="000000"/>
          <w:sz w:val="22"/>
          <w:szCs w:val="22"/>
        </w:rPr>
        <w:t xml:space="preserve"> </w:t>
      </w:r>
      <w:r w:rsidR="000F1474" w:rsidRPr="000F1474">
        <w:rPr>
          <w:rFonts w:ascii="Palatino Linotype" w:hAnsi="Palatino Linotype"/>
          <w:color w:val="000000"/>
          <w:sz w:val="22"/>
          <w:szCs w:val="22"/>
          <w:lang w:val="id-ID"/>
        </w:rPr>
        <w:t>merasa termotivasi untuk melanjutkan pendidikan ke perguruan tinggi dan lebih bersemangat merencanakan masa depan. Perubahan Pandangan siswa mulai mengubah pandangan mereka tentang pendidikan tinggi, melihatnya bukan hanya sebagai kewajiban, tetapi sebagai peluang untuk berkembang. Peningkatan Diskusi sehingga siswa mulai aktif berdiskusi tentang pilihan jurusan dan perguruan tinggi, baik di dalam kelas maupun di luar kelas. Persiapan Akademis terdapat dorongan untuk meningkatkan prestasi akademis sebagai persiapan masuk perguruan tinggi, seperti belajar lebih giat atau mengikuti bimbingan belajar. Siswa mulai membangun jaringan dengan alumni atau pihak lain yang dapat memberikan informasi dan dukungan dalam memilih perguruan tinggi. Rencana Karier yang Jelas beberapa siswa mulai merumuskan rencana karier yang lebih jelas, mempertimbangkan jurusan yang sesuai dengan minat dan bakat mereka.</w:t>
      </w:r>
    </w:p>
    <w:p w14:paraId="2FB5E3AD" w14:textId="77777777" w:rsidR="000F1474" w:rsidRPr="000F1474" w:rsidRDefault="000F1474" w:rsidP="000F1474">
      <w:pPr>
        <w:spacing w:before="240" w:line="276" w:lineRule="auto"/>
        <w:jc w:val="both"/>
        <w:rPr>
          <w:rFonts w:ascii="Palatino Linotype" w:hAnsi="Palatino Linotype"/>
          <w:b/>
          <w:bCs/>
          <w:color w:val="000000"/>
          <w:sz w:val="22"/>
          <w:szCs w:val="22"/>
          <w:lang w:val="en-ID"/>
        </w:rPr>
      </w:pPr>
      <w:proofErr w:type="spellStart"/>
      <w:r w:rsidRPr="000F1474">
        <w:rPr>
          <w:rFonts w:ascii="Palatino Linotype" w:hAnsi="Palatino Linotype"/>
          <w:b/>
          <w:bCs/>
          <w:color w:val="000000"/>
          <w:sz w:val="22"/>
          <w:szCs w:val="22"/>
          <w:lang w:val="en-ID"/>
        </w:rPr>
        <w:lastRenderedPageBreak/>
        <w:t>Layanan</w:t>
      </w:r>
      <w:proofErr w:type="spellEnd"/>
      <w:r w:rsidRPr="000F1474">
        <w:rPr>
          <w:rFonts w:ascii="Palatino Linotype" w:hAnsi="Palatino Linotype"/>
          <w:b/>
          <w:bCs/>
          <w:color w:val="000000"/>
          <w:sz w:val="22"/>
          <w:szCs w:val="22"/>
          <w:lang w:val="en-ID"/>
        </w:rPr>
        <w:t xml:space="preserve"> </w:t>
      </w:r>
      <w:proofErr w:type="spellStart"/>
      <w:r w:rsidRPr="000F1474">
        <w:rPr>
          <w:rFonts w:ascii="Palatino Linotype" w:hAnsi="Palatino Linotype"/>
          <w:b/>
          <w:bCs/>
          <w:color w:val="000000"/>
          <w:sz w:val="22"/>
          <w:szCs w:val="22"/>
          <w:lang w:val="en-ID"/>
        </w:rPr>
        <w:t>Bimbingan</w:t>
      </w:r>
      <w:proofErr w:type="spellEnd"/>
      <w:r w:rsidRPr="000F1474">
        <w:rPr>
          <w:rFonts w:ascii="Palatino Linotype" w:hAnsi="Palatino Linotype"/>
          <w:b/>
          <w:bCs/>
          <w:color w:val="000000"/>
          <w:sz w:val="22"/>
          <w:szCs w:val="22"/>
          <w:lang w:val="en-ID"/>
        </w:rPr>
        <w:t xml:space="preserve"> </w:t>
      </w:r>
      <w:proofErr w:type="spellStart"/>
      <w:r w:rsidRPr="000F1474">
        <w:rPr>
          <w:rFonts w:ascii="Palatino Linotype" w:hAnsi="Palatino Linotype"/>
          <w:b/>
          <w:bCs/>
          <w:color w:val="000000"/>
          <w:sz w:val="22"/>
          <w:szCs w:val="22"/>
          <w:lang w:val="en-ID"/>
        </w:rPr>
        <w:t>Karir</w:t>
      </w:r>
      <w:proofErr w:type="spellEnd"/>
      <w:r w:rsidRPr="000F1474">
        <w:rPr>
          <w:rFonts w:ascii="Palatino Linotype" w:hAnsi="Palatino Linotype"/>
          <w:b/>
          <w:bCs/>
          <w:color w:val="000000"/>
          <w:sz w:val="22"/>
          <w:szCs w:val="22"/>
          <w:lang w:val="en-ID"/>
        </w:rPr>
        <w:t xml:space="preserve"> </w:t>
      </w:r>
    </w:p>
    <w:p w14:paraId="6FEC34B1" w14:textId="77777777"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r>
      <w:proofErr w:type="spellStart"/>
      <w:r w:rsidRPr="000F1474">
        <w:rPr>
          <w:rFonts w:ascii="Palatino Linotype" w:hAnsi="Palatino Linotype"/>
          <w:color w:val="000000"/>
          <w:sz w:val="22"/>
          <w:szCs w:val="22"/>
          <w:lang w:val="en-ID"/>
        </w:rPr>
        <w:t>Penyelenggar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tuntut</w:t>
      </w:r>
      <w:proofErr w:type="spellEnd"/>
      <w:r w:rsidRPr="000F1474">
        <w:rPr>
          <w:rFonts w:ascii="Palatino Linotype" w:hAnsi="Palatino Linotype"/>
          <w:color w:val="000000"/>
          <w:sz w:val="22"/>
          <w:szCs w:val="22"/>
          <w:lang w:val="en-ID"/>
        </w:rPr>
        <w:t xml:space="preserve"> oleh </w:t>
      </w:r>
      <w:proofErr w:type="spellStart"/>
      <w:r w:rsidRPr="000F1474">
        <w:rPr>
          <w:rFonts w:ascii="Palatino Linotype" w:hAnsi="Palatino Linotype"/>
          <w:color w:val="000000"/>
          <w:sz w:val="22"/>
          <w:szCs w:val="22"/>
          <w:lang w:val="en-ID"/>
        </w:rPr>
        <w:t>siste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awar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fasilitas</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bai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aksimal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oten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lama</w:t>
      </w:r>
      <w:proofErr w:type="spellEnd"/>
      <w:r w:rsidRPr="000F1474">
        <w:rPr>
          <w:rFonts w:ascii="Palatino Linotype" w:hAnsi="Palatino Linotype"/>
          <w:color w:val="000000"/>
          <w:sz w:val="22"/>
          <w:szCs w:val="22"/>
          <w:lang w:val="en-ID"/>
        </w:rPr>
        <w:t xml:space="preserve"> proses </w:t>
      </w:r>
      <w:proofErr w:type="spellStart"/>
      <w:r w:rsidRPr="000F1474">
        <w:rPr>
          <w:rFonts w:ascii="Palatino Linotype" w:hAnsi="Palatino Linotype"/>
          <w:color w:val="000000"/>
          <w:sz w:val="22"/>
          <w:szCs w:val="22"/>
          <w:lang w:val="en-ID"/>
        </w:rPr>
        <w:t>pembelajar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tida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a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gantung</w:t>
      </w:r>
      <w:proofErr w:type="spellEnd"/>
      <w:r w:rsidRPr="000F1474">
        <w:rPr>
          <w:rFonts w:ascii="Palatino Linotype" w:hAnsi="Palatino Linotype"/>
          <w:color w:val="000000"/>
          <w:sz w:val="22"/>
          <w:szCs w:val="22"/>
          <w:lang w:val="en-ID"/>
        </w:rPr>
        <w:t xml:space="preserve"> pada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mpone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belajaran</w:t>
      </w:r>
      <w:proofErr w:type="spellEnd"/>
      <w:r w:rsidRPr="000F1474">
        <w:rPr>
          <w:rFonts w:ascii="Palatino Linotype" w:hAnsi="Palatino Linotype"/>
          <w:color w:val="000000"/>
          <w:sz w:val="22"/>
          <w:szCs w:val="22"/>
          <w:lang w:val="en-ID"/>
        </w:rPr>
        <w:t xml:space="preserve">. Oleh </w:t>
      </w:r>
      <w:proofErr w:type="spellStart"/>
      <w:r w:rsidRPr="000F1474">
        <w:rPr>
          <w:rFonts w:ascii="Palatino Linotype" w:hAnsi="Palatino Linotype"/>
          <w:color w:val="000000"/>
          <w:sz w:val="22"/>
          <w:szCs w:val="22"/>
          <w:lang w:val="en-ID"/>
        </w:rPr>
        <w:t>kare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ambahan-khusus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BK) </w:t>
      </w:r>
      <w:proofErr w:type="spellStart"/>
      <w:r w:rsidRPr="000F1474">
        <w:rPr>
          <w:rFonts w:ascii="Palatino Linotype" w:hAnsi="Palatino Linotype"/>
          <w:color w:val="000000"/>
          <w:sz w:val="22"/>
          <w:szCs w:val="22"/>
          <w:lang w:val="en-ID"/>
        </w:rPr>
        <w:t>diperlu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embangk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melat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oten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bag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tawarkan</w:t>
      </w:r>
      <w:proofErr w:type="spellEnd"/>
      <w:r w:rsidRPr="000F1474">
        <w:rPr>
          <w:rFonts w:ascii="Palatino Linotype" w:hAnsi="Palatino Linotype"/>
          <w:color w:val="000000"/>
          <w:sz w:val="22"/>
          <w:szCs w:val="22"/>
          <w:lang w:val="en-ID"/>
        </w:rPr>
        <w:t xml:space="preserve"> oleh BK </w:t>
      </w:r>
      <w:proofErr w:type="spellStart"/>
      <w:r w:rsidRPr="000F1474">
        <w:rPr>
          <w:rFonts w:ascii="Palatino Linotype" w:hAnsi="Palatino Linotype"/>
          <w:color w:val="000000"/>
          <w:sz w:val="22"/>
          <w:szCs w:val="22"/>
          <w:lang w:val="en-ID"/>
        </w:rPr>
        <w:t>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embang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car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temati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hingg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unjuk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ol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ilaku</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sesu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lama</w:t>
      </w:r>
      <w:proofErr w:type="spellEnd"/>
      <w:r w:rsidRPr="000F1474">
        <w:rPr>
          <w:rFonts w:ascii="Palatino Linotype" w:hAnsi="Palatino Linotype"/>
          <w:color w:val="000000"/>
          <w:sz w:val="22"/>
          <w:szCs w:val="22"/>
          <w:lang w:val="en-ID"/>
        </w:rPr>
        <w:t xml:space="preserve"> proses </w:t>
      </w:r>
      <w:proofErr w:type="spellStart"/>
      <w:r w:rsidRPr="000F1474">
        <w:rPr>
          <w:rFonts w:ascii="Palatino Linotype" w:hAnsi="Palatino Linotype"/>
          <w:color w:val="000000"/>
          <w:sz w:val="22"/>
          <w:szCs w:val="22"/>
          <w:lang w:val="en-ID"/>
        </w:rPr>
        <w:t>pembelajaran</w:t>
      </w:r>
      <w:proofErr w:type="spellEnd"/>
      <w:r w:rsidRPr="000F1474">
        <w:rPr>
          <w:rFonts w:ascii="Palatino Linotype" w:hAnsi="Palatino Linotype"/>
          <w:color w:val="000000"/>
          <w:sz w:val="22"/>
          <w:szCs w:val="22"/>
          <w:vertAlign w:val="superscript"/>
          <w:lang w:val="id-ID"/>
        </w:rPr>
        <w:footnoteReference w:id="8"/>
      </w:r>
      <w:r w:rsidRPr="000F1474">
        <w:rPr>
          <w:rFonts w:ascii="Palatino Linotype" w:hAnsi="Palatino Linotype"/>
          <w:color w:val="000000"/>
          <w:sz w:val="22"/>
          <w:szCs w:val="22"/>
          <w:lang w:val="en-ID"/>
        </w:rPr>
        <w:t>.</w:t>
      </w:r>
    </w:p>
    <w:p w14:paraId="53AE6A21" w14:textId="77777777"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er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t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embang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akte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lama</w:t>
      </w:r>
      <w:proofErr w:type="spellEnd"/>
      <w:r w:rsidRPr="000F1474">
        <w:rPr>
          <w:rFonts w:ascii="Palatino Linotype" w:hAnsi="Palatino Linotype"/>
          <w:color w:val="000000"/>
          <w:sz w:val="22"/>
          <w:szCs w:val="22"/>
          <w:lang w:val="en-ID"/>
        </w:rPr>
        <w:t xml:space="preserve"> di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tek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h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ingku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per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embang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car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trapribad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upu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nta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ribad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at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a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gatur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emo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r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menggun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ahap-tahap</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ecah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a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rt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upa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ilih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ta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olu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bai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n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p</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jal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uj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duku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kemba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oten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vertAlign w:val="superscript"/>
          <w:lang w:val="id-ID"/>
        </w:rPr>
        <w:footnoteReference w:id="9"/>
      </w:r>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in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fung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bag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ghubu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ntar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masa </w:t>
      </w:r>
      <w:proofErr w:type="spellStart"/>
      <w:r w:rsidRPr="000F1474">
        <w:rPr>
          <w:rFonts w:ascii="Palatino Linotype" w:hAnsi="Palatino Linotype"/>
          <w:color w:val="000000"/>
          <w:sz w:val="22"/>
          <w:szCs w:val="22"/>
          <w:lang w:val="en-ID"/>
        </w:rPr>
        <w:t>dep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oten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at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ta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ingkat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k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n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da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a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perkenal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emu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oten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n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tapi</w:t>
      </w:r>
      <w:proofErr w:type="spellEnd"/>
      <w:r w:rsidRPr="000F1474">
        <w:rPr>
          <w:rFonts w:ascii="Palatino Linotype" w:hAnsi="Palatino Linotype"/>
          <w:color w:val="000000"/>
          <w:sz w:val="22"/>
          <w:szCs w:val="22"/>
          <w:lang w:val="en-ID"/>
        </w:rPr>
        <w:t xml:space="preserve"> juga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untutan</w:t>
      </w:r>
      <w:proofErr w:type="spellEnd"/>
      <w:r w:rsidRPr="000F1474">
        <w:rPr>
          <w:rFonts w:ascii="Palatino Linotype" w:hAnsi="Palatino Linotype"/>
          <w:color w:val="000000"/>
          <w:sz w:val="22"/>
          <w:szCs w:val="22"/>
          <w:lang w:val="en-ID"/>
        </w:rPr>
        <w:t xml:space="preserve"> dunia </w:t>
      </w:r>
      <w:proofErr w:type="spellStart"/>
      <w:r w:rsidRPr="000F1474">
        <w:rPr>
          <w:rFonts w:ascii="Palatino Linotype" w:hAnsi="Palatino Linotype"/>
          <w:color w:val="000000"/>
          <w:sz w:val="22"/>
          <w:szCs w:val="22"/>
          <w:lang w:val="en-ID"/>
        </w:rPr>
        <w:t>kerj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gun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umbe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ya</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tawar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entu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inat</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eterampil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car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n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harap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tahan</w:t>
      </w:r>
      <w:proofErr w:type="spellEnd"/>
      <w:r w:rsidRPr="000F1474">
        <w:rPr>
          <w:rFonts w:ascii="Palatino Linotype" w:hAnsi="Palatino Linotype"/>
          <w:color w:val="000000"/>
          <w:sz w:val="22"/>
          <w:szCs w:val="22"/>
          <w:lang w:val="en-ID"/>
        </w:rPr>
        <w:t xml:space="preserve"> </w:t>
      </w:r>
      <w:r w:rsidRPr="000F1474">
        <w:rPr>
          <w:rFonts w:ascii="Palatino Linotype" w:hAnsi="Palatino Linotype"/>
          <w:color w:val="000000"/>
          <w:sz w:val="22"/>
          <w:szCs w:val="22"/>
          <w:lang w:val="en-ID"/>
        </w:rPr>
        <w:lastRenderedPageBreak/>
        <w:t xml:space="preserve">dan </w:t>
      </w:r>
      <w:proofErr w:type="spellStart"/>
      <w:r w:rsidRPr="000F1474">
        <w:rPr>
          <w:rFonts w:ascii="Palatino Linotype" w:hAnsi="Palatino Linotype"/>
          <w:color w:val="000000"/>
          <w:sz w:val="22"/>
          <w:szCs w:val="22"/>
          <w:lang w:val="en-ID"/>
        </w:rPr>
        <w:t>berkelanjut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anga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mu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alah</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berkait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kerja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di masa </w:t>
      </w:r>
      <w:proofErr w:type="spellStart"/>
      <w:r w:rsidRPr="000F1474">
        <w:rPr>
          <w:rFonts w:ascii="Palatino Linotype" w:hAnsi="Palatino Linotype"/>
          <w:color w:val="000000"/>
          <w:sz w:val="22"/>
          <w:szCs w:val="22"/>
          <w:lang w:val="en-ID"/>
        </w:rPr>
        <w:t>depan</w:t>
      </w:r>
      <w:proofErr w:type="spellEnd"/>
      <w:r w:rsidRPr="000F1474">
        <w:rPr>
          <w:rFonts w:ascii="Palatino Linotype" w:hAnsi="Palatino Linotype"/>
          <w:color w:val="000000"/>
          <w:sz w:val="22"/>
          <w:szCs w:val="22"/>
          <w:vertAlign w:val="superscript"/>
          <w:lang w:val="id-ID"/>
        </w:rPr>
        <w:footnoteReference w:id="10"/>
      </w:r>
      <w:r w:rsidRPr="000F1474">
        <w:rPr>
          <w:rFonts w:ascii="Palatino Linotype" w:hAnsi="Palatino Linotype"/>
          <w:color w:val="000000"/>
          <w:sz w:val="22"/>
          <w:szCs w:val="22"/>
          <w:lang w:val="en-ID"/>
        </w:rPr>
        <w:t>.</w:t>
      </w:r>
    </w:p>
    <w:p w14:paraId="652A4954" w14:textId="77777777"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aru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k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aham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lua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nta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e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angu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talitas</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epribadi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butuh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Hal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dasarkan</w:t>
      </w:r>
      <w:proofErr w:type="spellEnd"/>
      <w:r w:rsidRPr="000F1474">
        <w:rPr>
          <w:rFonts w:ascii="Palatino Linotype" w:hAnsi="Palatino Linotype"/>
          <w:color w:val="000000"/>
          <w:sz w:val="22"/>
          <w:szCs w:val="22"/>
          <w:lang w:val="en-ID"/>
        </w:rPr>
        <w:t xml:space="preserve"> pada </w:t>
      </w:r>
      <w:proofErr w:type="spellStart"/>
      <w:r w:rsidRPr="000F1474">
        <w:rPr>
          <w:rFonts w:ascii="Palatino Linotype" w:hAnsi="Palatino Linotype"/>
          <w:color w:val="000000"/>
          <w:sz w:val="22"/>
          <w:szCs w:val="22"/>
          <w:lang w:val="en-ID"/>
        </w:rPr>
        <w:t>fakt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h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mu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capai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rkemba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kni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uli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amalkan</w:t>
      </w:r>
      <w:proofErr w:type="spellEnd"/>
      <w:r w:rsidRPr="000F1474">
        <w:rPr>
          <w:rFonts w:ascii="Palatino Linotype" w:hAnsi="Palatino Linotype"/>
          <w:color w:val="000000"/>
          <w:sz w:val="22"/>
          <w:szCs w:val="22"/>
          <w:lang w:val="en-ID"/>
        </w:rPr>
        <w:t xml:space="preserve"> masa </w:t>
      </w:r>
      <w:proofErr w:type="spellStart"/>
      <w:r w:rsidRPr="000F1474">
        <w:rPr>
          <w:rFonts w:ascii="Palatino Linotype" w:hAnsi="Palatino Linotype"/>
          <w:color w:val="000000"/>
          <w:sz w:val="22"/>
          <w:szCs w:val="22"/>
          <w:lang w:val="en-ID"/>
        </w:rPr>
        <w:t>dep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tiap</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aru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aham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gaima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at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alah</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hadap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kara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e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maj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knolo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e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nya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da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yada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gaima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akukannya</w:t>
      </w:r>
      <w:proofErr w:type="spellEnd"/>
      <w:r w:rsidRPr="000F1474">
        <w:rPr>
          <w:rFonts w:ascii="Palatino Linotype" w:hAnsi="Palatino Linotype"/>
          <w:color w:val="000000"/>
          <w:sz w:val="22"/>
          <w:szCs w:val="22"/>
          <w:vertAlign w:val="superscript"/>
          <w:lang w:val="id-ID"/>
        </w:rPr>
        <w:footnoteReference w:id="11"/>
      </w:r>
      <w:r w:rsidRPr="000F1474">
        <w:rPr>
          <w:rFonts w:ascii="Palatino Linotype" w:hAnsi="Palatino Linotype"/>
          <w:color w:val="000000"/>
          <w:sz w:val="22"/>
          <w:szCs w:val="22"/>
          <w:lang w:val="en-ID"/>
        </w:rPr>
        <w:t xml:space="preserve">. </w:t>
      </w:r>
    </w:p>
    <w:p w14:paraId="224C1773" w14:textId="77777777"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r>
      <w:proofErr w:type="spellStart"/>
      <w:r w:rsidRPr="000F1474">
        <w:rPr>
          <w:rFonts w:ascii="Palatino Linotype" w:hAnsi="Palatino Linotype"/>
          <w:color w:val="000000"/>
          <w:sz w:val="22"/>
          <w:szCs w:val="22"/>
          <w:lang w:val="en-ID"/>
        </w:rPr>
        <w:t>Menuru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y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nda</w:t>
      </w:r>
      <w:proofErr w:type="spellEnd"/>
      <w:r w:rsidRPr="000F1474">
        <w:rPr>
          <w:rFonts w:ascii="Palatino Linotype" w:hAnsi="Palatino Linotype"/>
          <w:color w:val="000000"/>
          <w:sz w:val="22"/>
          <w:szCs w:val="22"/>
          <w:lang w:val="en-ID"/>
        </w:rPr>
        <w:t xml:space="preserve"> &amp; Ali </w:t>
      </w:r>
      <w:proofErr w:type="spellStart"/>
      <w:r w:rsidRPr="000F1474">
        <w:rPr>
          <w:rFonts w:ascii="Palatino Linotype" w:hAnsi="Palatino Linotype"/>
          <w:color w:val="000000"/>
          <w:sz w:val="22"/>
          <w:szCs w:val="22"/>
          <w:lang w:val="en-ID"/>
        </w:rPr>
        <w:t>Daud</w:t>
      </w:r>
      <w:proofErr w:type="spellEnd"/>
      <w:r w:rsidRPr="000F1474">
        <w:rPr>
          <w:rFonts w:ascii="Palatino Linotype" w:hAnsi="Palatino Linotype"/>
          <w:color w:val="000000"/>
          <w:sz w:val="22"/>
          <w:szCs w:val="22"/>
          <w:lang w:val="en-ID"/>
        </w:rPr>
        <w:t xml:space="preserve"> (2023) </w:t>
      </w:r>
      <w:proofErr w:type="spellStart"/>
      <w:r w:rsidRPr="000F1474">
        <w:rPr>
          <w:rFonts w:ascii="Palatino Linotype" w:hAnsi="Palatino Linotype"/>
          <w:color w:val="000000"/>
          <w:sz w:val="22"/>
          <w:szCs w:val="22"/>
          <w:lang w:val="en-ID"/>
        </w:rPr>
        <w:t>mengat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h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da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egiat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mem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cap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ti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aham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tuj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da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xml:space="preserve">. Hal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juga </w:t>
      </w:r>
      <w:proofErr w:type="spellStart"/>
      <w:r w:rsidRPr="000F1474">
        <w:rPr>
          <w:rFonts w:ascii="Palatino Linotype" w:hAnsi="Palatino Linotype"/>
          <w:color w:val="000000"/>
          <w:sz w:val="22"/>
          <w:szCs w:val="22"/>
          <w:lang w:val="en-ID"/>
        </w:rPr>
        <w:t>mem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jalu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membu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renca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tumbu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membu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putusan</w:t>
      </w:r>
      <w:proofErr w:type="spellEnd"/>
      <w:r w:rsidRPr="000F1474">
        <w:rPr>
          <w:rFonts w:ascii="Palatino Linotype" w:hAnsi="Palatino Linotype"/>
          <w:color w:val="000000"/>
          <w:sz w:val="22"/>
          <w:szCs w:val="22"/>
          <w:lang w:val="en-ID"/>
        </w:rPr>
        <w:t xml:space="preserve"> di </w:t>
      </w:r>
      <w:proofErr w:type="spellStart"/>
      <w:r w:rsidRPr="000F1474">
        <w:rPr>
          <w:rFonts w:ascii="Palatino Linotype" w:hAnsi="Palatino Linotype"/>
          <w:color w:val="000000"/>
          <w:sz w:val="22"/>
          <w:szCs w:val="22"/>
          <w:lang w:val="en-ID"/>
        </w:rPr>
        <w:t>bida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mamp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ilih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ncapai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idup</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eb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ahami</w:t>
      </w:r>
      <w:proofErr w:type="spellEnd"/>
      <w:r w:rsidRPr="000F1474">
        <w:rPr>
          <w:rFonts w:ascii="Palatino Linotype" w:hAnsi="Palatino Linotype"/>
          <w:color w:val="000000"/>
          <w:sz w:val="22"/>
          <w:szCs w:val="22"/>
          <w:lang w:val="en-ID"/>
        </w:rPr>
        <w:t xml:space="preserve"> dunia </w:t>
      </w:r>
      <w:proofErr w:type="spellStart"/>
      <w:r w:rsidRPr="000F1474">
        <w:rPr>
          <w:rFonts w:ascii="Palatino Linotype" w:hAnsi="Palatino Linotype"/>
          <w:color w:val="000000"/>
          <w:sz w:val="22"/>
          <w:szCs w:val="22"/>
          <w:lang w:val="en-ID"/>
        </w:rPr>
        <w:t>sistemati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rosedu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tode</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dukung</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mem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ta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fond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getah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ri</w:t>
      </w:r>
      <w:proofErr w:type="spellEnd"/>
      <w:r w:rsidRPr="000F1474">
        <w:rPr>
          <w:rFonts w:ascii="Palatino Linotype" w:hAnsi="Palatino Linotype"/>
          <w:color w:val="000000"/>
          <w:sz w:val="22"/>
          <w:szCs w:val="22"/>
          <w:lang w:val="en-ID"/>
        </w:rPr>
        <w:t xml:space="preserve"> pada </w:t>
      </w:r>
      <w:proofErr w:type="spellStart"/>
      <w:r w:rsidRPr="000F1474">
        <w:rPr>
          <w:rFonts w:ascii="Palatino Linotype" w:hAnsi="Palatino Linotype"/>
          <w:color w:val="000000"/>
          <w:sz w:val="22"/>
          <w:szCs w:val="22"/>
          <w:lang w:val="en-ID"/>
        </w:rPr>
        <w:t>kesempat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berbed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truktu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vertAlign w:val="superscript"/>
          <w:lang w:val="id-ID"/>
        </w:rPr>
        <w:footnoteReference w:id="12"/>
      </w:r>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juga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art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bag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pa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lor</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profesional</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terlat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divid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aham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ndir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lingkungan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alu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bag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giat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kenal</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sti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Proses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kai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proses </w:t>
      </w:r>
      <w:proofErr w:type="spellStart"/>
      <w:r w:rsidRPr="000F1474">
        <w:rPr>
          <w:rFonts w:ascii="Palatino Linotype" w:hAnsi="Palatino Linotype"/>
          <w:color w:val="000000"/>
          <w:sz w:val="22"/>
          <w:szCs w:val="22"/>
          <w:lang w:val="en-ID"/>
        </w:rPr>
        <w:t>pemilih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ngemba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uj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tekuni</w:t>
      </w:r>
      <w:proofErr w:type="spellEnd"/>
      <w:r w:rsidRPr="000F1474">
        <w:rPr>
          <w:rFonts w:ascii="Palatino Linotype" w:hAnsi="Palatino Linotype"/>
          <w:color w:val="000000"/>
          <w:sz w:val="22"/>
          <w:szCs w:val="22"/>
          <w:vertAlign w:val="superscript"/>
          <w:lang w:val="id-ID"/>
        </w:rPr>
        <w:footnoteReference w:id="13"/>
      </w:r>
      <w:r w:rsidRPr="000F1474">
        <w:rPr>
          <w:rFonts w:ascii="Palatino Linotype" w:hAnsi="Palatino Linotype"/>
          <w:color w:val="000000"/>
          <w:sz w:val="22"/>
          <w:szCs w:val="22"/>
          <w:lang w:val="en-ID"/>
        </w:rPr>
        <w:t>.</w:t>
      </w:r>
    </w:p>
    <w:p w14:paraId="5C2C5AE3" w14:textId="77777777" w:rsidR="000F1474" w:rsidRPr="000F1474" w:rsidRDefault="000F1474" w:rsidP="000F1474">
      <w:pPr>
        <w:spacing w:before="240" w:line="276" w:lineRule="auto"/>
        <w:jc w:val="both"/>
        <w:rPr>
          <w:rFonts w:ascii="Palatino Linotype" w:hAnsi="Palatino Linotype"/>
          <w:color w:val="000000"/>
          <w:sz w:val="22"/>
          <w:szCs w:val="22"/>
          <w:lang w:val="id-ID"/>
        </w:rPr>
      </w:pPr>
      <w:r w:rsidRPr="000F1474">
        <w:rPr>
          <w:rFonts w:ascii="Palatino Linotype" w:hAnsi="Palatino Linotype"/>
          <w:color w:val="000000"/>
          <w:sz w:val="22"/>
          <w:szCs w:val="22"/>
          <w:lang w:val="en-ID"/>
        </w:rPr>
        <w:lastRenderedPageBreak/>
        <w:tab/>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da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berikan</w:t>
      </w:r>
      <w:proofErr w:type="spellEnd"/>
      <w:r w:rsidRPr="000F1474">
        <w:rPr>
          <w:rFonts w:ascii="Palatino Linotype" w:hAnsi="Palatino Linotype"/>
          <w:color w:val="000000"/>
          <w:sz w:val="22"/>
          <w:szCs w:val="22"/>
          <w:lang w:val="en-ID"/>
        </w:rPr>
        <w:t xml:space="preserve"> oleh </w:t>
      </w:r>
      <w:proofErr w:type="spellStart"/>
      <w:r w:rsidRPr="000F1474">
        <w:rPr>
          <w:rFonts w:ascii="Palatino Linotype" w:hAnsi="Palatino Linotype"/>
          <w:color w:val="000000"/>
          <w:sz w:val="22"/>
          <w:szCs w:val="22"/>
          <w:lang w:val="en-ID"/>
        </w:rPr>
        <w:t>konselo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garah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r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encana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ta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gambil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putus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sesu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yebab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lie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ncan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r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ilih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pat</w:t>
      </w:r>
      <w:proofErr w:type="spellEnd"/>
      <w:r w:rsidRPr="000F1474">
        <w:rPr>
          <w:rFonts w:ascii="Palatino Linotype" w:hAnsi="Palatino Linotype"/>
          <w:color w:val="000000"/>
          <w:sz w:val="22"/>
          <w:szCs w:val="22"/>
          <w:lang w:val="en-ID"/>
        </w:rPr>
        <w:t xml:space="preserve">. Salah </w:t>
      </w:r>
      <w:proofErr w:type="spellStart"/>
      <w:r w:rsidRPr="000F1474">
        <w:rPr>
          <w:rFonts w:ascii="Palatino Linotype" w:hAnsi="Palatino Linotype"/>
          <w:color w:val="000000"/>
          <w:sz w:val="22"/>
          <w:szCs w:val="22"/>
          <w:lang w:val="en-ID"/>
        </w:rPr>
        <w:t>sa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bis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ber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da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individual. </w:t>
      </w:r>
      <w:proofErr w:type="spellStart"/>
      <w:r w:rsidRPr="000F1474">
        <w:rPr>
          <w:rFonts w:ascii="Palatino Linotype" w:hAnsi="Palatino Linotype"/>
          <w:color w:val="000000"/>
          <w:sz w:val="22"/>
          <w:szCs w:val="22"/>
          <w:lang w:val="en-ID"/>
        </w:rPr>
        <w:t>Ma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lie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onselo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s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arah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per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p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encana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sesu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faktor</w:t>
      </w:r>
      <w:proofErr w:type="spellEnd"/>
      <w:r w:rsidRPr="000F1474">
        <w:rPr>
          <w:rFonts w:ascii="Palatino Linotype" w:hAnsi="Palatino Linotype"/>
          <w:color w:val="000000"/>
          <w:sz w:val="22"/>
          <w:szCs w:val="22"/>
          <w:lang w:val="en-ID"/>
        </w:rPr>
        <w:t xml:space="preserve"> internal dan </w:t>
      </w:r>
      <w:proofErr w:type="spellStart"/>
      <w:r w:rsidRPr="000F1474">
        <w:rPr>
          <w:rFonts w:ascii="Palatino Linotype" w:hAnsi="Palatino Linotype"/>
          <w:color w:val="000000"/>
          <w:sz w:val="22"/>
          <w:szCs w:val="22"/>
          <w:lang w:val="en-ID"/>
        </w:rPr>
        <w:t>eksternal</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lien</w:t>
      </w:r>
      <w:proofErr w:type="spellEnd"/>
      <w:r w:rsidRPr="000F1474">
        <w:rPr>
          <w:rFonts w:ascii="Palatino Linotype" w:hAnsi="Palatino Linotype"/>
          <w:color w:val="000000"/>
          <w:sz w:val="22"/>
          <w:szCs w:val="22"/>
          <w:lang w:val="en-ID"/>
        </w:rPr>
        <w:t>.</w:t>
      </w:r>
      <w:r w:rsidRPr="000F1474">
        <w:rPr>
          <w:rFonts w:ascii="Palatino Linotype" w:hAnsi="Palatino Linotype"/>
          <w:color w:val="000000"/>
          <w:sz w:val="22"/>
          <w:szCs w:val="22"/>
          <w:lang w:val="id-ID"/>
        </w:rPr>
        <w:t xml:space="preserve"> </w:t>
      </w:r>
      <w:proofErr w:type="spellStart"/>
      <w:r w:rsidRPr="000F1474">
        <w:rPr>
          <w:rFonts w:ascii="Palatino Linotype" w:hAnsi="Palatino Linotype"/>
          <w:color w:val="000000"/>
          <w:sz w:val="22"/>
          <w:szCs w:val="22"/>
          <w:lang w:val="en-ID"/>
        </w:rPr>
        <w:t>Namun</w:t>
      </w:r>
      <w:proofErr w:type="spellEnd"/>
      <w:r w:rsidRPr="000F1474">
        <w:rPr>
          <w:rFonts w:ascii="Palatino Linotype" w:hAnsi="Palatino Linotype"/>
          <w:color w:val="000000"/>
          <w:sz w:val="22"/>
          <w:szCs w:val="22"/>
          <w:lang w:val="en-ID"/>
        </w:rPr>
        <w:t xml:space="preserve">, MAN 2 Kota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k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untu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e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ada</w:t>
      </w:r>
      <w:proofErr w:type="spellEnd"/>
      <w:r w:rsidRPr="000F1474">
        <w:rPr>
          <w:rFonts w:ascii="Palatino Linotype" w:hAnsi="Palatino Linotype"/>
          <w:color w:val="000000"/>
          <w:sz w:val="22"/>
          <w:szCs w:val="22"/>
          <w:lang w:val="en-ID"/>
        </w:rPr>
        <w:t xml:space="preserve"> di </w:t>
      </w:r>
      <w:proofErr w:type="spellStart"/>
      <w:r w:rsidRPr="000F1474">
        <w:rPr>
          <w:rFonts w:ascii="Palatino Linotype" w:hAnsi="Palatino Linotype"/>
          <w:color w:val="000000"/>
          <w:sz w:val="22"/>
          <w:szCs w:val="22"/>
          <w:lang w:val="en-ID"/>
        </w:rPr>
        <w:t>desa</w:t>
      </w:r>
      <w:proofErr w:type="spellEnd"/>
      <w:r w:rsidRPr="000F1474">
        <w:rPr>
          <w:rFonts w:ascii="Palatino Linotype" w:hAnsi="Palatino Linotype"/>
          <w:color w:val="000000"/>
          <w:sz w:val="22"/>
          <w:szCs w:val="22"/>
          <w:lang w:val="en-ID"/>
        </w:rPr>
        <w:t xml:space="preserve">, di mana proses </w:t>
      </w:r>
      <w:proofErr w:type="spellStart"/>
      <w:r w:rsidRPr="000F1474">
        <w:rPr>
          <w:rFonts w:ascii="Palatino Linotype" w:hAnsi="Palatino Linotype"/>
          <w:color w:val="000000"/>
          <w:sz w:val="22"/>
          <w:szCs w:val="22"/>
          <w:lang w:val="en-ID"/>
        </w:rPr>
        <w:t>belaja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aja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jad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nang</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nyam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hingg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yenang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berap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las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MAN 2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da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anjut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ntara</w:t>
      </w:r>
      <w:proofErr w:type="spellEnd"/>
      <w:r w:rsidRPr="000F1474">
        <w:rPr>
          <w:rFonts w:ascii="Palatino Linotype" w:hAnsi="Palatino Linotype"/>
          <w:color w:val="000000"/>
          <w:sz w:val="22"/>
          <w:szCs w:val="22"/>
          <w:lang w:val="en-ID"/>
        </w:rPr>
        <w:t xml:space="preserve"> lain </w:t>
      </w:r>
      <w:proofErr w:type="spellStart"/>
      <w:r w:rsidRPr="000F1474">
        <w:rPr>
          <w:rFonts w:ascii="Palatino Linotype" w:hAnsi="Palatino Linotype"/>
          <w:color w:val="000000"/>
          <w:sz w:val="22"/>
          <w:szCs w:val="22"/>
          <w:lang w:val="en-ID"/>
        </w:rPr>
        <w:t>kurang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otiv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urang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getah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nta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gur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taku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uli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e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simi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sekolah</w:t>
      </w:r>
      <w:proofErr w:type="spellEnd"/>
      <w:r w:rsidRPr="000F1474">
        <w:rPr>
          <w:rFonts w:ascii="Palatino Linotype" w:hAnsi="Palatino Linotype"/>
          <w:color w:val="000000"/>
          <w:sz w:val="22"/>
          <w:szCs w:val="22"/>
          <w:lang w:val="en-ID"/>
        </w:rPr>
        <w:t xml:space="preserve"> di </w:t>
      </w:r>
      <w:proofErr w:type="spellStart"/>
      <w:r w:rsidRPr="000F1474">
        <w:rPr>
          <w:rFonts w:ascii="Palatino Linotype" w:hAnsi="Palatino Linotype"/>
          <w:color w:val="000000"/>
          <w:sz w:val="22"/>
          <w:szCs w:val="22"/>
          <w:lang w:val="en-ID"/>
        </w:rPr>
        <w:t>desa</w:t>
      </w:r>
      <w:proofErr w:type="spellEnd"/>
      <w:r w:rsidRPr="000F1474">
        <w:rPr>
          <w:rFonts w:ascii="Palatino Linotype" w:hAnsi="Palatino Linotype"/>
          <w:color w:val="000000"/>
          <w:sz w:val="22"/>
          <w:szCs w:val="22"/>
          <w:lang w:val="en-ID"/>
        </w:rPr>
        <w:t>.</w:t>
      </w:r>
    </w:p>
    <w:p w14:paraId="2CA79494" w14:textId="77777777"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t xml:space="preserve">Pada </w:t>
      </w:r>
      <w:proofErr w:type="spellStart"/>
      <w:r w:rsidRPr="000F1474">
        <w:rPr>
          <w:rFonts w:ascii="Palatino Linotype" w:hAnsi="Palatino Linotype"/>
          <w:color w:val="000000"/>
          <w:sz w:val="22"/>
          <w:szCs w:val="22"/>
          <w:lang w:val="en-ID"/>
        </w:rPr>
        <w:t>peneliti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eli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gun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formasi</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berup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yai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datang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berapa</w:t>
      </w:r>
      <w:proofErr w:type="spellEnd"/>
      <w:r w:rsidRPr="000F1474">
        <w:rPr>
          <w:rFonts w:ascii="Palatino Linotype" w:hAnsi="Palatino Linotype"/>
          <w:color w:val="000000"/>
          <w:sz w:val="22"/>
          <w:szCs w:val="22"/>
          <w:lang w:val="en-ID"/>
        </w:rPr>
        <w:t xml:space="preserve"> alumni </w:t>
      </w:r>
      <w:proofErr w:type="spellStart"/>
      <w:r w:rsidRPr="000F1474">
        <w:rPr>
          <w:rFonts w:ascii="Palatino Linotype" w:hAnsi="Palatino Linotype"/>
          <w:color w:val="000000"/>
          <w:sz w:val="22"/>
          <w:szCs w:val="22"/>
          <w:lang w:val="en-ID"/>
        </w:rPr>
        <w:t>dari</w:t>
      </w:r>
      <w:proofErr w:type="spellEnd"/>
      <w:r w:rsidRPr="000F1474">
        <w:rPr>
          <w:rFonts w:ascii="Palatino Linotype" w:hAnsi="Palatino Linotype"/>
          <w:color w:val="000000"/>
          <w:sz w:val="22"/>
          <w:szCs w:val="22"/>
          <w:lang w:val="en-ID"/>
        </w:rPr>
        <w:t xml:space="preserve"> MAN 2 Kota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melanjut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tud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gur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beri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nta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beri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otivas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ngenalan</w:t>
      </w:r>
      <w:proofErr w:type="spellEnd"/>
      <w:r w:rsidRPr="000F1474">
        <w:rPr>
          <w:rFonts w:ascii="Palatino Linotype" w:hAnsi="Palatino Linotype"/>
          <w:color w:val="000000"/>
          <w:sz w:val="22"/>
          <w:szCs w:val="22"/>
          <w:lang w:val="en-ID"/>
        </w:rPr>
        <w:t xml:space="preserve"> dunia </w:t>
      </w:r>
      <w:proofErr w:type="spellStart"/>
      <w:r w:rsidRPr="000F1474">
        <w:rPr>
          <w:rFonts w:ascii="Palatino Linotype" w:hAnsi="Palatino Linotype"/>
          <w:color w:val="000000"/>
          <w:sz w:val="22"/>
          <w:szCs w:val="22"/>
          <w:lang w:val="en-ID"/>
        </w:rPr>
        <w:t>kampu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pad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las</w:t>
      </w:r>
      <w:proofErr w:type="spellEnd"/>
      <w:r w:rsidRPr="000F1474">
        <w:rPr>
          <w:rFonts w:ascii="Palatino Linotype" w:hAnsi="Palatino Linotype"/>
          <w:color w:val="000000"/>
          <w:sz w:val="22"/>
          <w:szCs w:val="22"/>
          <w:lang w:val="en-ID"/>
        </w:rPr>
        <w:t xml:space="preserve"> XII </w:t>
      </w:r>
      <w:proofErr w:type="spellStart"/>
      <w:r w:rsidRPr="000F1474">
        <w:rPr>
          <w:rFonts w:ascii="Palatino Linotype" w:hAnsi="Palatino Linotype"/>
          <w:color w:val="000000"/>
          <w:sz w:val="22"/>
          <w:szCs w:val="22"/>
          <w:lang w:val="en-ID"/>
        </w:rPr>
        <w:t>supa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MAN 2 Kota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puny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ma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anjut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gur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lai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tu</w:t>
      </w:r>
      <w:proofErr w:type="spellEnd"/>
      <w:r w:rsidRPr="000F1474">
        <w:rPr>
          <w:rFonts w:ascii="Palatino Linotype" w:hAnsi="Palatino Linotype"/>
          <w:color w:val="000000"/>
          <w:sz w:val="22"/>
          <w:szCs w:val="22"/>
          <w:lang w:val="en-ID"/>
        </w:rPr>
        <w:t xml:space="preserve"> juga </w:t>
      </w:r>
      <w:proofErr w:type="spellStart"/>
      <w:r w:rsidRPr="000F1474">
        <w:rPr>
          <w:rFonts w:ascii="Palatino Linotype" w:hAnsi="Palatino Linotype"/>
          <w:color w:val="000000"/>
          <w:sz w:val="22"/>
          <w:szCs w:val="22"/>
          <w:lang w:val="en-ID"/>
        </w:rPr>
        <w:t>supa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sesu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inginkanya</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sesu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kat</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miliki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berikan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form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sebu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harap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motiv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anjut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gur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lai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gisi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ap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gumum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d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up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uk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dividu</w:t>
      </w:r>
      <w:proofErr w:type="spellEnd"/>
      <w:r w:rsidRPr="000F1474">
        <w:rPr>
          <w:rFonts w:ascii="Palatino Linotype" w:hAnsi="Palatino Linotype"/>
          <w:color w:val="000000"/>
          <w:sz w:val="22"/>
          <w:szCs w:val="22"/>
          <w:lang w:val="en-ID"/>
        </w:rPr>
        <w:t>/</w:t>
      </w:r>
      <w:proofErr w:type="spellStart"/>
      <w:r w:rsidRPr="000F1474">
        <w:rPr>
          <w:rFonts w:ascii="Palatino Linotype" w:hAnsi="Palatino Linotype"/>
          <w:color w:val="000000"/>
          <w:sz w:val="22"/>
          <w:szCs w:val="22"/>
          <w:lang w:val="en-ID"/>
        </w:rPr>
        <w:t>kelompo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yeba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ngke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in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kat</w:t>
      </w:r>
      <w:proofErr w:type="spellEnd"/>
      <w:r w:rsidRPr="000F1474">
        <w:rPr>
          <w:rFonts w:ascii="Palatino Linotype" w:hAnsi="Palatino Linotype"/>
          <w:color w:val="000000"/>
          <w:sz w:val="22"/>
          <w:szCs w:val="22"/>
          <w:lang w:val="en-ID"/>
        </w:rPr>
        <w:t xml:space="preserve"> dan seminar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hadir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ate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ri</w:t>
      </w:r>
      <w:proofErr w:type="spellEnd"/>
      <w:r w:rsidRPr="000F1474">
        <w:rPr>
          <w:rFonts w:ascii="Palatino Linotype" w:hAnsi="Palatino Linotype"/>
          <w:color w:val="000000"/>
          <w:sz w:val="22"/>
          <w:szCs w:val="22"/>
          <w:lang w:val="en-ID"/>
        </w:rPr>
        <w:t xml:space="preserve"> UIN Gus Dur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otiv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sisw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gur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hingg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amb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wawas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eliti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eli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gun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form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up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ipu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beri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otivas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ngenal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ingku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mpu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lastRenderedPageBreak/>
        <w:t>kelas</w:t>
      </w:r>
      <w:proofErr w:type="spellEnd"/>
      <w:r w:rsidRPr="000F1474">
        <w:rPr>
          <w:rFonts w:ascii="Palatino Linotype" w:hAnsi="Palatino Linotype"/>
          <w:color w:val="000000"/>
          <w:sz w:val="22"/>
          <w:szCs w:val="22"/>
          <w:lang w:val="en-ID"/>
        </w:rPr>
        <w:t xml:space="preserve"> XII, yang </w:t>
      </w:r>
      <w:proofErr w:type="spellStart"/>
      <w:r w:rsidRPr="000F1474">
        <w:rPr>
          <w:rFonts w:ascii="Palatino Linotype" w:hAnsi="Palatino Linotype"/>
          <w:color w:val="000000"/>
          <w:sz w:val="22"/>
          <w:szCs w:val="22"/>
          <w:lang w:val="en-ID"/>
        </w:rPr>
        <w:t>dimaksud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doro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MAN 2 Kota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anjut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gur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lai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yan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form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maksud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an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sesu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inat</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bak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ka</w:t>
      </w:r>
      <w:proofErr w:type="spellEnd"/>
      <w:r w:rsidRPr="000F1474">
        <w:rPr>
          <w:rFonts w:ascii="Palatino Linotype" w:hAnsi="Palatino Linotype"/>
          <w:color w:val="000000"/>
          <w:sz w:val="22"/>
          <w:szCs w:val="22"/>
          <w:vertAlign w:val="superscript"/>
          <w:lang w:val="id-ID"/>
        </w:rPr>
        <w:footnoteReference w:id="14"/>
      </w:r>
      <w:r w:rsidRPr="000F1474">
        <w:rPr>
          <w:rFonts w:ascii="Palatino Linotype" w:hAnsi="Palatino Linotype"/>
          <w:color w:val="000000"/>
          <w:sz w:val="22"/>
          <w:szCs w:val="22"/>
          <w:lang w:val="en-ID"/>
        </w:rPr>
        <w:t>.</w:t>
      </w:r>
    </w:p>
    <w:p w14:paraId="33FBAAA3" w14:textId="082470D5"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t>Program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ngenal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tud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nju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gi</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MAN 2 Kota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tuju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meningkat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rap</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lulus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eng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tas</w:t>
      </w:r>
      <w:proofErr w:type="spellEnd"/>
      <w:r w:rsidRPr="000F1474">
        <w:rPr>
          <w:rFonts w:ascii="Palatino Linotype" w:hAnsi="Palatino Linotype"/>
          <w:color w:val="000000"/>
          <w:sz w:val="22"/>
          <w:szCs w:val="22"/>
          <w:lang w:val="en-ID"/>
        </w:rPr>
        <w:t>/</w:t>
      </w:r>
      <w:proofErr w:type="spellStart"/>
      <w:r w:rsidRPr="000F1474">
        <w:rPr>
          <w:rFonts w:ascii="Palatino Linotype" w:hAnsi="Palatino Linotype"/>
          <w:color w:val="000000"/>
          <w:sz w:val="22"/>
          <w:szCs w:val="22"/>
          <w:lang w:val="en-ID"/>
        </w:rPr>
        <w:t>sederajat</w:t>
      </w:r>
      <w:proofErr w:type="spellEnd"/>
      <w:r w:rsidRPr="000F1474">
        <w:rPr>
          <w:rFonts w:ascii="Palatino Linotype" w:hAnsi="Palatino Linotype"/>
          <w:color w:val="000000"/>
          <w:sz w:val="22"/>
          <w:szCs w:val="22"/>
          <w:lang w:val="en-ID"/>
        </w:rPr>
        <w:t xml:space="preserve"> agar </w:t>
      </w:r>
      <w:proofErr w:type="spellStart"/>
      <w:r w:rsidRPr="000F1474">
        <w:rPr>
          <w:rFonts w:ascii="Palatino Linotype" w:hAnsi="Palatino Linotype"/>
          <w:color w:val="000000"/>
          <w:sz w:val="22"/>
          <w:szCs w:val="22"/>
          <w:lang w:val="en-ID"/>
        </w:rPr>
        <w:t>melaku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aham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tingnya</w:t>
      </w:r>
      <w:proofErr w:type="spellEnd"/>
      <w:r w:rsidRPr="000F1474">
        <w:rPr>
          <w:rFonts w:ascii="Palatino Linotype" w:hAnsi="Palatino Linotype"/>
          <w:color w:val="000000"/>
          <w:sz w:val="22"/>
          <w:szCs w:val="22"/>
          <w:lang w:val="en-ID"/>
        </w:rPr>
        <w:t xml:space="preserve"> Pendidikan yang </w:t>
      </w:r>
      <w:proofErr w:type="spellStart"/>
      <w:r w:rsidRPr="000F1474">
        <w:rPr>
          <w:rFonts w:ascii="Palatino Linotype" w:hAnsi="Palatino Linotype"/>
          <w:color w:val="000000"/>
          <w:sz w:val="22"/>
          <w:szCs w:val="22"/>
          <w:lang w:val="en-ID"/>
        </w:rPr>
        <w:t>lebih</w:t>
      </w:r>
      <w:proofErr w:type="spellEnd"/>
      <w:r w:rsidRPr="000F1474">
        <w:rPr>
          <w:rFonts w:ascii="Palatino Linotype" w:hAnsi="Palatino Linotype"/>
          <w:color w:val="000000"/>
          <w:sz w:val="22"/>
          <w:szCs w:val="22"/>
          <w:lang w:val="en-ID"/>
        </w:rPr>
        <w:t> Tinggi.</w:t>
      </w:r>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Dalam</w:t>
      </w:r>
      <w:proofErr w:type="spellEnd"/>
      <w:r w:rsidR="00FF5FFF">
        <w:rPr>
          <w:rFonts w:ascii="Palatino Linotype" w:hAnsi="Palatino Linotype"/>
          <w:color w:val="000000"/>
          <w:sz w:val="22"/>
          <w:szCs w:val="22"/>
          <w:lang w:val="en-ID"/>
        </w:rPr>
        <w:t xml:space="preserve"> Era </w:t>
      </w:r>
      <w:proofErr w:type="spellStart"/>
      <w:r w:rsidR="00FF5FFF">
        <w:rPr>
          <w:rFonts w:ascii="Palatino Linotype" w:hAnsi="Palatino Linotype"/>
          <w:color w:val="000000"/>
          <w:sz w:val="22"/>
          <w:szCs w:val="22"/>
          <w:lang w:val="en-ID"/>
        </w:rPr>
        <w:t>Globalisas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in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kebutuh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pendidik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tingg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merupak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kebutuh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pokok</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dari</w:t>
      </w:r>
      <w:proofErr w:type="spellEnd"/>
      <w:r w:rsidR="00FF5FFF">
        <w:rPr>
          <w:rFonts w:ascii="Palatino Linotype" w:hAnsi="Palatino Linotype"/>
          <w:color w:val="000000"/>
          <w:sz w:val="22"/>
          <w:szCs w:val="22"/>
          <w:lang w:val="en-ID"/>
        </w:rPr>
        <w:t xml:space="preserve"> dunia </w:t>
      </w:r>
      <w:proofErr w:type="spellStart"/>
      <w:r w:rsidR="00FF5FFF">
        <w:rPr>
          <w:rFonts w:ascii="Palatino Linotype" w:hAnsi="Palatino Linotype"/>
          <w:color w:val="000000"/>
          <w:sz w:val="22"/>
          <w:szCs w:val="22"/>
          <w:lang w:val="en-ID"/>
        </w:rPr>
        <w:t>pendidik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tinggi</w:t>
      </w:r>
      <w:proofErr w:type="spellEnd"/>
      <w:r w:rsidR="00FF5FFF">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en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saing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dalam</w:t>
      </w:r>
      <w:proofErr w:type="spellEnd"/>
      <w:r w:rsidR="00FF5FFF">
        <w:rPr>
          <w:rFonts w:ascii="Palatino Linotype" w:hAnsi="Palatino Linotype"/>
          <w:color w:val="000000"/>
          <w:sz w:val="22"/>
          <w:szCs w:val="22"/>
          <w:lang w:val="en-ID"/>
        </w:rPr>
        <w:t xml:space="preserve"> dunia </w:t>
      </w:r>
      <w:proofErr w:type="spellStart"/>
      <w:r w:rsidR="00FF5FFF">
        <w:rPr>
          <w:rFonts w:ascii="Palatino Linotype" w:hAnsi="Palatino Linotype"/>
          <w:color w:val="000000"/>
          <w:sz w:val="22"/>
          <w:szCs w:val="22"/>
          <w:lang w:val="en-ID"/>
        </w:rPr>
        <w:t>kerja</w:t>
      </w:r>
      <w:proofErr w:type="spellEnd"/>
      <w:r w:rsidR="00FF5FFF">
        <w:rPr>
          <w:rFonts w:ascii="Palatino Linotype" w:hAnsi="Palatino Linotype"/>
          <w:color w:val="000000"/>
          <w:sz w:val="22"/>
          <w:szCs w:val="22"/>
          <w:lang w:val="en-ID"/>
        </w:rPr>
        <w:t xml:space="preserve"> yang </w:t>
      </w:r>
      <w:proofErr w:type="spellStart"/>
      <w:r w:rsidR="00FF5FFF">
        <w:rPr>
          <w:rFonts w:ascii="Palatino Linotype" w:hAnsi="Palatino Linotype"/>
          <w:color w:val="000000"/>
          <w:sz w:val="22"/>
          <w:szCs w:val="22"/>
          <w:lang w:val="en-ID"/>
        </w:rPr>
        <w:t>semaki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ulit</w:t>
      </w:r>
      <w:proofErr w:type="spellEnd"/>
      <w:r w:rsidR="00FF5FFF">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giat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stud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njut</w:t>
      </w:r>
      <w:proofErr w:type="spellEnd"/>
      <w:r w:rsidRPr="000F1474">
        <w:rPr>
          <w:rFonts w:ascii="Palatino Linotype" w:hAnsi="Palatino Linotype"/>
          <w:color w:val="000000"/>
          <w:sz w:val="22"/>
          <w:szCs w:val="22"/>
          <w:lang w:val="en-ID"/>
        </w:rPr>
        <w:t xml:space="preserve"> pada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xml:space="preserve"> MAN 2 Kota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hadiri</w:t>
      </w:r>
      <w:proofErr w:type="spellEnd"/>
      <w:r w:rsidRPr="000F1474">
        <w:rPr>
          <w:rFonts w:ascii="Palatino Linotype" w:hAnsi="Palatino Linotype"/>
          <w:color w:val="000000"/>
          <w:sz w:val="22"/>
          <w:szCs w:val="22"/>
          <w:lang w:val="en-ID"/>
        </w:rPr>
        <w:t xml:space="preserve"> oleh </w:t>
      </w:r>
      <w:proofErr w:type="spellStart"/>
      <w:r w:rsidRPr="000F1474">
        <w:rPr>
          <w:rFonts w:ascii="Palatino Linotype" w:hAnsi="Palatino Linotype"/>
          <w:color w:val="000000"/>
          <w:sz w:val="22"/>
          <w:szCs w:val="22"/>
          <w:lang w:val="en-ID"/>
        </w:rPr>
        <w:t>semu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iswa-sisw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las</w:t>
      </w:r>
      <w:proofErr w:type="spellEnd"/>
      <w:r w:rsidRPr="000F1474">
        <w:rPr>
          <w:rFonts w:ascii="Palatino Linotype" w:hAnsi="Palatino Linotype"/>
          <w:color w:val="000000"/>
          <w:sz w:val="22"/>
          <w:szCs w:val="22"/>
          <w:lang w:val="en-ID"/>
        </w:rPr>
        <w:t xml:space="preserve"> XII, 5 Guru </w:t>
      </w:r>
      <w:proofErr w:type="spellStart"/>
      <w:r w:rsidRPr="000F1474">
        <w:rPr>
          <w:rFonts w:ascii="Palatino Linotype" w:hAnsi="Palatino Linotype"/>
          <w:color w:val="000000"/>
          <w:sz w:val="22"/>
          <w:szCs w:val="22"/>
          <w:lang w:val="en-ID"/>
        </w:rPr>
        <w:t>Pendamping</w:t>
      </w:r>
      <w:proofErr w:type="spellEnd"/>
      <w:r w:rsidRPr="000F1474">
        <w:rPr>
          <w:rFonts w:ascii="Palatino Linotype" w:hAnsi="Palatino Linotype"/>
          <w:color w:val="000000"/>
          <w:sz w:val="22"/>
          <w:szCs w:val="22"/>
          <w:lang w:val="en-ID"/>
        </w:rPr>
        <w:t xml:space="preserve">, 1 </w:t>
      </w:r>
      <w:proofErr w:type="spellStart"/>
      <w:r w:rsidRPr="000F1474">
        <w:rPr>
          <w:rFonts w:ascii="Palatino Linotype" w:hAnsi="Palatino Linotype"/>
          <w:color w:val="000000"/>
          <w:sz w:val="22"/>
          <w:szCs w:val="22"/>
          <w:lang w:val="en-ID"/>
        </w:rPr>
        <w:t>Dose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ri</w:t>
      </w:r>
      <w:proofErr w:type="spellEnd"/>
      <w:r w:rsidRPr="000F1474">
        <w:rPr>
          <w:rFonts w:ascii="Palatino Linotype" w:hAnsi="Palatino Linotype"/>
          <w:color w:val="000000"/>
          <w:sz w:val="22"/>
          <w:szCs w:val="22"/>
          <w:lang w:val="en-ID"/>
        </w:rPr>
        <w:t xml:space="preserve"> UIN K.H Abdurrahman Wahid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 xml:space="preserve"> dan PPL </w:t>
      </w:r>
      <w:proofErr w:type="spellStart"/>
      <w:r w:rsidRPr="000F1474">
        <w:rPr>
          <w:rFonts w:ascii="Palatino Linotype" w:hAnsi="Palatino Linotype"/>
          <w:color w:val="000000"/>
          <w:sz w:val="22"/>
          <w:szCs w:val="22"/>
          <w:lang w:val="en-ID"/>
        </w:rPr>
        <w:t>Mahasiswa</w:t>
      </w:r>
      <w:proofErr w:type="spellEnd"/>
      <w:r w:rsidRPr="000F1474">
        <w:rPr>
          <w:rFonts w:ascii="Palatino Linotype" w:hAnsi="Palatino Linotype"/>
          <w:color w:val="000000"/>
          <w:sz w:val="22"/>
          <w:szCs w:val="22"/>
          <w:lang w:val="en-ID"/>
        </w:rPr>
        <w:t xml:space="preserve"> UIN K.H Abdurrahman Wahid </w:t>
      </w:r>
      <w:proofErr w:type="spellStart"/>
      <w:r w:rsidRPr="000F1474">
        <w:rPr>
          <w:rFonts w:ascii="Palatino Linotype" w:hAnsi="Palatino Linotype"/>
          <w:color w:val="000000"/>
          <w:sz w:val="22"/>
          <w:szCs w:val="22"/>
          <w:lang w:val="en-ID"/>
        </w:rPr>
        <w:t>Pekalongan</w:t>
      </w:r>
      <w:proofErr w:type="spellEnd"/>
      <w:r w:rsidRPr="000F1474">
        <w:rPr>
          <w:rFonts w:ascii="Palatino Linotype" w:hAnsi="Palatino Linotype"/>
          <w:color w:val="000000"/>
          <w:sz w:val="22"/>
          <w:szCs w:val="22"/>
          <w:lang w:val="en-ID"/>
        </w:rPr>
        <w:t>.</w:t>
      </w:r>
    </w:p>
    <w:p w14:paraId="58CE03E2" w14:textId="7C160274"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t xml:space="preserve">Hasil </w:t>
      </w:r>
      <w:proofErr w:type="spellStart"/>
      <w:r w:rsidRPr="000F1474">
        <w:rPr>
          <w:rFonts w:ascii="Palatino Linotype" w:hAnsi="Palatino Linotype"/>
          <w:color w:val="000000"/>
          <w:sz w:val="22"/>
          <w:szCs w:val="22"/>
          <w:lang w:val="en-ID"/>
        </w:rPr>
        <w:t>kegiatan</w:t>
      </w:r>
      <w:proofErr w:type="spellEnd"/>
      <w:r w:rsidRPr="000F1474">
        <w:rPr>
          <w:rFonts w:ascii="Palatino Linotype" w:hAnsi="Palatino Linotype"/>
          <w:color w:val="000000"/>
          <w:sz w:val="22"/>
          <w:szCs w:val="22"/>
          <w:lang w:val="en-ID"/>
        </w:rPr>
        <w:t xml:space="preserve"> seminar di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unju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h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d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ingkat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pemahaman</w:t>
      </w:r>
      <w:proofErr w:type="spellEnd"/>
      <w:r w:rsidR="00FF5FFF">
        <w:rPr>
          <w:rFonts w:ascii="Palatino Linotype" w:hAnsi="Palatino Linotype"/>
          <w:color w:val="000000"/>
          <w:sz w:val="22"/>
          <w:szCs w:val="22"/>
          <w:lang w:val="en-ID"/>
        </w:rPr>
        <w:t xml:space="preserve"> guru </w:t>
      </w:r>
      <w:proofErr w:type="spellStart"/>
      <w:r w:rsidR="00FF5FFF">
        <w:rPr>
          <w:rFonts w:ascii="Palatino Linotype" w:hAnsi="Palatino Linotype"/>
          <w:color w:val="000000"/>
          <w:sz w:val="22"/>
          <w:szCs w:val="22"/>
          <w:lang w:val="en-ID"/>
        </w:rPr>
        <w:t>bimbing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konseling</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terkait</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urgens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layan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bimbing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karir</w:t>
      </w:r>
      <w:proofErr w:type="spellEnd"/>
      <w:r w:rsidR="00FF5FFF">
        <w:rPr>
          <w:rFonts w:ascii="Palatino Linotype" w:hAnsi="Palatino Linotype"/>
          <w:color w:val="000000"/>
          <w:sz w:val="22"/>
          <w:szCs w:val="22"/>
          <w:lang w:val="en-ID"/>
        </w:rPr>
        <w:t xml:space="preserve"> dan </w:t>
      </w:r>
      <w:proofErr w:type="spellStart"/>
      <w:r w:rsidR="00FF5FFF">
        <w:rPr>
          <w:rFonts w:ascii="Palatino Linotype" w:hAnsi="Palatino Linotype"/>
          <w:color w:val="000000"/>
          <w:sz w:val="22"/>
          <w:szCs w:val="22"/>
          <w:lang w:val="en-ID"/>
        </w:rPr>
        <w:t>pengenal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tud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lanjut</w:t>
      </w:r>
      <w:proofErr w:type="spellEnd"/>
      <w:r w:rsidR="00FF5FFF">
        <w:rPr>
          <w:rFonts w:ascii="Palatino Linotype" w:hAnsi="Palatino Linotype"/>
          <w:color w:val="000000"/>
          <w:sz w:val="22"/>
          <w:szCs w:val="22"/>
          <w:lang w:val="en-ID"/>
        </w:rPr>
        <w:t xml:space="preserve"> di MAN 2 </w:t>
      </w:r>
      <w:proofErr w:type="spellStart"/>
      <w:r w:rsidR="00FF5FFF">
        <w:rPr>
          <w:rFonts w:ascii="Palatino Linotype" w:hAnsi="Palatino Linotype"/>
          <w:color w:val="000000"/>
          <w:sz w:val="22"/>
          <w:szCs w:val="22"/>
          <w:lang w:val="en-ID"/>
        </w:rPr>
        <w:t>kota</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Pekalong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etelah</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dilakuk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kegiatan</w:t>
      </w:r>
      <w:proofErr w:type="spellEnd"/>
      <w:r w:rsidR="00FF5FFF">
        <w:rPr>
          <w:rFonts w:ascii="Palatino Linotype" w:hAnsi="Palatino Linotype"/>
          <w:color w:val="000000"/>
          <w:sz w:val="22"/>
          <w:szCs w:val="22"/>
          <w:lang w:val="en-ID"/>
        </w:rPr>
        <w:t xml:space="preserve"> seminar</w:t>
      </w:r>
      <w:r w:rsidRPr="000F1474">
        <w:rPr>
          <w:rFonts w:ascii="Palatino Linotype" w:hAnsi="Palatino Linotype"/>
          <w:color w:val="000000"/>
          <w:sz w:val="22"/>
          <w:szCs w:val="22"/>
          <w:lang w:val="en-ID"/>
        </w:rPr>
        <w:t>.</w:t>
      </w:r>
      <w:r w:rsidR="00FF5FFF">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ingkat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tunju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da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ahaman</w:t>
      </w:r>
      <w:proofErr w:type="spellEnd"/>
      <w:r w:rsidRPr="000F1474">
        <w:rPr>
          <w:rFonts w:ascii="Palatino Linotype" w:hAnsi="Palatino Linotype"/>
          <w:color w:val="000000"/>
          <w:sz w:val="22"/>
          <w:szCs w:val="22"/>
          <w:lang w:val="en-ID"/>
        </w:rPr>
        <w:t xml:space="preserve"> guru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kait</w:t>
      </w:r>
      <w:proofErr w:type="spellEnd"/>
      <w:r w:rsidRPr="000F1474">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prosedur</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layan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bimbing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karir</w:t>
      </w:r>
      <w:proofErr w:type="spellEnd"/>
      <w:r w:rsidR="00FF5FFF">
        <w:rPr>
          <w:rFonts w:ascii="Palatino Linotype" w:hAnsi="Palatino Linotype"/>
          <w:color w:val="000000"/>
          <w:sz w:val="22"/>
          <w:szCs w:val="22"/>
          <w:lang w:val="en-ID"/>
        </w:rPr>
        <w:t xml:space="preserve"> dan </w:t>
      </w:r>
      <w:proofErr w:type="spellStart"/>
      <w:r w:rsidR="00FF5FFF">
        <w:rPr>
          <w:rFonts w:ascii="Palatino Linotype" w:hAnsi="Palatino Linotype"/>
          <w:color w:val="000000"/>
          <w:sz w:val="22"/>
          <w:szCs w:val="22"/>
          <w:lang w:val="en-ID"/>
        </w:rPr>
        <w:t>pengenal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tud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lanjut</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untuk</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iswa-sisw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kelas</w:t>
      </w:r>
      <w:proofErr w:type="spellEnd"/>
      <w:r w:rsidR="00FF5FFF">
        <w:rPr>
          <w:rFonts w:ascii="Palatino Linotype" w:hAnsi="Palatino Linotype"/>
          <w:color w:val="000000"/>
          <w:sz w:val="22"/>
          <w:szCs w:val="22"/>
          <w:lang w:val="en-ID"/>
        </w:rPr>
        <w:t xml:space="preserve"> XII pada </w:t>
      </w:r>
      <w:proofErr w:type="spellStart"/>
      <w:r w:rsidR="00FF5FFF">
        <w:rPr>
          <w:rFonts w:ascii="Palatino Linotype" w:hAnsi="Palatino Linotype"/>
          <w:color w:val="000000"/>
          <w:sz w:val="22"/>
          <w:szCs w:val="22"/>
          <w:lang w:val="en-ID"/>
        </w:rPr>
        <w:t>saat</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diskus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dalam</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etiap</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esi</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materi</w:t>
      </w:r>
      <w:proofErr w:type="spellEnd"/>
      <w:r w:rsidR="00FF5FFF">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giatan</w:t>
      </w:r>
      <w:proofErr w:type="spellEnd"/>
      <w:r w:rsidRPr="000F1474">
        <w:rPr>
          <w:rFonts w:ascii="Palatino Linotype" w:hAnsi="Palatino Linotype"/>
          <w:color w:val="000000"/>
          <w:sz w:val="22"/>
          <w:szCs w:val="22"/>
          <w:lang w:val="en-ID"/>
        </w:rPr>
        <w:t xml:space="preserve"> seminar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a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mpa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ositif</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per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perka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wawasan</w:t>
      </w:r>
      <w:proofErr w:type="spellEnd"/>
      <w:r w:rsidRPr="000F1474">
        <w:rPr>
          <w:rFonts w:ascii="Palatino Linotype" w:hAnsi="Palatino Linotype"/>
          <w:color w:val="000000"/>
          <w:sz w:val="22"/>
          <w:szCs w:val="22"/>
          <w:lang w:val="en-ID"/>
        </w:rPr>
        <w:t xml:space="preserve"> guru </w:t>
      </w:r>
      <w:proofErr w:type="spellStart"/>
      <w:r w:rsidRPr="000F1474">
        <w:rPr>
          <w:rFonts w:ascii="Palatino Linotype" w:hAnsi="Palatino Linotype"/>
          <w:color w:val="000000"/>
          <w:sz w:val="22"/>
          <w:szCs w:val="22"/>
          <w:lang w:val="en-ID"/>
        </w:rPr>
        <w:t>kela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angan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bag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a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lajar</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siswa-siswi</w:t>
      </w:r>
      <w:proofErr w:type="spellEnd"/>
      <w:r w:rsidR="00FF5FFF">
        <w:rPr>
          <w:rFonts w:ascii="Palatino Linotype" w:hAnsi="Palatino Linotype"/>
          <w:color w:val="000000"/>
          <w:sz w:val="22"/>
          <w:szCs w:val="22"/>
          <w:lang w:val="en-ID"/>
        </w:rPr>
        <w:t xml:space="preserve"> yang </w:t>
      </w:r>
      <w:proofErr w:type="spellStart"/>
      <w:r w:rsidR="00FF5FFF">
        <w:rPr>
          <w:rFonts w:ascii="Palatino Linotype" w:hAnsi="Palatino Linotype"/>
          <w:color w:val="000000"/>
          <w:sz w:val="22"/>
          <w:szCs w:val="22"/>
          <w:lang w:val="en-ID"/>
        </w:rPr>
        <w:t>masih</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bingung</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melanjutkan</w:t>
      </w:r>
      <w:proofErr w:type="spellEnd"/>
      <w:r w:rsidR="00FF5FFF">
        <w:rPr>
          <w:rFonts w:ascii="Palatino Linotype" w:hAnsi="Palatino Linotype"/>
          <w:color w:val="000000"/>
          <w:sz w:val="22"/>
          <w:szCs w:val="22"/>
          <w:lang w:val="en-ID"/>
        </w:rPr>
        <w:t xml:space="preserve"> </w:t>
      </w:r>
      <w:proofErr w:type="spellStart"/>
      <w:r w:rsidR="00FF5FFF">
        <w:rPr>
          <w:rFonts w:ascii="Palatino Linotype" w:hAnsi="Palatino Linotype"/>
          <w:color w:val="000000"/>
          <w:sz w:val="22"/>
          <w:szCs w:val="22"/>
          <w:lang w:val="en-ID"/>
        </w:rPr>
        <w:t>Perguruan</w:t>
      </w:r>
      <w:proofErr w:type="spellEnd"/>
      <w:r w:rsidR="00FF5FFF">
        <w:rPr>
          <w:rFonts w:ascii="Palatino Linotype" w:hAnsi="Palatino Linotype"/>
          <w:color w:val="000000"/>
          <w:sz w:val="22"/>
          <w:szCs w:val="22"/>
          <w:lang w:val="en-ID"/>
        </w:rPr>
        <w:t xml:space="preserve"> Tinggi</w:t>
      </w:r>
      <w:r w:rsidRPr="000F1474">
        <w:rPr>
          <w:rFonts w:ascii="Palatino Linotype" w:hAnsi="Palatino Linotype"/>
          <w:color w:val="000000"/>
          <w:sz w:val="22"/>
          <w:szCs w:val="22"/>
          <w:lang w:val="en-ID"/>
        </w:rPr>
        <w:t xml:space="preserve">, Lembaga Pendidikan </w:t>
      </w:r>
      <w:proofErr w:type="spellStart"/>
      <w:r w:rsidRPr="000F1474">
        <w:rPr>
          <w:rFonts w:ascii="Palatino Linotype" w:hAnsi="Palatino Linotype"/>
          <w:color w:val="000000"/>
          <w:sz w:val="22"/>
          <w:szCs w:val="22"/>
          <w:lang w:val="en-ID"/>
        </w:rPr>
        <w:t>Keterampil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dinas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teri</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ber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yait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kai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bij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mentrian</w:t>
      </w:r>
      <w:proofErr w:type="spellEnd"/>
      <w:r w:rsidRPr="000F1474">
        <w:rPr>
          <w:rFonts w:ascii="Palatino Linotype" w:hAnsi="Palatino Linotype"/>
          <w:color w:val="000000"/>
          <w:sz w:val="22"/>
          <w:szCs w:val="22"/>
          <w:lang w:val="en-ID"/>
        </w:rPr>
        <w:t xml:space="preserve"> Pendidikan, </w:t>
      </w:r>
      <w:proofErr w:type="spellStart"/>
      <w:r w:rsidRPr="000F1474">
        <w:rPr>
          <w:rFonts w:ascii="Palatino Linotype" w:hAnsi="Palatino Linotype"/>
          <w:color w:val="000000"/>
          <w:sz w:val="22"/>
          <w:szCs w:val="22"/>
          <w:lang w:val="en-ID"/>
        </w:rPr>
        <w:lastRenderedPageBreak/>
        <w:t>Kebudaya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Riset</w:t>
      </w:r>
      <w:proofErr w:type="spellEnd"/>
      <w:r w:rsidRPr="000F1474">
        <w:rPr>
          <w:rFonts w:ascii="Palatino Linotype" w:hAnsi="Palatino Linotype"/>
          <w:color w:val="000000"/>
          <w:sz w:val="22"/>
          <w:szCs w:val="22"/>
          <w:lang w:val="en-ID"/>
        </w:rPr>
        <w:t xml:space="preserve"> dan Pendidikan Tinggi </w:t>
      </w:r>
      <w:proofErr w:type="spellStart"/>
      <w:r w:rsidRPr="000F1474">
        <w:rPr>
          <w:rFonts w:ascii="Palatino Linotype" w:hAnsi="Palatino Linotype"/>
          <w:color w:val="000000"/>
          <w:sz w:val="22"/>
          <w:szCs w:val="22"/>
          <w:lang w:val="en-ID"/>
        </w:rPr>
        <w:t>mengen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ting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embang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ilm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ingg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w:t>
      </w:r>
    </w:p>
    <w:p w14:paraId="7277D8AE" w14:textId="77777777" w:rsidR="000F1474" w:rsidRPr="000F1474" w:rsidRDefault="000F1474" w:rsidP="000F1474">
      <w:pPr>
        <w:spacing w:before="240" w:line="276" w:lineRule="auto"/>
        <w:jc w:val="both"/>
        <w:rPr>
          <w:rFonts w:ascii="Palatino Linotype" w:hAnsi="Palatino Linotype"/>
          <w:color w:val="000000"/>
          <w:sz w:val="22"/>
          <w:szCs w:val="22"/>
          <w:lang w:val="en-ID"/>
        </w:rPr>
      </w:pPr>
      <w:r w:rsidRPr="000F1474">
        <w:rPr>
          <w:rFonts w:ascii="Palatino Linotype" w:hAnsi="Palatino Linotype"/>
          <w:color w:val="000000"/>
          <w:sz w:val="22"/>
          <w:szCs w:val="22"/>
          <w:lang w:val="en-ID"/>
        </w:rPr>
        <w:tab/>
        <w:t xml:space="preserve">Program yang </w:t>
      </w:r>
      <w:proofErr w:type="spellStart"/>
      <w:r w:rsidRPr="000F1474">
        <w:rPr>
          <w:rFonts w:ascii="Palatino Linotype" w:hAnsi="Palatino Linotype"/>
          <w:color w:val="000000"/>
          <w:sz w:val="22"/>
          <w:szCs w:val="22"/>
          <w:lang w:val="en-ID"/>
        </w:rPr>
        <w:t>te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rlangsu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dapa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asil</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ri</w:t>
      </w:r>
      <w:proofErr w:type="spellEnd"/>
      <w:r w:rsidRPr="000F1474">
        <w:rPr>
          <w:rFonts w:ascii="Palatino Linotype" w:hAnsi="Palatino Linotype"/>
          <w:color w:val="000000"/>
          <w:sz w:val="22"/>
          <w:szCs w:val="22"/>
          <w:lang w:val="en-ID"/>
        </w:rPr>
        <w:t xml:space="preserve"> program </w:t>
      </w:r>
      <w:proofErr w:type="spellStart"/>
      <w:r w:rsidRPr="000F1474">
        <w:rPr>
          <w:rFonts w:ascii="Palatino Linotype" w:hAnsi="Palatino Linotype"/>
          <w:color w:val="000000"/>
          <w:sz w:val="22"/>
          <w:szCs w:val="22"/>
          <w:lang w:val="en-ID"/>
        </w:rPr>
        <w:t>ini</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menunjuk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hw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da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aham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mengen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ting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stud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lanju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belum</w:t>
      </w:r>
      <w:proofErr w:type="spellEnd"/>
      <w:r w:rsidRPr="000F1474">
        <w:rPr>
          <w:rFonts w:ascii="Palatino Linotype" w:hAnsi="Palatino Linotype"/>
          <w:color w:val="000000"/>
          <w:sz w:val="22"/>
          <w:szCs w:val="22"/>
          <w:lang w:val="en-ID"/>
        </w:rPr>
        <w:t xml:space="preserve"> program </w:t>
      </w:r>
      <w:proofErr w:type="spellStart"/>
      <w:r w:rsidRPr="000F1474">
        <w:rPr>
          <w:rFonts w:ascii="Palatino Linotype" w:hAnsi="Palatino Linotype"/>
          <w:color w:val="000000"/>
          <w:sz w:val="22"/>
          <w:szCs w:val="22"/>
          <w:lang w:val="en-ID"/>
        </w:rPr>
        <w:t>dilaksan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sert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dik</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belu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k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maham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sar</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ena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ting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dapu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tanyaan</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siswa</w:t>
      </w:r>
      <w:proofErr w:type="spellEnd"/>
      <w:r w:rsidRPr="000F1474">
        <w:rPr>
          <w:rFonts w:ascii="Palatino Linotype" w:hAnsi="Palatino Linotype"/>
          <w:color w:val="000000"/>
          <w:sz w:val="22"/>
          <w:szCs w:val="22"/>
          <w:lang w:val="en-ID"/>
        </w:rPr>
        <w:t> </w:t>
      </w:r>
      <w:proofErr w:type="spellStart"/>
      <w:r w:rsidRPr="000F1474">
        <w:rPr>
          <w:rFonts w:ascii="Palatino Linotype" w:hAnsi="Palatino Linotype"/>
          <w:color w:val="000000"/>
          <w:sz w:val="22"/>
          <w:szCs w:val="22"/>
          <w:lang w:val="en-ID"/>
        </w:rPr>
        <w:t>tany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ntara</w:t>
      </w:r>
      <w:proofErr w:type="spellEnd"/>
      <w:r w:rsidRPr="000F1474">
        <w:rPr>
          <w:rFonts w:ascii="Palatino Linotype" w:hAnsi="Palatino Linotype"/>
          <w:color w:val="000000"/>
          <w:sz w:val="22"/>
          <w:szCs w:val="22"/>
          <w:lang w:val="en-ID"/>
        </w:rPr>
        <w:t xml:space="preserve"> lain: 1. Setelah lulus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baikny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ekerj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ul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tau</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uli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rlebih</w:t>
      </w:r>
      <w:proofErr w:type="spellEnd"/>
      <w:r w:rsidRPr="000F1474">
        <w:rPr>
          <w:rFonts w:ascii="Palatino Linotype" w:hAnsi="Palatino Linotype"/>
          <w:color w:val="000000"/>
          <w:sz w:val="22"/>
          <w:szCs w:val="22"/>
          <w:lang w:val="en-ID"/>
        </w:rPr>
        <w:t xml:space="preserve"> </w:t>
      </w:r>
      <w:proofErr w:type="spellStart"/>
      <w:proofErr w:type="gramStart"/>
      <w:r w:rsidRPr="000F1474">
        <w:rPr>
          <w:rFonts w:ascii="Palatino Linotype" w:hAnsi="Palatino Linotype"/>
          <w:color w:val="000000"/>
          <w:sz w:val="22"/>
          <w:szCs w:val="22"/>
          <w:lang w:val="en-ID"/>
        </w:rPr>
        <w:t>dahulu</w:t>
      </w:r>
      <w:proofErr w:type="spellEnd"/>
      <w:r w:rsidRPr="000F1474">
        <w:rPr>
          <w:rFonts w:ascii="Palatino Linotype" w:hAnsi="Palatino Linotype"/>
          <w:color w:val="000000"/>
          <w:sz w:val="22"/>
          <w:szCs w:val="22"/>
          <w:lang w:val="en-ID"/>
        </w:rPr>
        <w:t>?,</w:t>
      </w:r>
      <w:proofErr w:type="gramEnd"/>
      <w:r w:rsidRPr="000F1474">
        <w:rPr>
          <w:rFonts w:ascii="Palatino Linotype" w:hAnsi="Palatino Linotype"/>
          <w:color w:val="000000"/>
          <w:sz w:val="22"/>
          <w:szCs w:val="22"/>
          <w:lang w:val="en-ID"/>
        </w:rPr>
        <w:t xml:space="preserve"> 2. </w:t>
      </w:r>
      <w:proofErr w:type="spellStart"/>
      <w:r w:rsidRPr="000F1474">
        <w:rPr>
          <w:rFonts w:ascii="Palatino Linotype" w:hAnsi="Palatino Linotype"/>
          <w:color w:val="000000"/>
          <w:sz w:val="22"/>
          <w:szCs w:val="22"/>
          <w:lang w:val="en-ID"/>
        </w:rPr>
        <w:t>Apak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beda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natar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mpus</w:t>
      </w:r>
      <w:proofErr w:type="spellEnd"/>
      <w:r w:rsidRPr="000F1474">
        <w:rPr>
          <w:rFonts w:ascii="Palatino Linotype" w:hAnsi="Palatino Linotype"/>
          <w:color w:val="000000"/>
          <w:sz w:val="22"/>
          <w:szCs w:val="22"/>
          <w:lang w:val="en-ID"/>
        </w:rPr>
        <w:t xml:space="preserve"> negeri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wasta</w:t>
      </w:r>
      <w:proofErr w:type="spellEnd"/>
      <w:r w:rsidRPr="000F1474">
        <w:rPr>
          <w:rFonts w:ascii="Palatino Linotype" w:hAnsi="Palatino Linotype"/>
          <w:color w:val="000000"/>
          <w:sz w:val="22"/>
          <w:szCs w:val="22"/>
          <w:lang w:val="en-ID"/>
        </w:rPr>
        <w:t xml:space="preserve">?, 3. </w:t>
      </w:r>
      <w:proofErr w:type="spellStart"/>
      <w:r w:rsidRPr="000F1474">
        <w:rPr>
          <w:rFonts w:ascii="Palatino Linotype" w:hAnsi="Palatino Linotype"/>
          <w:color w:val="000000"/>
          <w:sz w:val="22"/>
          <w:szCs w:val="22"/>
          <w:lang w:val="en-ID"/>
        </w:rPr>
        <w:t>Apak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d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rbeda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ntar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Tinggi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kadem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ada</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mas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ngu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unt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uk</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jurus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rgur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ingg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uru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emu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nelitian</w:t>
      </w:r>
      <w:proofErr w:type="spellEnd"/>
      <w:r w:rsidRPr="000F1474">
        <w:rPr>
          <w:rFonts w:ascii="Palatino Linotype" w:hAnsi="Palatino Linotype"/>
          <w:color w:val="000000"/>
          <w:sz w:val="22"/>
          <w:szCs w:val="22"/>
          <w:lang w:val="en-ID"/>
        </w:rPr>
        <w:t xml:space="preserve"> Batubara, H. H., &amp; </w:t>
      </w:r>
      <w:proofErr w:type="spellStart"/>
      <w:r w:rsidRPr="000F1474">
        <w:rPr>
          <w:rFonts w:ascii="Palatino Linotype" w:hAnsi="Palatino Linotype"/>
          <w:color w:val="000000"/>
          <w:sz w:val="22"/>
          <w:szCs w:val="22"/>
          <w:lang w:val="en-ID"/>
        </w:rPr>
        <w:t>Ariani</w:t>
      </w:r>
      <w:proofErr w:type="spellEnd"/>
      <w:r w:rsidRPr="000F1474">
        <w:rPr>
          <w:rFonts w:ascii="Palatino Linotype" w:hAnsi="Palatino Linotype"/>
          <w:color w:val="000000"/>
          <w:sz w:val="22"/>
          <w:szCs w:val="22"/>
          <w:lang w:val="en-ID"/>
        </w:rPr>
        <w:t xml:space="preserve">, D. N. (2018)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Aziz </w:t>
      </w:r>
      <w:proofErr w:type="spellStart"/>
      <w:r w:rsidRPr="000F1474">
        <w:rPr>
          <w:rFonts w:ascii="Palatino Linotype" w:hAnsi="Palatino Linotype"/>
          <w:color w:val="000000"/>
          <w:sz w:val="22"/>
          <w:szCs w:val="22"/>
          <w:lang w:val="en-ID"/>
        </w:rPr>
        <w:t>Muttaqin</w:t>
      </w:r>
      <w:proofErr w:type="spellEnd"/>
      <w:r w:rsidRPr="000F1474">
        <w:rPr>
          <w:rFonts w:ascii="Palatino Linotype" w:hAnsi="Palatino Linotype"/>
          <w:color w:val="000000"/>
          <w:sz w:val="22"/>
          <w:szCs w:val="22"/>
          <w:lang w:val="en-ID"/>
        </w:rPr>
        <w:t xml:space="preserve"> (2024), </w:t>
      </w:r>
      <w:proofErr w:type="spellStart"/>
      <w:r w:rsidRPr="000F1474">
        <w:rPr>
          <w:rFonts w:ascii="Palatino Linotype" w:hAnsi="Palatino Linotype"/>
          <w:color w:val="000000"/>
          <w:sz w:val="22"/>
          <w:szCs w:val="22"/>
          <w:lang w:val="en-ID"/>
        </w:rPr>
        <w:t>strategi</w:t>
      </w:r>
      <w:proofErr w:type="spellEnd"/>
      <w:r w:rsidRPr="000F1474">
        <w:rPr>
          <w:rFonts w:ascii="Palatino Linotype" w:hAnsi="Palatino Linotype"/>
          <w:color w:val="000000"/>
          <w:sz w:val="22"/>
          <w:szCs w:val="22"/>
          <w:lang w:val="en-ID"/>
        </w:rPr>
        <w:t xml:space="preserve"> yang </w:t>
      </w:r>
      <w:proofErr w:type="spellStart"/>
      <w:r w:rsidRPr="000F1474">
        <w:rPr>
          <w:rFonts w:ascii="Palatino Linotype" w:hAnsi="Palatino Linotype"/>
          <w:color w:val="000000"/>
          <w:sz w:val="22"/>
          <w:szCs w:val="22"/>
          <w:lang w:val="en-ID"/>
        </w:rPr>
        <w:t>digunakan</w:t>
      </w:r>
      <w:proofErr w:type="spellEnd"/>
      <w:r w:rsidRPr="000F1474">
        <w:rPr>
          <w:rFonts w:ascii="Palatino Linotype" w:hAnsi="Palatino Linotype"/>
          <w:color w:val="000000"/>
          <w:sz w:val="22"/>
          <w:szCs w:val="22"/>
          <w:lang w:val="en-ID"/>
        </w:rPr>
        <w:t xml:space="preserve"> oleh guru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lipu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asuk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ter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ala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urikulum</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il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tode</w:t>
      </w:r>
      <w:proofErr w:type="spellEnd"/>
      <w:r w:rsidRPr="000F1474">
        <w:rPr>
          <w:rFonts w:ascii="Palatino Linotype" w:hAnsi="Palatino Linotype"/>
          <w:color w:val="000000"/>
          <w:sz w:val="22"/>
          <w:szCs w:val="22"/>
          <w:lang w:val="en-ID"/>
        </w:rPr>
        <w:t xml:space="preserve"> dan media yang </w:t>
      </w:r>
      <w:proofErr w:type="spellStart"/>
      <w:r w:rsidRPr="000F1474">
        <w:rPr>
          <w:rFonts w:ascii="Palatino Linotype" w:hAnsi="Palatino Linotype"/>
          <w:color w:val="000000"/>
          <w:sz w:val="22"/>
          <w:szCs w:val="22"/>
          <w:lang w:val="en-ID"/>
        </w:rPr>
        <w:t>sesuai</w:t>
      </w:r>
      <w:proofErr w:type="spellEnd"/>
      <w:r w:rsidRPr="000F1474">
        <w:rPr>
          <w:rFonts w:ascii="Palatino Linotype" w:hAnsi="Palatino Linotype"/>
          <w:color w:val="000000"/>
          <w:sz w:val="22"/>
          <w:szCs w:val="22"/>
          <w:lang w:val="en-ID"/>
        </w:rPr>
        <w:t xml:space="preserve">, remedial, </w:t>
      </w:r>
      <w:proofErr w:type="spellStart"/>
      <w:r w:rsidRPr="000F1474">
        <w:rPr>
          <w:rFonts w:ascii="Palatino Linotype" w:hAnsi="Palatino Linotype"/>
          <w:color w:val="000000"/>
          <w:sz w:val="22"/>
          <w:szCs w:val="22"/>
          <w:lang w:val="en-ID"/>
        </w:rPr>
        <w:t>mengembang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omunikas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empati</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mber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conto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ungkapkan</w:t>
      </w:r>
      <w:proofErr w:type="spellEnd"/>
      <w:r w:rsidRPr="000F1474">
        <w:rPr>
          <w:rFonts w:ascii="Palatino Linotype" w:hAnsi="Palatino Linotype"/>
          <w:color w:val="000000"/>
          <w:sz w:val="22"/>
          <w:szCs w:val="22"/>
          <w:lang w:val="en-ID"/>
        </w:rPr>
        <w:t xml:space="preserve"> rasa </w:t>
      </w:r>
      <w:proofErr w:type="spellStart"/>
      <w:r w:rsidRPr="000F1474">
        <w:rPr>
          <w:rFonts w:ascii="Palatino Linotype" w:hAnsi="Palatino Linotype"/>
          <w:color w:val="000000"/>
          <w:sz w:val="22"/>
          <w:szCs w:val="22"/>
          <w:lang w:val="en-ID"/>
        </w:rPr>
        <w:t>apresias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nguat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gidentifikasi</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memilih</w:t>
      </w:r>
      <w:proofErr w:type="spellEnd"/>
      <w:r w:rsidRPr="000F1474">
        <w:rPr>
          <w:rFonts w:ascii="Palatino Linotype" w:hAnsi="Palatino Linotype"/>
          <w:color w:val="000000"/>
          <w:sz w:val="22"/>
          <w:szCs w:val="22"/>
          <w:lang w:val="en-ID"/>
        </w:rPr>
        <w:t xml:space="preserve"> program </w:t>
      </w:r>
      <w:proofErr w:type="spellStart"/>
      <w:r w:rsidRPr="000F1474">
        <w:rPr>
          <w:rFonts w:ascii="Palatino Linotype" w:hAnsi="Palatino Linotype"/>
          <w:color w:val="000000"/>
          <w:sz w:val="22"/>
          <w:szCs w:val="22"/>
          <w:lang w:val="en-ID"/>
        </w:rPr>
        <w:t>bantu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al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tangan</w:t>
      </w:r>
      <w:proofErr w:type="spellEnd"/>
      <w:r w:rsidRPr="000F1474">
        <w:rPr>
          <w:rFonts w:ascii="Palatino Linotype" w:hAnsi="Palatino Linotype"/>
          <w:color w:val="000000"/>
          <w:sz w:val="22"/>
          <w:szCs w:val="22"/>
          <w:lang w:val="en-ID"/>
        </w:rPr>
        <w:t xml:space="preserve">. Agar </w:t>
      </w:r>
      <w:proofErr w:type="spellStart"/>
      <w:r w:rsidRPr="000F1474">
        <w:rPr>
          <w:rFonts w:ascii="Palatino Linotype" w:hAnsi="Palatino Linotype"/>
          <w:color w:val="000000"/>
          <w:sz w:val="22"/>
          <w:szCs w:val="22"/>
          <w:lang w:val="en-ID"/>
        </w:rPr>
        <w:t>dapat</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rencana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elaksana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imbingan</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konseling</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arir</w:t>
      </w:r>
      <w:proofErr w:type="spellEnd"/>
      <w:r w:rsidRPr="000F1474">
        <w:rPr>
          <w:rFonts w:ascii="Palatino Linotype" w:hAnsi="Palatino Linotype"/>
          <w:color w:val="000000"/>
          <w:sz w:val="22"/>
          <w:szCs w:val="22"/>
          <w:lang w:val="en-ID"/>
        </w:rPr>
        <w:t xml:space="preserve"> dan </w:t>
      </w:r>
      <w:proofErr w:type="spellStart"/>
      <w:r w:rsidRPr="000F1474">
        <w:rPr>
          <w:rFonts w:ascii="Palatino Linotype" w:hAnsi="Palatino Linotype"/>
          <w:color w:val="000000"/>
          <w:sz w:val="22"/>
          <w:szCs w:val="22"/>
          <w:lang w:val="en-ID"/>
        </w:rPr>
        <w:t>pendidik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pasca</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eng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engan</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baik</w:t>
      </w:r>
      <w:proofErr w:type="spellEnd"/>
      <w:r w:rsidRPr="000F1474">
        <w:rPr>
          <w:rFonts w:ascii="Palatino Linotype" w:hAnsi="Palatino Linotype"/>
          <w:color w:val="000000"/>
          <w:sz w:val="22"/>
          <w:szCs w:val="22"/>
          <w:lang w:val="en-ID"/>
        </w:rPr>
        <w:t xml:space="preserve"> di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eneng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Ata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kemampuan</w:t>
      </w:r>
      <w:proofErr w:type="spellEnd"/>
      <w:r w:rsidRPr="000F1474">
        <w:rPr>
          <w:rFonts w:ascii="Palatino Linotype" w:hAnsi="Palatino Linotype"/>
          <w:color w:val="000000"/>
          <w:sz w:val="22"/>
          <w:szCs w:val="22"/>
          <w:lang w:val="en-ID"/>
        </w:rPr>
        <w:t xml:space="preserve"> para </w:t>
      </w:r>
      <w:proofErr w:type="spellStart"/>
      <w:r w:rsidRPr="000F1474">
        <w:rPr>
          <w:rFonts w:ascii="Palatino Linotype" w:hAnsi="Palatino Linotype"/>
          <w:color w:val="000000"/>
          <w:sz w:val="22"/>
          <w:szCs w:val="22"/>
          <w:lang w:val="en-ID"/>
        </w:rPr>
        <w:t>pengajar</w:t>
      </w:r>
      <w:proofErr w:type="spellEnd"/>
      <w:r w:rsidRPr="000F1474">
        <w:rPr>
          <w:rFonts w:ascii="Palatino Linotype" w:hAnsi="Palatino Linotype"/>
          <w:color w:val="000000"/>
          <w:sz w:val="22"/>
          <w:szCs w:val="22"/>
          <w:lang w:val="en-ID"/>
        </w:rPr>
        <w:t xml:space="preserve"> di </w:t>
      </w:r>
      <w:proofErr w:type="spellStart"/>
      <w:r w:rsidRPr="000F1474">
        <w:rPr>
          <w:rFonts w:ascii="Palatino Linotype" w:hAnsi="Palatino Linotype"/>
          <w:color w:val="000000"/>
          <w:sz w:val="22"/>
          <w:szCs w:val="22"/>
          <w:lang w:val="en-ID"/>
        </w:rPr>
        <w:t>sekola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masih</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harus</w:t>
      </w:r>
      <w:proofErr w:type="spellEnd"/>
      <w:r w:rsidRPr="000F1474">
        <w:rPr>
          <w:rFonts w:ascii="Palatino Linotype" w:hAnsi="Palatino Linotype"/>
          <w:color w:val="000000"/>
          <w:sz w:val="22"/>
          <w:szCs w:val="22"/>
          <w:lang w:val="en-ID"/>
        </w:rPr>
        <w:t xml:space="preserve"> </w:t>
      </w:r>
      <w:proofErr w:type="spellStart"/>
      <w:r w:rsidRPr="000F1474">
        <w:rPr>
          <w:rFonts w:ascii="Palatino Linotype" w:hAnsi="Palatino Linotype"/>
          <w:color w:val="000000"/>
          <w:sz w:val="22"/>
          <w:szCs w:val="22"/>
          <w:lang w:val="en-ID"/>
        </w:rPr>
        <w:t>ditingkatkan</w:t>
      </w:r>
      <w:proofErr w:type="spellEnd"/>
      <w:r w:rsidRPr="000F1474">
        <w:rPr>
          <w:rFonts w:ascii="Palatino Linotype" w:hAnsi="Palatino Linotype"/>
          <w:color w:val="000000"/>
          <w:sz w:val="22"/>
          <w:szCs w:val="22"/>
          <w:vertAlign w:val="superscript"/>
          <w:lang w:val="id-ID"/>
        </w:rPr>
        <w:footnoteReference w:id="15"/>
      </w:r>
      <w:r w:rsidRPr="000F1474">
        <w:rPr>
          <w:rFonts w:ascii="Palatino Linotype" w:hAnsi="Palatino Linotype"/>
          <w:color w:val="000000"/>
          <w:sz w:val="22"/>
          <w:szCs w:val="22"/>
          <w:lang w:val="en-ID"/>
        </w:rPr>
        <w:t xml:space="preserve">. </w:t>
      </w:r>
    </w:p>
    <w:p w14:paraId="6556477B" w14:textId="77777777" w:rsidR="006F3B5C" w:rsidRPr="006F3B5C" w:rsidRDefault="006F3B5C" w:rsidP="006F3B5C">
      <w:pPr>
        <w:spacing w:before="240" w:line="276" w:lineRule="auto"/>
        <w:jc w:val="both"/>
        <w:rPr>
          <w:rFonts w:ascii="Palatino Linotype" w:hAnsi="Palatino Linotype"/>
          <w:sz w:val="22"/>
          <w:szCs w:val="22"/>
        </w:rPr>
      </w:pPr>
      <w:r w:rsidRPr="006F3B5C">
        <w:rPr>
          <w:rFonts w:ascii="Palatino Linotype" w:hAnsi="Palatino Linotype"/>
          <w:b/>
          <w:bCs/>
          <w:color w:val="000000"/>
          <w:sz w:val="22"/>
          <w:szCs w:val="22"/>
        </w:rPr>
        <w:t>Kesimpulan </w:t>
      </w:r>
    </w:p>
    <w:p w14:paraId="5839B7A0" w14:textId="64FCB87A" w:rsidR="006F3B5C" w:rsidRDefault="00FF5FFF" w:rsidP="0099047D">
      <w:pPr>
        <w:spacing w:line="276" w:lineRule="auto"/>
        <w:jc w:val="both"/>
        <w:rPr>
          <w:rFonts w:ascii="Palatino Linotype" w:hAnsi="Palatino Linotype"/>
          <w:color w:val="000000"/>
          <w:sz w:val="22"/>
          <w:szCs w:val="22"/>
        </w:rPr>
      </w:pPr>
      <w:r w:rsidRPr="00FF5FFF">
        <w:rPr>
          <w:rFonts w:ascii="Palatino Linotype" w:hAnsi="Palatino Linotype"/>
          <w:color w:val="000000"/>
          <w:sz w:val="22"/>
          <w:szCs w:val="22"/>
        </w:rPr>
        <w:t xml:space="preserve">Hasil </w:t>
      </w:r>
      <w:proofErr w:type="spellStart"/>
      <w:r w:rsidRPr="00FF5FFF">
        <w:rPr>
          <w:rFonts w:ascii="Palatino Linotype" w:hAnsi="Palatino Linotype"/>
          <w:color w:val="000000"/>
          <w:sz w:val="22"/>
          <w:szCs w:val="22"/>
        </w:rPr>
        <w:t>diatas</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apat</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isimpul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ahwasanny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layan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imbing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arir</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alam</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ningkat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otivas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isw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untu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asu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perguru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ingg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cukup</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ningkat</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skipu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ida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emu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etap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udah</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anya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iswa-siswi</w:t>
      </w:r>
      <w:proofErr w:type="spellEnd"/>
      <w:r w:rsidRPr="00FF5FFF">
        <w:rPr>
          <w:rFonts w:ascii="Palatino Linotype" w:hAnsi="Palatino Linotype"/>
          <w:color w:val="000000"/>
          <w:sz w:val="22"/>
          <w:szCs w:val="22"/>
        </w:rPr>
        <w:t xml:space="preserve"> yang </w:t>
      </w:r>
      <w:proofErr w:type="spellStart"/>
      <w:r w:rsidRPr="00FF5FFF">
        <w:rPr>
          <w:rFonts w:ascii="Palatino Linotype" w:hAnsi="Palatino Linotype"/>
          <w:color w:val="000000"/>
          <w:sz w:val="22"/>
          <w:szCs w:val="22"/>
        </w:rPr>
        <w:t>ingi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lanjut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tud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ejenjang</w:t>
      </w:r>
      <w:proofErr w:type="spellEnd"/>
      <w:r w:rsidRPr="00FF5FFF">
        <w:rPr>
          <w:rFonts w:ascii="Palatino Linotype" w:hAnsi="Palatino Linotype"/>
          <w:color w:val="000000"/>
          <w:sz w:val="22"/>
          <w:szCs w:val="22"/>
        </w:rPr>
        <w:t xml:space="preserve"> yang </w:t>
      </w:r>
      <w:proofErr w:type="spellStart"/>
      <w:r w:rsidRPr="00FF5FFF">
        <w:rPr>
          <w:rFonts w:ascii="Palatino Linotype" w:hAnsi="Palatino Linotype"/>
          <w:color w:val="000000"/>
          <w:sz w:val="22"/>
          <w:szCs w:val="22"/>
        </w:rPr>
        <w:t>lebih</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ingg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Pelaksanaan</w:t>
      </w:r>
      <w:proofErr w:type="spellEnd"/>
      <w:r w:rsidRPr="00FF5FFF">
        <w:rPr>
          <w:rFonts w:ascii="Palatino Linotype" w:hAnsi="Palatino Linotype"/>
          <w:color w:val="000000"/>
          <w:sz w:val="22"/>
          <w:szCs w:val="22"/>
        </w:rPr>
        <w:t xml:space="preserve"> seminar </w:t>
      </w:r>
      <w:proofErr w:type="spellStart"/>
      <w:r w:rsidRPr="00FF5FFF">
        <w:rPr>
          <w:rFonts w:ascii="Palatino Linotype" w:hAnsi="Palatino Linotype"/>
          <w:color w:val="000000"/>
          <w:sz w:val="22"/>
          <w:szCs w:val="22"/>
        </w:rPr>
        <w:t>dilaku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eng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car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ndatang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pemater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lastRenderedPageBreak/>
        <w:t>dari</w:t>
      </w:r>
      <w:proofErr w:type="spellEnd"/>
      <w:r w:rsidRPr="00FF5FFF">
        <w:rPr>
          <w:rFonts w:ascii="Palatino Linotype" w:hAnsi="Palatino Linotype"/>
          <w:color w:val="000000"/>
          <w:sz w:val="22"/>
          <w:szCs w:val="22"/>
        </w:rPr>
        <w:t xml:space="preserve"> UIN K.H. Abdurrahman Wahid </w:t>
      </w:r>
      <w:proofErr w:type="spellStart"/>
      <w:r w:rsidRPr="00FF5FFF">
        <w:rPr>
          <w:rFonts w:ascii="Palatino Linotype" w:hAnsi="Palatino Linotype"/>
          <w:color w:val="000000"/>
          <w:sz w:val="22"/>
          <w:szCs w:val="22"/>
        </w:rPr>
        <w:t>Pekalongan</w:t>
      </w:r>
      <w:proofErr w:type="spellEnd"/>
      <w:r w:rsidRPr="00FF5FFF">
        <w:rPr>
          <w:rFonts w:ascii="Palatino Linotype" w:hAnsi="Palatino Linotype"/>
          <w:color w:val="000000"/>
          <w:sz w:val="22"/>
          <w:szCs w:val="22"/>
        </w:rPr>
        <w:t xml:space="preserve"> yang </w:t>
      </w:r>
      <w:proofErr w:type="spellStart"/>
      <w:r w:rsidRPr="00FF5FFF">
        <w:rPr>
          <w:rFonts w:ascii="Palatino Linotype" w:hAnsi="Palatino Linotype"/>
          <w:color w:val="000000"/>
          <w:sz w:val="22"/>
          <w:szCs w:val="22"/>
        </w:rPr>
        <w:t>merupakan</w:t>
      </w:r>
      <w:proofErr w:type="spellEnd"/>
      <w:r w:rsidRPr="00FF5FFF">
        <w:rPr>
          <w:rFonts w:ascii="Palatino Linotype" w:hAnsi="Palatino Linotype"/>
          <w:color w:val="000000"/>
          <w:sz w:val="22"/>
          <w:szCs w:val="22"/>
        </w:rPr>
        <w:t xml:space="preserve"> salah </w:t>
      </w:r>
      <w:proofErr w:type="spellStart"/>
      <w:r w:rsidRPr="00FF5FFF">
        <w:rPr>
          <w:rFonts w:ascii="Palatino Linotype" w:hAnsi="Palatino Linotype"/>
          <w:color w:val="000000"/>
          <w:sz w:val="22"/>
          <w:szCs w:val="22"/>
        </w:rPr>
        <w:t>satu</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ose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iperguru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ingg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untu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mberi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otivasi</w:t>
      </w:r>
      <w:proofErr w:type="spellEnd"/>
      <w:r w:rsidRPr="00FF5FFF">
        <w:rPr>
          <w:rFonts w:ascii="Palatino Linotype" w:hAnsi="Palatino Linotype"/>
          <w:color w:val="000000"/>
          <w:sz w:val="22"/>
          <w:szCs w:val="22"/>
        </w:rPr>
        <w:t xml:space="preserve"> dan juga </w:t>
      </w:r>
      <w:proofErr w:type="spellStart"/>
      <w:r w:rsidRPr="00FF5FFF">
        <w:rPr>
          <w:rFonts w:ascii="Palatino Linotype" w:hAnsi="Palatino Linotype"/>
          <w:color w:val="000000"/>
          <w:sz w:val="22"/>
          <w:szCs w:val="22"/>
        </w:rPr>
        <w:t>mengenalkan</w:t>
      </w:r>
      <w:proofErr w:type="spellEnd"/>
      <w:r w:rsidRPr="00FF5FFF">
        <w:rPr>
          <w:rFonts w:ascii="Palatino Linotype" w:hAnsi="Palatino Linotype"/>
          <w:color w:val="000000"/>
          <w:sz w:val="22"/>
          <w:szCs w:val="22"/>
        </w:rPr>
        <w:t xml:space="preserve"> dunia </w:t>
      </w:r>
      <w:proofErr w:type="spellStart"/>
      <w:r w:rsidRPr="00FF5FFF">
        <w:rPr>
          <w:rFonts w:ascii="Palatino Linotype" w:hAnsi="Palatino Linotype"/>
          <w:color w:val="000000"/>
          <w:sz w:val="22"/>
          <w:szCs w:val="22"/>
        </w:rPr>
        <w:t>kampus</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epada</w:t>
      </w:r>
      <w:proofErr w:type="spellEnd"/>
      <w:r w:rsidRPr="00FF5FFF">
        <w:rPr>
          <w:rFonts w:ascii="Palatino Linotype" w:hAnsi="Palatino Linotype"/>
          <w:color w:val="000000"/>
          <w:sz w:val="22"/>
          <w:szCs w:val="22"/>
        </w:rPr>
        <w:t xml:space="preserve"> </w:t>
      </w:r>
      <w:proofErr w:type="spellStart"/>
      <w:proofErr w:type="gramStart"/>
      <w:r w:rsidRPr="00FF5FFF">
        <w:rPr>
          <w:rFonts w:ascii="Palatino Linotype" w:hAnsi="Palatino Linotype"/>
          <w:color w:val="000000"/>
          <w:sz w:val="22"/>
          <w:szCs w:val="22"/>
        </w:rPr>
        <w:t>siswa,hal</w:t>
      </w:r>
      <w:proofErr w:type="spellEnd"/>
      <w:proofErr w:type="gram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in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ilaku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aren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urangny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otivas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isw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alam</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lanjut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tud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Layan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in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ilakuka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eng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u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car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yaitu</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identifikas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asalah</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iswa</w:t>
      </w:r>
      <w:proofErr w:type="spellEnd"/>
      <w:r w:rsidRPr="00FF5FFF">
        <w:rPr>
          <w:rFonts w:ascii="Palatino Linotype" w:hAnsi="Palatino Linotype"/>
          <w:color w:val="000000"/>
          <w:sz w:val="22"/>
          <w:szCs w:val="22"/>
        </w:rPr>
        <w:t xml:space="preserve"> dan </w:t>
      </w:r>
      <w:proofErr w:type="spellStart"/>
      <w:r w:rsidRPr="00FF5FFF">
        <w:rPr>
          <w:rFonts w:ascii="Palatino Linotype" w:hAnsi="Palatino Linotype"/>
          <w:color w:val="000000"/>
          <w:sz w:val="22"/>
          <w:szCs w:val="22"/>
        </w:rPr>
        <w:t>pelaksana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layan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imbing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arir</w:t>
      </w:r>
      <w:proofErr w:type="spellEnd"/>
      <w:r w:rsidRPr="00FF5FFF">
        <w:rPr>
          <w:rFonts w:ascii="Palatino Linotype" w:hAnsi="Palatino Linotype"/>
          <w:color w:val="000000"/>
          <w:sz w:val="22"/>
          <w:szCs w:val="22"/>
        </w:rPr>
        <w:t xml:space="preserve">. Setelah </w:t>
      </w:r>
      <w:proofErr w:type="spellStart"/>
      <w:r w:rsidRPr="00FF5FFF">
        <w:rPr>
          <w:rFonts w:ascii="Palatino Linotype" w:hAnsi="Palatino Linotype"/>
          <w:color w:val="000000"/>
          <w:sz w:val="22"/>
          <w:szCs w:val="22"/>
        </w:rPr>
        <w:t>diberi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layan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imbing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arir</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otivasi</w:t>
      </w:r>
      <w:proofErr w:type="spellEnd"/>
      <w:r w:rsidRPr="00FF5FFF">
        <w:rPr>
          <w:rFonts w:ascii="Palatino Linotype" w:hAnsi="Palatino Linotype"/>
          <w:color w:val="000000"/>
          <w:sz w:val="22"/>
          <w:szCs w:val="22"/>
        </w:rPr>
        <w:t xml:space="preserve"> Para </w:t>
      </w:r>
      <w:proofErr w:type="spellStart"/>
      <w:r w:rsidRPr="00FF5FFF">
        <w:rPr>
          <w:rFonts w:ascii="Palatino Linotype" w:hAnsi="Palatino Linotype"/>
          <w:color w:val="000000"/>
          <w:sz w:val="22"/>
          <w:szCs w:val="22"/>
        </w:rPr>
        <w:t>sisw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untu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lanjut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eperguru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ingg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cukul</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ningkat</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etelah</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iadakan</w:t>
      </w:r>
      <w:proofErr w:type="spellEnd"/>
      <w:r w:rsidRPr="00FF5FFF">
        <w:rPr>
          <w:rFonts w:ascii="Palatino Linotype" w:hAnsi="Palatino Linotype"/>
          <w:color w:val="000000"/>
          <w:sz w:val="22"/>
          <w:szCs w:val="22"/>
        </w:rPr>
        <w:t xml:space="preserve"> seminar </w:t>
      </w:r>
      <w:proofErr w:type="spellStart"/>
      <w:r w:rsidRPr="00FF5FFF">
        <w:rPr>
          <w:rFonts w:ascii="Palatino Linotype" w:hAnsi="Palatino Linotype"/>
          <w:color w:val="000000"/>
          <w:sz w:val="22"/>
          <w:szCs w:val="22"/>
        </w:rPr>
        <w:t>pengenalan</w:t>
      </w:r>
      <w:proofErr w:type="spellEnd"/>
      <w:r w:rsidRPr="00FF5FFF">
        <w:rPr>
          <w:rFonts w:ascii="Palatino Linotype" w:hAnsi="Palatino Linotype"/>
          <w:color w:val="000000"/>
          <w:sz w:val="22"/>
          <w:szCs w:val="22"/>
        </w:rPr>
        <w:t xml:space="preserve"> dunia </w:t>
      </w:r>
      <w:proofErr w:type="spellStart"/>
      <w:r w:rsidRPr="00FF5FFF">
        <w:rPr>
          <w:rFonts w:ascii="Palatino Linotype" w:hAnsi="Palatino Linotype"/>
          <w:color w:val="000000"/>
          <w:sz w:val="22"/>
          <w:szCs w:val="22"/>
        </w:rPr>
        <w:t>kampus</w:t>
      </w:r>
      <w:proofErr w:type="spellEnd"/>
      <w:r w:rsidRPr="00FF5FFF">
        <w:rPr>
          <w:rFonts w:ascii="Palatino Linotype" w:hAnsi="Palatino Linotype"/>
          <w:color w:val="000000"/>
          <w:sz w:val="22"/>
          <w:szCs w:val="22"/>
        </w:rPr>
        <w:t xml:space="preserve"> dan </w:t>
      </w:r>
      <w:proofErr w:type="spellStart"/>
      <w:r w:rsidRPr="00FF5FFF">
        <w:rPr>
          <w:rFonts w:ascii="Palatino Linotype" w:hAnsi="Palatino Linotype"/>
          <w:color w:val="000000"/>
          <w:sz w:val="22"/>
          <w:szCs w:val="22"/>
        </w:rPr>
        <w:t>pemberi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otivas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untu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elanjutk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e</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jenjang</w:t>
      </w:r>
      <w:proofErr w:type="spellEnd"/>
      <w:r w:rsidRPr="00FF5FFF">
        <w:rPr>
          <w:rFonts w:ascii="Palatino Linotype" w:hAnsi="Palatino Linotype"/>
          <w:color w:val="000000"/>
          <w:sz w:val="22"/>
          <w:szCs w:val="22"/>
        </w:rPr>
        <w:t xml:space="preserve"> yang </w:t>
      </w:r>
      <w:proofErr w:type="spellStart"/>
      <w:r w:rsidRPr="00FF5FFF">
        <w:rPr>
          <w:rFonts w:ascii="Palatino Linotype" w:hAnsi="Palatino Linotype"/>
          <w:color w:val="000000"/>
          <w:sz w:val="22"/>
          <w:szCs w:val="22"/>
        </w:rPr>
        <w:t>lebih</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inggi</w:t>
      </w:r>
      <w:proofErr w:type="spellEnd"/>
      <w:r w:rsidRPr="00FF5FFF">
        <w:rPr>
          <w:rFonts w:ascii="Palatino Linotype" w:hAnsi="Palatino Linotype"/>
          <w:color w:val="000000"/>
          <w:sz w:val="22"/>
          <w:szCs w:val="22"/>
        </w:rPr>
        <w:t xml:space="preserve">. Dan </w:t>
      </w:r>
      <w:proofErr w:type="spellStart"/>
      <w:r w:rsidRPr="00FF5FFF">
        <w:rPr>
          <w:rFonts w:ascii="Palatino Linotype" w:hAnsi="Palatino Linotype"/>
          <w:color w:val="000000"/>
          <w:sz w:val="22"/>
          <w:szCs w:val="22"/>
        </w:rPr>
        <w:t>sisw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lebih</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erantusias</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sehingg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lebih</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giat</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lagi</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dalam</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elajar</w:t>
      </w:r>
      <w:proofErr w:type="spellEnd"/>
      <w:r w:rsidRPr="00FF5FFF">
        <w:rPr>
          <w:rFonts w:ascii="Palatino Linotype" w:hAnsi="Palatino Linotype"/>
          <w:color w:val="000000"/>
          <w:sz w:val="22"/>
          <w:szCs w:val="22"/>
        </w:rPr>
        <w:t xml:space="preserve"> agar </w:t>
      </w:r>
      <w:proofErr w:type="spellStart"/>
      <w:r w:rsidRPr="00FF5FFF">
        <w:rPr>
          <w:rFonts w:ascii="Palatino Linotype" w:hAnsi="Palatino Linotype"/>
          <w:color w:val="000000"/>
          <w:sz w:val="22"/>
          <w:szCs w:val="22"/>
        </w:rPr>
        <w:t>merek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bis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masuk</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keperguruan</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tinggi</w:t>
      </w:r>
      <w:proofErr w:type="spellEnd"/>
      <w:r w:rsidRPr="00FF5FFF">
        <w:rPr>
          <w:rFonts w:ascii="Palatino Linotype" w:hAnsi="Palatino Linotype"/>
          <w:color w:val="000000"/>
          <w:sz w:val="22"/>
          <w:szCs w:val="22"/>
        </w:rPr>
        <w:t xml:space="preserve"> yang </w:t>
      </w:r>
      <w:proofErr w:type="spellStart"/>
      <w:r w:rsidRPr="00FF5FFF">
        <w:rPr>
          <w:rFonts w:ascii="Palatino Linotype" w:hAnsi="Palatino Linotype"/>
          <w:color w:val="000000"/>
          <w:sz w:val="22"/>
          <w:szCs w:val="22"/>
        </w:rPr>
        <w:t>mereka</w:t>
      </w:r>
      <w:proofErr w:type="spellEnd"/>
      <w:r w:rsidRPr="00FF5FFF">
        <w:rPr>
          <w:rFonts w:ascii="Palatino Linotype" w:hAnsi="Palatino Linotype"/>
          <w:color w:val="000000"/>
          <w:sz w:val="22"/>
          <w:szCs w:val="22"/>
        </w:rPr>
        <w:t xml:space="preserve"> </w:t>
      </w:r>
      <w:proofErr w:type="spellStart"/>
      <w:r w:rsidRPr="00FF5FFF">
        <w:rPr>
          <w:rFonts w:ascii="Palatino Linotype" w:hAnsi="Palatino Linotype"/>
          <w:color w:val="000000"/>
          <w:sz w:val="22"/>
          <w:szCs w:val="22"/>
        </w:rPr>
        <w:t>inginkan</w:t>
      </w:r>
      <w:proofErr w:type="spellEnd"/>
      <w:r>
        <w:rPr>
          <w:rFonts w:ascii="Palatino Linotype" w:hAnsi="Palatino Linotype"/>
          <w:color w:val="000000"/>
          <w:sz w:val="22"/>
          <w:szCs w:val="22"/>
        </w:rPr>
        <w:t>.</w:t>
      </w:r>
    </w:p>
    <w:p w14:paraId="4E3E058C" w14:textId="77777777" w:rsidR="00E176F7" w:rsidRPr="006F3B5C" w:rsidRDefault="00E176F7" w:rsidP="0099047D">
      <w:pPr>
        <w:spacing w:line="276" w:lineRule="auto"/>
        <w:jc w:val="both"/>
        <w:rPr>
          <w:rFonts w:ascii="Palatino Linotype" w:hAnsi="Palatino Linotype"/>
          <w:sz w:val="22"/>
          <w:szCs w:val="22"/>
        </w:rPr>
      </w:pPr>
    </w:p>
    <w:p w14:paraId="71E1481C" w14:textId="72096408" w:rsidR="00E176F7" w:rsidRDefault="006F3B5C" w:rsidP="0099047D">
      <w:pPr>
        <w:spacing w:line="276" w:lineRule="auto"/>
        <w:jc w:val="both"/>
        <w:rPr>
          <w:rFonts w:ascii="Palatino Linotype" w:hAnsi="Palatino Linotype"/>
          <w:b/>
          <w:bCs/>
          <w:color w:val="000000"/>
          <w:sz w:val="22"/>
          <w:szCs w:val="22"/>
        </w:rPr>
      </w:pPr>
      <w:r w:rsidRPr="006F3B5C">
        <w:rPr>
          <w:rFonts w:ascii="Palatino Linotype" w:hAnsi="Palatino Linotype"/>
          <w:b/>
          <w:bCs/>
          <w:color w:val="000000"/>
          <w:sz w:val="22"/>
          <w:szCs w:val="22"/>
        </w:rPr>
        <w:t xml:space="preserve">Daftar </w:t>
      </w:r>
      <w:proofErr w:type="spellStart"/>
      <w:r w:rsidRPr="006F3B5C">
        <w:rPr>
          <w:rFonts w:ascii="Palatino Linotype" w:hAnsi="Palatino Linotype"/>
          <w:b/>
          <w:bCs/>
          <w:color w:val="000000"/>
          <w:sz w:val="22"/>
          <w:szCs w:val="22"/>
        </w:rPr>
        <w:t>Pustaka</w:t>
      </w:r>
      <w:proofErr w:type="spellEnd"/>
    </w:p>
    <w:p w14:paraId="6D4F87EE" w14:textId="77777777" w:rsidR="00E176F7" w:rsidRPr="00E176F7" w:rsidRDefault="00E176F7" w:rsidP="00E176F7">
      <w:pPr>
        <w:spacing w:line="276" w:lineRule="auto"/>
        <w:jc w:val="both"/>
        <w:rPr>
          <w:rFonts w:ascii="Palatino Linotype" w:hAnsi="Palatino Linotype"/>
          <w:b/>
          <w:bCs/>
          <w:color w:val="000000"/>
          <w:sz w:val="22"/>
          <w:szCs w:val="22"/>
        </w:rPr>
      </w:pPr>
    </w:p>
    <w:p w14:paraId="0F651755" w14:textId="33AB2539" w:rsidR="004A64A1" w:rsidRDefault="00FF5FFF" w:rsidP="004A64A1">
      <w:pPr>
        <w:widowControl w:val="0"/>
        <w:autoSpaceDE w:val="0"/>
        <w:autoSpaceDN w:val="0"/>
        <w:adjustRightInd w:val="0"/>
        <w:ind w:left="480" w:hanging="480"/>
        <w:jc w:val="both"/>
        <w:rPr>
          <w:rFonts w:ascii="Palatino Linotype" w:hAnsi="Palatino Linotype"/>
          <w:noProof/>
          <w:sz w:val="22"/>
          <w:szCs w:val="24"/>
        </w:rPr>
      </w:pPr>
      <w:r w:rsidRPr="00C34AE7">
        <w:rPr>
          <w:rFonts w:ascii="Palatino Linotype" w:hAnsi="Palatino Linotype"/>
          <w:color w:val="000000"/>
          <w:sz w:val="22"/>
          <w:szCs w:val="22"/>
          <w:lang w:val="id-ID"/>
        </w:rPr>
        <w:fldChar w:fldCharType="begin" w:fldLock="1"/>
      </w:r>
      <w:r w:rsidRPr="00C34AE7">
        <w:rPr>
          <w:rFonts w:ascii="Palatino Linotype" w:hAnsi="Palatino Linotype"/>
          <w:color w:val="000000"/>
          <w:sz w:val="22"/>
          <w:szCs w:val="22"/>
          <w:lang w:val="id-ID"/>
        </w:rPr>
        <w:instrText xml:space="preserve">ADDIN Mendeley Bibliography CSL_BIBLIOGRAPHY </w:instrText>
      </w:r>
      <w:r w:rsidRPr="00C34AE7">
        <w:rPr>
          <w:rFonts w:ascii="Palatino Linotype" w:hAnsi="Palatino Linotype"/>
          <w:color w:val="000000"/>
          <w:sz w:val="22"/>
          <w:szCs w:val="22"/>
          <w:lang w:val="id-ID"/>
        </w:rPr>
        <w:fldChar w:fldCharType="separate"/>
      </w:r>
      <w:r w:rsidR="004A64A1" w:rsidRPr="004A64A1">
        <w:rPr>
          <w:rFonts w:ascii="Palatino Linotype" w:hAnsi="Palatino Linotype"/>
          <w:noProof/>
          <w:sz w:val="22"/>
          <w:szCs w:val="24"/>
        </w:rPr>
        <w:t xml:space="preserve">Abubakar, Sitti Rahmaniar, ‘PELAKSANAAN BIMBINGAN KARIR BAGI SISWA SMA SEBAGAI PERSIAPAN AWAL MEMASUKI DUNIA KERJA 1 Oleh: Sitti Rahmaniar Abubakar 2’, </w:t>
      </w:r>
      <w:r w:rsidR="004A64A1" w:rsidRPr="004A64A1">
        <w:rPr>
          <w:rFonts w:ascii="Palatino Linotype" w:hAnsi="Palatino Linotype"/>
          <w:i/>
          <w:iCs/>
          <w:noProof/>
          <w:sz w:val="22"/>
          <w:szCs w:val="24"/>
        </w:rPr>
        <w:t>Selami IPS</w:t>
      </w:r>
      <w:r w:rsidR="004A64A1" w:rsidRPr="004A64A1">
        <w:rPr>
          <w:rFonts w:ascii="Palatino Linotype" w:hAnsi="Palatino Linotype"/>
          <w:noProof/>
          <w:sz w:val="22"/>
          <w:szCs w:val="24"/>
        </w:rPr>
        <w:t>, 1 (2011)</w:t>
      </w:r>
    </w:p>
    <w:p w14:paraId="47BFBFBE"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343CD8B1" w14:textId="7188299E"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Afdal, Afdal, M Suya, Syamsu Syamsu, and Uman Uman, ‘Bimbingan Karir Kolaboratif Dalam Pemantapan Perencanaan Karir Siswa SMA’, </w:t>
      </w:r>
      <w:r w:rsidRPr="004A64A1">
        <w:rPr>
          <w:rFonts w:ascii="Palatino Linotype" w:hAnsi="Palatino Linotype"/>
          <w:i/>
          <w:iCs/>
          <w:noProof/>
          <w:sz w:val="22"/>
          <w:szCs w:val="24"/>
        </w:rPr>
        <w:t>Jurnal Konseling Dan Pendidikan</w:t>
      </w:r>
      <w:r w:rsidRPr="004A64A1">
        <w:rPr>
          <w:rFonts w:ascii="Palatino Linotype" w:hAnsi="Palatino Linotype"/>
          <w:noProof/>
          <w:sz w:val="22"/>
          <w:szCs w:val="24"/>
        </w:rPr>
        <w:t>, 2.3 (2014), doi:10.29210/110000</w:t>
      </w:r>
    </w:p>
    <w:p w14:paraId="0FB17562"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1D51DCB6" w14:textId="25F0E222"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Andriani, Miranti Widi, ‘Pengaruh Layanan Informasi Menggunakan Papan Bimbingan Terhadap Pemahaman Karir Siswa Sekolah Dasar’, </w:t>
      </w:r>
      <w:r w:rsidRPr="004A64A1">
        <w:rPr>
          <w:rFonts w:ascii="Palatino Linotype" w:hAnsi="Palatino Linotype"/>
          <w:i/>
          <w:iCs/>
          <w:noProof/>
          <w:sz w:val="22"/>
          <w:szCs w:val="24"/>
        </w:rPr>
        <w:t>Nusantara of Research : Jurnal Hasil-Hasil Penelitian Universitas Nusantara PGRI Kediri</w:t>
      </w:r>
      <w:r w:rsidRPr="004A64A1">
        <w:rPr>
          <w:rFonts w:ascii="Palatino Linotype" w:hAnsi="Palatino Linotype"/>
          <w:noProof/>
          <w:sz w:val="22"/>
          <w:szCs w:val="24"/>
        </w:rPr>
        <w:t>, 6.2 (2019), doi:10.29407/nor.v6i2.13604</w:t>
      </w:r>
    </w:p>
    <w:p w14:paraId="251FE84D"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688D06DC" w14:textId="541FA36B"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Aziz Muttaqqin, Shopan Sopyan, Deni, ‘Program Bimbingan Karir Dan Studi Lanjut Pada Siswa Kelas XII SMK Purnama 1 Jakarta’, </w:t>
      </w:r>
      <w:r w:rsidRPr="004A64A1">
        <w:rPr>
          <w:rFonts w:ascii="Palatino Linotype" w:hAnsi="Palatino Linotype"/>
          <w:i/>
          <w:iCs/>
          <w:noProof/>
          <w:sz w:val="22"/>
          <w:szCs w:val="24"/>
        </w:rPr>
        <w:t>Journal of Human And Education</w:t>
      </w:r>
      <w:r w:rsidRPr="004A64A1">
        <w:rPr>
          <w:rFonts w:ascii="Palatino Linotype" w:hAnsi="Palatino Linotype"/>
          <w:noProof/>
          <w:sz w:val="22"/>
          <w:szCs w:val="24"/>
        </w:rPr>
        <w:t>, 4 No. 4 (2024)</w:t>
      </w:r>
    </w:p>
    <w:p w14:paraId="5CCD2AB8"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054D1079" w14:textId="45ECAF6F"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lastRenderedPageBreak/>
        <w:t xml:space="preserve">Ernawati, Dwi, Wikanengsih Wikanengsih, and Tuti Alawiyah, ‘PROFIL MOTIVASI UNTUK MELANJUTKAN PENDIDIKAN KE PERGURUAN TINGGI SISWA KELAS XII SMAN 4 GARUT’, </w:t>
      </w:r>
      <w:r w:rsidRPr="004A64A1">
        <w:rPr>
          <w:rFonts w:ascii="Palatino Linotype" w:hAnsi="Palatino Linotype"/>
          <w:i/>
          <w:iCs/>
          <w:noProof/>
          <w:sz w:val="22"/>
          <w:szCs w:val="24"/>
        </w:rPr>
        <w:t>FOKUS (Kajian Bimbingan &amp; Konseling Dalam Pendidikan)</w:t>
      </w:r>
      <w:r w:rsidRPr="004A64A1">
        <w:rPr>
          <w:rFonts w:ascii="Palatino Linotype" w:hAnsi="Palatino Linotype"/>
          <w:noProof/>
          <w:sz w:val="22"/>
          <w:szCs w:val="24"/>
        </w:rPr>
        <w:t>, 3.6 (2020), doi:10.22460/fokus.v3i6.5946</w:t>
      </w:r>
    </w:p>
    <w:p w14:paraId="2412FFF4"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6B7D7F0B" w14:textId="7E0C92A9"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Fitri, Ayu Landa, and Ali Daud Hasibuan, ‘Career Counseling Services for Students of SMAN 4 Tebing Tinggi to Boost Desire to Continue Education to Higher Education’, </w:t>
      </w:r>
      <w:r w:rsidRPr="004A64A1">
        <w:rPr>
          <w:rFonts w:ascii="Palatino Linotype" w:hAnsi="Palatino Linotype"/>
          <w:i/>
          <w:iCs/>
          <w:noProof/>
          <w:sz w:val="22"/>
          <w:szCs w:val="24"/>
        </w:rPr>
        <w:t>PALAPA</w:t>
      </w:r>
      <w:r w:rsidRPr="004A64A1">
        <w:rPr>
          <w:rFonts w:ascii="Palatino Linotype" w:hAnsi="Palatino Linotype"/>
          <w:noProof/>
          <w:sz w:val="22"/>
          <w:szCs w:val="24"/>
        </w:rPr>
        <w:t>, 11.1 (2023), doi:10.36088/palapa.v11i1.3276</w:t>
      </w:r>
    </w:p>
    <w:p w14:paraId="67B2CE27"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08EF919A" w14:textId="519BA8C0"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Jannah, Roikhatul, ‘Layanan Bimbingan Karir Untuk Meningkatkan Motivasi Siswa Melanjutkan Pendidikan Ke Perguruan Tinggi’, </w:t>
      </w:r>
      <w:r w:rsidRPr="004A64A1">
        <w:rPr>
          <w:rFonts w:ascii="Palatino Linotype" w:hAnsi="Palatino Linotype"/>
          <w:i/>
          <w:iCs/>
          <w:noProof/>
          <w:sz w:val="22"/>
          <w:szCs w:val="24"/>
        </w:rPr>
        <w:t>Al-Ihath: Jurnal Bimbingan Dan Konseling Islam</w:t>
      </w:r>
      <w:r w:rsidRPr="004A64A1">
        <w:rPr>
          <w:rFonts w:ascii="Palatino Linotype" w:hAnsi="Palatino Linotype"/>
          <w:noProof/>
          <w:sz w:val="22"/>
          <w:szCs w:val="24"/>
        </w:rPr>
        <w:t>, 1.1 (2021), doi:10.53915/jbki.v1i1.115</w:t>
      </w:r>
    </w:p>
    <w:p w14:paraId="5BA5ADE2"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69B16FA0" w14:textId="43635C40"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Nisa, Afiatin, ‘Peran Guru Bimbingan Dan Konseling Dalam Meningkatkan Minat Melanjutkan Studi Ke Perguruan Tinggi’, </w:t>
      </w:r>
      <w:r w:rsidRPr="004A64A1">
        <w:rPr>
          <w:rFonts w:ascii="Palatino Linotype" w:hAnsi="Palatino Linotype"/>
          <w:i/>
          <w:iCs/>
          <w:noProof/>
          <w:sz w:val="22"/>
          <w:szCs w:val="24"/>
        </w:rPr>
        <w:t>KONSELI: Jurnal Bimbingan Dan Konseling (E-Journal)</w:t>
      </w:r>
      <w:r w:rsidRPr="004A64A1">
        <w:rPr>
          <w:rFonts w:ascii="Palatino Linotype" w:hAnsi="Palatino Linotype"/>
          <w:noProof/>
          <w:sz w:val="22"/>
          <w:szCs w:val="24"/>
        </w:rPr>
        <w:t>, 5.1 (2018), doi:10.24042/kons.v5i1.2508</w:t>
      </w:r>
    </w:p>
    <w:p w14:paraId="55D6CAA8"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57142D2F" w14:textId="2C296CD8"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Sari, Azmatul Khairiah, A. Muri Yusuf, Mega Iswari, and Afdal Afdal, ‘Analisis Teori Karir Krumboltz: Literature Review’, </w:t>
      </w:r>
      <w:r w:rsidRPr="004A64A1">
        <w:rPr>
          <w:rFonts w:ascii="Palatino Linotype" w:hAnsi="Palatino Linotype"/>
          <w:i/>
          <w:iCs/>
          <w:noProof/>
          <w:sz w:val="22"/>
          <w:szCs w:val="24"/>
        </w:rPr>
        <w:t>Jurnal Ilmiah Bimbingan Konseling Undiksha</w:t>
      </w:r>
      <w:r w:rsidRPr="004A64A1">
        <w:rPr>
          <w:rFonts w:ascii="Palatino Linotype" w:hAnsi="Palatino Linotype"/>
          <w:noProof/>
          <w:sz w:val="22"/>
          <w:szCs w:val="24"/>
        </w:rPr>
        <w:t>, 12.1 (2021), doi:10.23887/jjbk.v12i1.33429</w:t>
      </w:r>
    </w:p>
    <w:p w14:paraId="4C415DD4"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3C1638AB" w14:textId="02B9732C"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 xml:space="preserve">Sri Gustini, Dwi Umardani, Emelda, and Avissa Calista, ‘Membangun Motivasi Pelajar Untuk Melanjutkan Pendidikan Ke Jenjang Perguruan Tinggi’, </w:t>
      </w:r>
      <w:r w:rsidRPr="004A64A1">
        <w:rPr>
          <w:rFonts w:ascii="Palatino Linotype" w:hAnsi="Palatino Linotype"/>
          <w:i/>
          <w:iCs/>
          <w:noProof/>
          <w:sz w:val="22"/>
          <w:szCs w:val="24"/>
        </w:rPr>
        <w:t>NUSANTARA Jurnal Pengabdian Kepada Masyarakat</w:t>
      </w:r>
      <w:r w:rsidRPr="004A64A1">
        <w:rPr>
          <w:rFonts w:ascii="Palatino Linotype" w:hAnsi="Palatino Linotype"/>
          <w:noProof/>
          <w:sz w:val="22"/>
          <w:szCs w:val="24"/>
        </w:rPr>
        <w:t>, 3.2 (2023), pp. 117–25, doi:10.55606/nusantara.v3i2.1224</w:t>
      </w:r>
    </w:p>
    <w:p w14:paraId="1F841AB4"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3B88D4BC" w14:textId="2A013C51" w:rsidR="004A64A1" w:rsidRDefault="004A64A1" w:rsidP="004A64A1">
      <w:pPr>
        <w:widowControl w:val="0"/>
        <w:autoSpaceDE w:val="0"/>
        <w:autoSpaceDN w:val="0"/>
        <w:adjustRightInd w:val="0"/>
        <w:ind w:left="480" w:hanging="480"/>
        <w:jc w:val="both"/>
        <w:rPr>
          <w:rFonts w:ascii="Palatino Linotype" w:hAnsi="Palatino Linotype"/>
          <w:noProof/>
          <w:sz w:val="22"/>
          <w:szCs w:val="24"/>
        </w:rPr>
      </w:pPr>
      <w:r w:rsidRPr="004A64A1">
        <w:rPr>
          <w:rFonts w:ascii="Palatino Linotype" w:hAnsi="Palatino Linotype"/>
          <w:noProof/>
          <w:sz w:val="22"/>
          <w:szCs w:val="24"/>
        </w:rPr>
        <w:t>Sri Rahayu, Jumino, Edi Mulyanto, Ade Hlosih, Tutug Srijatmiko, ‘Motivasi Pelajar SMK Untuk Melanjutkan Kuliah Ke Perguruan Tinggi Di SMK Fajar Tugu Lele Babakan Ciseeng Bogor’, 2.1 (2022), pp. 12–18</w:t>
      </w:r>
    </w:p>
    <w:p w14:paraId="0C73C080"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p>
    <w:p w14:paraId="0B55F742" w14:textId="4FACB681" w:rsidR="004A64A1" w:rsidRDefault="004A64A1" w:rsidP="004A64A1">
      <w:pPr>
        <w:widowControl w:val="0"/>
        <w:autoSpaceDE w:val="0"/>
        <w:autoSpaceDN w:val="0"/>
        <w:adjustRightInd w:val="0"/>
        <w:ind w:left="480" w:hanging="480"/>
        <w:jc w:val="both"/>
        <w:rPr>
          <w:rFonts w:ascii="Palatino Linotype" w:hAnsi="Palatino Linotype"/>
          <w:smallCaps/>
          <w:noProof/>
          <w:sz w:val="22"/>
          <w:szCs w:val="24"/>
        </w:rPr>
      </w:pPr>
      <w:r w:rsidRPr="004A64A1">
        <w:rPr>
          <w:rFonts w:ascii="Palatino Linotype" w:hAnsi="Palatino Linotype"/>
          <w:noProof/>
          <w:sz w:val="22"/>
          <w:szCs w:val="24"/>
        </w:rPr>
        <w:lastRenderedPageBreak/>
        <w:t xml:space="preserve">Suralaga, Fadhilah, </w:t>
      </w:r>
      <w:r w:rsidRPr="004A64A1">
        <w:rPr>
          <w:rFonts w:ascii="Palatino Linotype" w:hAnsi="Palatino Linotype"/>
          <w:i/>
          <w:iCs/>
          <w:noProof/>
          <w:sz w:val="22"/>
          <w:szCs w:val="24"/>
        </w:rPr>
        <w:t>Psikologi Pendidikan: Implikasi Dalam Pembelajaran</w:t>
      </w:r>
      <w:r w:rsidRPr="004A64A1">
        <w:rPr>
          <w:rFonts w:ascii="Palatino Linotype" w:hAnsi="Palatino Linotype"/>
          <w:noProof/>
          <w:sz w:val="22"/>
          <w:szCs w:val="24"/>
        </w:rPr>
        <w:t xml:space="preserve">, </w:t>
      </w:r>
      <w:r w:rsidRPr="004A64A1">
        <w:rPr>
          <w:rFonts w:ascii="Palatino Linotype" w:hAnsi="Palatino Linotype"/>
          <w:i/>
          <w:iCs/>
          <w:noProof/>
          <w:sz w:val="22"/>
          <w:szCs w:val="24"/>
        </w:rPr>
        <w:t>Jurnal Sains Dan Seni ITS</w:t>
      </w:r>
      <w:r w:rsidRPr="004A64A1">
        <w:rPr>
          <w:rFonts w:ascii="Palatino Linotype" w:hAnsi="Palatino Linotype"/>
          <w:noProof/>
          <w:sz w:val="22"/>
          <w:szCs w:val="24"/>
        </w:rPr>
        <w:t xml:space="preserve">, 2021, </w:t>
      </w:r>
      <w:r w:rsidRPr="004A64A1">
        <w:rPr>
          <w:rFonts w:ascii="Palatino Linotype" w:hAnsi="Palatino Linotype"/>
          <w:smallCaps/>
          <w:noProof/>
          <w:sz w:val="22"/>
          <w:szCs w:val="24"/>
        </w:rPr>
        <w:t>vi</w:t>
      </w:r>
    </w:p>
    <w:p w14:paraId="2FE2620F"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szCs w:val="24"/>
        </w:rPr>
      </w:pPr>
      <w:bookmarkStart w:id="1" w:name="_GoBack"/>
      <w:bookmarkEnd w:id="1"/>
    </w:p>
    <w:p w14:paraId="7BFB52F9" w14:textId="77777777" w:rsidR="004A64A1" w:rsidRPr="004A64A1" w:rsidRDefault="004A64A1" w:rsidP="004A64A1">
      <w:pPr>
        <w:widowControl w:val="0"/>
        <w:autoSpaceDE w:val="0"/>
        <w:autoSpaceDN w:val="0"/>
        <w:adjustRightInd w:val="0"/>
        <w:ind w:left="480" w:hanging="480"/>
        <w:jc w:val="both"/>
        <w:rPr>
          <w:rFonts w:ascii="Palatino Linotype" w:hAnsi="Palatino Linotype"/>
          <w:noProof/>
          <w:sz w:val="22"/>
        </w:rPr>
      </w:pPr>
      <w:r w:rsidRPr="004A64A1">
        <w:rPr>
          <w:rFonts w:ascii="Palatino Linotype" w:hAnsi="Palatino Linotype"/>
          <w:noProof/>
          <w:sz w:val="22"/>
          <w:szCs w:val="24"/>
        </w:rPr>
        <w:t xml:space="preserve">Taber, Keith S., ‘Educational Psychology’, in </w:t>
      </w:r>
      <w:r w:rsidRPr="004A64A1">
        <w:rPr>
          <w:rFonts w:ascii="Palatino Linotype" w:hAnsi="Palatino Linotype"/>
          <w:i/>
          <w:iCs/>
          <w:noProof/>
          <w:sz w:val="22"/>
          <w:szCs w:val="24"/>
        </w:rPr>
        <w:t>Contemporary Trends and Issues in Science Education</w:t>
      </w:r>
      <w:r w:rsidRPr="004A64A1">
        <w:rPr>
          <w:rFonts w:ascii="Palatino Linotype" w:hAnsi="Palatino Linotype"/>
          <w:noProof/>
          <w:sz w:val="22"/>
          <w:szCs w:val="24"/>
        </w:rPr>
        <w:t xml:space="preserve">, 2023, </w:t>
      </w:r>
      <w:r w:rsidRPr="004A64A1">
        <w:rPr>
          <w:rFonts w:ascii="Palatino Linotype" w:hAnsi="Palatino Linotype"/>
          <w:smallCaps/>
          <w:noProof/>
          <w:sz w:val="22"/>
          <w:szCs w:val="24"/>
        </w:rPr>
        <w:t>lvi</w:t>
      </w:r>
      <w:r w:rsidRPr="004A64A1">
        <w:rPr>
          <w:rFonts w:ascii="Palatino Linotype" w:hAnsi="Palatino Linotype"/>
          <w:noProof/>
          <w:sz w:val="22"/>
          <w:szCs w:val="24"/>
        </w:rPr>
        <w:t>, doi:10.1007/978-3-031-24259-5_14</w:t>
      </w:r>
    </w:p>
    <w:p w14:paraId="0EED06DA" w14:textId="3C00D1CC" w:rsidR="00CC6F7D" w:rsidRPr="0053346F" w:rsidRDefault="00FF5FFF" w:rsidP="004A64A1">
      <w:pPr>
        <w:spacing w:line="276" w:lineRule="auto"/>
        <w:ind w:left="426" w:hanging="426"/>
        <w:jc w:val="both"/>
        <w:rPr>
          <w:rFonts w:ascii="Palatino Linotype" w:hAnsi="Palatino Linotype"/>
          <w:color w:val="000000"/>
          <w:sz w:val="22"/>
          <w:szCs w:val="22"/>
          <w:lang w:val="id-ID"/>
        </w:rPr>
      </w:pPr>
      <w:r w:rsidRPr="00C34AE7">
        <w:rPr>
          <w:rFonts w:ascii="Palatino Linotype" w:hAnsi="Palatino Linotype"/>
          <w:color w:val="000000"/>
          <w:sz w:val="22"/>
          <w:szCs w:val="22"/>
          <w:lang w:val="id-ID"/>
        </w:rPr>
        <w:fldChar w:fldCharType="end"/>
      </w:r>
    </w:p>
    <w:sectPr w:rsidR="00CC6F7D" w:rsidRPr="0053346F" w:rsidSect="00E176F7">
      <w:headerReference w:type="even" r:id="rId13"/>
      <w:headerReference w:type="default" r:id="rId14"/>
      <w:footerReference w:type="even" r:id="rId15"/>
      <w:footerReference w:type="default" r:id="rId16"/>
      <w:headerReference w:type="first" r:id="rId17"/>
      <w:footerReference w:type="first" r:id="rId18"/>
      <w:type w:val="continuous"/>
      <w:pgSz w:w="10318" w:h="14570" w:code="13"/>
      <w:pgMar w:top="1701" w:right="1701" w:bottom="1701" w:left="1701" w:header="142" w:footer="868"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1BD9D" w14:textId="77777777" w:rsidR="00E86378" w:rsidRDefault="00E86378" w:rsidP="00724837">
      <w:r>
        <w:separator/>
      </w:r>
    </w:p>
  </w:endnote>
  <w:endnote w:type="continuationSeparator" w:id="0">
    <w:p w14:paraId="624A6D26" w14:textId="77777777" w:rsidR="00E86378" w:rsidRDefault="00E86378" w:rsidP="007248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Arabic">
    <w:charset w:val="00"/>
    <w:family w:val="roman"/>
    <w:pitch w:val="variable"/>
    <w:sig w:usb0="00000003" w:usb1="00000000" w:usb2="00000000" w:usb3="00000000" w:csb0="00000001" w:csb1="00000000"/>
  </w:font>
  <w:font w:name="Code">
    <w:altName w:val="Code"/>
    <w:panose1 w:val="00000000000000000000"/>
    <w:charset w:val="00"/>
    <w:family w:val="swiss"/>
    <w:notTrueType/>
    <w:pitch w:val="default"/>
    <w:sig w:usb0="00000003" w:usb1="00000000" w:usb2="00000000" w:usb3="00000000" w:csb0="0000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4FB2C" w14:textId="68A1AF7C" w:rsidR="00A92026" w:rsidRDefault="00C40F5F" w:rsidP="00A92026">
    <w:pPr>
      <w:pStyle w:val="Footer"/>
      <w:rPr>
        <w:rFonts w:ascii="Century" w:hAnsi="Century" w:cs="Tahoma"/>
        <w:b/>
        <w:bCs/>
      </w:rPr>
    </w:pPr>
    <w:r>
      <w:rPr>
        <w:noProof/>
      </w:rPr>
      <w:drawing>
        <wp:anchor distT="0" distB="0" distL="114300" distR="114300" simplePos="0" relativeHeight="251678720" behindDoc="1" locked="0" layoutInCell="1" allowOverlap="1" wp14:anchorId="63701486" wp14:editId="01861A6D">
          <wp:simplePos x="0" y="0"/>
          <wp:positionH relativeFrom="column">
            <wp:posOffset>-1036320</wp:posOffset>
          </wp:positionH>
          <wp:positionV relativeFrom="paragraph">
            <wp:posOffset>181610</wp:posOffset>
          </wp:positionV>
          <wp:extent cx="5520690" cy="7804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520690" cy="7804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A92026" w:rsidRPr="005501E6">
      <w:rPr>
        <w:rFonts w:ascii="Century" w:hAnsi="Century" w:cs="Tahoma"/>
        <w:b/>
        <w:bCs/>
      </w:rPr>
      <w:t>Jurnal</w:t>
    </w:r>
    <w:proofErr w:type="spellEnd"/>
    <w:r w:rsidR="00A92026" w:rsidRPr="005501E6">
      <w:rPr>
        <w:rFonts w:ascii="Century" w:hAnsi="Century" w:cs="Tahoma"/>
        <w:b/>
        <w:bCs/>
      </w:rPr>
      <w:t xml:space="preserve"> La </w:t>
    </w:r>
    <w:proofErr w:type="spellStart"/>
    <w:r w:rsidR="00A92026" w:rsidRPr="005501E6">
      <w:rPr>
        <w:rFonts w:ascii="Century" w:hAnsi="Century" w:cs="Tahoma"/>
        <w:b/>
        <w:bCs/>
      </w:rPr>
      <w:t>Tenriruwa</w:t>
    </w:r>
    <w:proofErr w:type="spellEnd"/>
    <w:r w:rsidR="00A92026">
      <w:rPr>
        <w:rFonts w:ascii="Century" w:hAnsi="Century" w:cs="Tahoma"/>
        <w:b/>
        <w:bCs/>
      </w:rPr>
      <w:t xml:space="preserve"> </w:t>
    </w:r>
  </w:p>
  <w:p w14:paraId="0304C684" w14:textId="53A3D87F" w:rsidR="00A92026" w:rsidRPr="008E394E" w:rsidRDefault="000532EA" w:rsidP="00A92026">
    <w:pPr>
      <w:pStyle w:val="Footer"/>
      <w:rPr>
        <w:rFonts w:ascii="Century" w:hAnsi="Century" w:cs="Tahoma"/>
        <w:b/>
        <w:bCs/>
        <w:lang w:val="id-ID"/>
      </w:rPr>
    </w:pPr>
    <w:r>
      <w:rPr>
        <w:rFonts w:ascii="Century" w:hAnsi="Century" w:cs="Tahoma"/>
        <w:b/>
        <w:bCs/>
      </w:rPr>
      <w:t xml:space="preserve">Vol. </w:t>
    </w:r>
    <w:r w:rsidR="008E394E">
      <w:rPr>
        <w:rFonts w:ascii="Century" w:hAnsi="Century" w:cs="Tahoma"/>
        <w:b/>
        <w:bCs/>
        <w:lang w:val="id-ID"/>
      </w:rPr>
      <w:t>...</w:t>
    </w:r>
    <w:r w:rsidR="008E394E">
      <w:rPr>
        <w:rFonts w:ascii="Century" w:hAnsi="Century" w:cs="Tahoma"/>
        <w:b/>
        <w:bCs/>
      </w:rPr>
      <w:t xml:space="preserve"> </w:t>
    </w:r>
    <w:proofErr w:type="spellStart"/>
    <w:r w:rsidR="008E394E">
      <w:rPr>
        <w:rFonts w:ascii="Century" w:hAnsi="Century" w:cs="Tahoma"/>
        <w:b/>
        <w:bCs/>
      </w:rPr>
      <w:t>Nomor</w:t>
    </w:r>
    <w:proofErr w:type="spellEnd"/>
    <w:r w:rsidR="008E394E">
      <w:rPr>
        <w:rFonts w:ascii="Century" w:hAnsi="Century" w:cs="Tahoma"/>
        <w:b/>
        <w:bCs/>
      </w:rPr>
      <w:t xml:space="preserve"> </w:t>
    </w:r>
    <w:r w:rsidR="008E394E">
      <w:rPr>
        <w:rFonts w:ascii="Century" w:hAnsi="Century" w:cs="Tahoma"/>
        <w:b/>
        <w:bCs/>
        <w:lang w:val="id-ID"/>
      </w:rPr>
      <w:t>...</w:t>
    </w:r>
    <w:r w:rsidR="008E394E">
      <w:rPr>
        <w:rFonts w:ascii="Century" w:hAnsi="Century" w:cs="Tahoma"/>
        <w:b/>
        <w:bCs/>
      </w:rPr>
      <w:t xml:space="preserve"> </w:t>
    </w:r>
    <w:proofErr w:type="spellStart"/>
    <w:r w:rsidR="008E394E">
      <w:rPr>
        <w:rFonts w:ascii="Century" w:hAnsi="Century" w:cs="Tahoma"/>
        <w:b/>
        <w:bCs/>
      </w:rPr>
      <w:t>Tahun</w:t>
    </w:r>
    <w:proofErr w:type="spellEnd"/>
    <w:r w:rsidR="008E394E">
      <w:rPr>
        <w:rFonts w:ascii="Century" w:hAnsi="Century" w:cs="Tahoma"/>
        <w:b/>
        <w:bCs/>
      </w:rPr>
      <w:t xml:space="preserve"> </w:t>
    </w:r>
    <w:r w:rsidR="008E394E">
      <w:rPr>
        <w:rFonts w:ascii="Century" w:hAnsi="Century" w:cs="Tahoma"/>
        <w:b/>
        <w:bCs/>
        <w:lang w:val="id-ID"/>
      </w:rPr>
      <w:t>....</w:t>
    </w:r>
  </w:p>
  <w:p w14:paraId="052FE52A" w14:textId="73C85CEC" w:rsidR="00BE32B1" w:rsidRPr="005501E6" w:rsidRDefault="00BE32B1" w:rsidP="005501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9816E" w14:textId="77777777" w:rsidR="00A92026" w:rsidRPr="008E394E" w:rsidRDefault="00A92026" w:rsidP="00A92026">
    <w:pPr>
      <w:pStyle w:val="Footer"/>
      <w:jc w:val="right"/>
      <w:rPr>
        <w:rFonts w:ascii="Palatino Linotype" w:hAnsi="Palatino Linotype" w:cs="Tahoma"/>
        <w:b/>
        <w:bCs/>
      </w:rPr>
    </w:pPr>
    <w:proofErr w:type="spellStart"/>
    <w:r w:rsidRPr="008E394E">
      <w:rPr>
        <w:rFonts w:ascii="Palatino Linotype" w:hAnsi="Palatino Linotype" w:cs="Tahoma"/>
        <w:b/>
        <w:bCs/>
      </w:rPr>
      <w:t>Jurnal</w:t>
    </w:r>
    <w:proofErr w:type="spellEnd"/>
    <w:r w:rsidRPr="008E394E">
      <w:rPr>
        <w:rFonts w:ascii="Palatino Linotype" w:hAnsi="Palatino Linotype" w:cs="Tahoma"/>
        <w:b/>
        <w:bCs/>
      </w:rPr>
      <w:t xml:space="preserve"> La </w:t>
    </w:r>
    <w:proofErr w:type="spellStart"/>
    <w:r w:rsidRPr="008E394E">
      <w:rPr>
        <w:rFonts w:ascii="Palatino Linotype" w:hAnsi="Palatino Linotype" w:cs="Tahoma"/>
        <w:b/>
        <w:bCs/>
      </w:rPr>
      <w:t>Tenriruwa</w:t>
    </w:r>
    <w:proofErr w:type="spellEnd"/>
    <w:r w:rsidRPr="008E394E">
      <w:rPr>
        <w:rFonts w:ascii="Palatino Linotype" w:hAnsi="Palatino Linotype" w:cs="Tahoma"/>
        <w:b/>
        <w:bCs/>
      </w:rPr>
      <w:t xml:space="preserve"> </w:t>
    </w:r>
  </w:p>
  <w:p w14:paraId="16B72E88" w14:textId="35F6C3BF" w:rsidR="00A92026" w:rsidRPr="008E394E" w:rsidRDefault="000532EA" w:rsidP="00A92026">
    <w:pPr>
      <w:pStyle w:val="Footer"/>
      <w:jc w:val="right"/>
      <w:rPr>
        <w:rFonts w:ascii="Palatino Linotype" w:hAnsi="Palatino Linotype" w:cs="Tahoma"/>
        <w:b/>
        <w:bCs/>
        <w:lang w:val="id-ID"/>
      </w:rPr>
    </w:pPr>
    <w:r w:rsidRPr="008E394E">
      <w:rPr>
        <w:rFonts w:ascii="Palatino Linotype" w:hAnsi="Palatino Linotype" w:cs="Tahoma"/>
        <w:b/>
        <w:bCs/>
      </w:rPr>
      <w:t xml:space="preserve">Vol. </w:t>
    </w:r>
    <w:r w:rsidRPr="008E394E">
      <w:rPr>
        <w:rFonts w:ascii="Palatino Linotype" w:hAnsi="Palatino Linotype" w:cs="Tahoma"/>
        <w:b/>
        <w:bCs/>
        <w:lang w:val="id-ID"/>
      </w:rPr>
      <w:t>2</w:t>
    </w:r>
    <w:r w:rsidRPr="008E394E">
      <w:rPr>
        <w:rFonts w:ascii="Palatino Linotype" w:hAnsi="Palatino Linotype" w:cs="Tahoma"/>
        <w:b/>
        <w:bCs/>
      </w:rPr>
      <w:t xml:space="preserve"> </w:t>
    </w:r>
    <w:proofErr w:type="spellStart"/>
    <w:r w:rsidRPr="008E394E">
      <w:rPr>
        <w:rFonts w:ascii="Palatino Linotype" w:hAnsi="Palatino Linotype" w:cs="Tahoma"/>
        <w:b/>
        <w:bCs/>
      </w:rPr>
      <w:t>Nomor</w:t>
    </w:r>
    <w:proofErr w:type="spellEnd"/>
    <w:r w:rsidRPr="008E394E">
      <w:rPr>
        <w:rFonts w:ascii="Palatino Linotype" w:hAnsi="Palatino Linotype" w:cs="Tahoma"/>
        <w:b/>
        <w:bCs/>
      </w:rPr>
      <w:t xml:space="preserve"> 1 </w:t>
    </w:r>
    <w:proofErr w:type="spellStart"/>
    <w:r w:rsidRPr="008E394E">
      <w:rPr>
        <w:rFonts w:ascii="Palatino Linotype" w:hAnsi="Palatino Linotype" w:cs="Tahoma"/>
        <w:b/>
        <w:bCs/>
      </w:rPr>
      <w:t>Tahun</w:t>
    </w:r>
    <w:proofErr w:type="spellEnd"/>
    <w:r w:rsidRPr="008E394E">
      <w:rPr>
        <w:rFonts w:ascii="Palatino Linotype" w:hAnsi="Palatino Linotype" w:cs="Tahoma"/>
        <w:b/>
        <w:bCs/>
      </w:rPr>
      <w:t xml:space="preserve"> 202</w:t>
    </w:r>
    <w:r w:rsidRPr="008E394E">
      <w:rPr>
        <w:rFonts w:ascii="Palatino Linotype" w:hAnsi="Palatino Linotype" w:cs="Tahoma"/>
        <w:b/>
        <w:bCs/>
        <w:lang w:val="id-ID"/>
      </w:rPr>
      <w:t>3</w:t>
    </w:r>
  </w:p>
  <w:p w14:paraId="2EFAD359" w14:textId="2C3AF9EC" w:rsidR="00A60DB9" w:rsidRPr="00A92026" w:rsidRDefault="00A92026" w:rsidP="000532EA">
    <w:pPr>
      <w:pStyle w:val="Footer"/>
      <w:tabs>
        <w:tab w:val="clear" w:pos="4513"/>
        <w:tab w:val="clear" w:pos="9026"/>
        <w:tab w:val="right" w:pos="6916"/>
      </w:tabs>
    </w:pPr>
    <w:r>
      <w:rPr>
        <w:noProof/>
      </w:rPr>
      <w:drawing>
        <wp:anchor distT="0" distB="0" distL="114300" distR="114300" simplePos="0" relativeHeight="251680768" behindDoc="1" locked="0" layoutInCell="1" allowOverlap="1" wp14:anchorId="1B035251" wp14:editId="174F557F">
          <wp:simplePos x="0" y="0"/>
          <wp:positionH relativeFrom="column">
            <wp:posOffset>-88207</wp:posOffset>
          </wp:positionH>
          <wp:positionV relativeFrom="paragraph">
            <wp:posOffset>-123190</wp:posOffset>
          </wp:positionV>
          <wp:extent cx="5521036" cy="781004"/>
          <wp:effectExtent l="0" t="0" r="3810" b="63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flipH="1">
                    <a:off x="0" y="0"/>
                    <a:ext cx="5521036" cy="781004"/>
                  </a:xfrm>
                  <a:prstGeom prst="rect">
                    <a:avLst/>
                  </a:prstGeom>
                  <a:noFill/>
                  <a:ln>
                    <a:noFill/>
                  </a:ln>
                </pic:spPr>
              </pic:pic>
            </a:graphicData>
          </a:graphic>
          <wp14:sizeRelH relativeFrom="page">
            <wp14:pctWidth>0</wp14:pctWidth>
          </wp14:sizeRelH>
          <wp14:sizeRelV relativeFrom="page">
            <wp14:pctHeight>0</wp14:pctHeight>
          </wp14:sizeRelV>
        </wp:anchor>
      </w:drawing>
    </w:r>
    <w:r w:rsidR="000532EA">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D93F61" w14:textId="2757D946" w:rsidR="00C16022" w:rsidRPr="008E394E" w:rsidRDefault="00A92026" w:rsidP="00C16022">
    <w:pPr>
      <w:pStyle w:val="Footer"/>
      <w:rPr>
        <w:rFonts w:ascii="Palatino Linotype" w:hAnsi="Palatino Linotype" w:cs="Tahoma"/>
      </w:rPr>
    </w:pPr>
    <w:r w:rsidRPr="008E394E">
      <w:rPr>
        <w:rFonts w:ascii="Palatino Linotype" w:hAnsi="Palatino Linotype" w:cs="Tahoma"/>
        <w:b/>
        <w:bCs/>
        <w:noProof/>
      </w:rPr>
      <w:drawing>
        <wp:anchor distT="0" distB="0" distL="114300" distR="114300" simplePos="0" relativeHeight="251675648" behindDoc="1" locked="0" layoutInCell="1" allowOverlap="1" wp14:anchorId="43B5CBF7" wp14:editId="7B1BE6FF">
          <wp:simplePos x="0" y="0"/>
          <wp:positionH relativeFrom="column">
            <wp:posOffset>-1066165</wp:posOffset>
          </wp:positionH>
          <wp:positionV relativeFrom="paragraph">
            <wp:posOffset>147378</wp:posOffset>
          </wp:positionV>
          <wp:extent cx="6517640" cy="678180"/>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17640" cy="678180"/>
                  </a:xfrm>
                  <a:prstGeom prst="rect">
                    <a:avLst/>
                  </a:prstGeom>
                  <a:noFill/>
                  <a:ln>
                    <a:noFill/>
                  </a:ln>
                </pic:spPr>
              </pic:pic>
            </a:graphicData>
          </a:graphic>
          <wp14:sizeRelH relativeFrom="page">
            <wp14:pctWidth>0</wp14:pctWidth>
          </wp14:sizeRelH>
          <wp14:sizeRelV relativeFrom="page">
            <wp14:pctHeight>0</wp14:pctHeight>
          </wp14:sizeRelV>
        </wp:anchor>
      </w:drawing>
    </w:r>
    <w:r w:rsidR="00C16022" w:rsidRPr="008E394E">
      <w:rPr>
        <w:rFonts w:ascii="Palatino Linotype" w:hAnsi="Palatino Linotype" w:cs="Tahoma"/>
      </w:rPr>
      <w:t xml:space="preserve">Program </w:t>
    </w:r>
    <w:proofErr w:type="spellStart"/>
    <w:r w:rsidR="00C16022" w:rsidRPr="008E394E">
      <w:rPr>
        <w:rFonts w:ascii="Palatino Linotype" w:hAnsi="Palatino Linotype" w:cs="Tahoma"/>
      </w:rPr>
      <w:t>Studi</w:t>
    </w:r>
    <w:proofErr w:type="spellEnd"/>
    <w:r w:rsidR="00C16022" w:rsidRPr="008E394E">
      <w:rPr>
        <w:rFonts w:ascii="Palatino Linotype" w:hAnsi="Palatino Linotype" w:cs="Tahoma"/>
      </w:rPr>
      <w:t xml:space="preserve"> </w:t>
    </w:r>
    <w:proofErr w:type="spellStart"/>
    <w:r w:rsidR="00C16022" w:rsidRPr="008E394E">
      <w:rPr>
        <w:rFonts w:ascii="Palatino Linotype" w:hAnsi="Palatino Linotype" w:cs="Tahoma"/>
      </w:rPr>
      <w:t>Bimbingan</w:t>
    </w:r>
    <w:proofErr w:type="spellEnd"/>
    <w:r w:rsidR="00C16022" w:rsidRPr="008E394E">
      <w:rPr>
        <w:rFonts w:ascii="Palatino Linotype" w:hAnsi="Palatino Linotype" w:cs="Tahoma"/>
      </w:rPr>
      <w:t xml:space="preserve"> </w:t>
    </w:r>
    <w:proofErr w:type="spellStart"/>
    <w:r w:rsidR="00C16022" w:rsidRPr="008E394E">
      <w:rPr>
        <w:rFonts w:ascii="Palatino Linotype" w:hAnsi="Palatino Linotype" w:cs="Tahoma"/>
      </w:rPr>
      <w:t>Penyuluhan</w:t>
    </w:r>
    <w:proofErr w:type="spellEnd"/>
    <w:r w:rsidR="00C16022" w:rsidRPr="008E394E">
      <w:rPr>
        <w:rFonts w:ascii="Palatino Linotype" w:hAnsi="Palatino Linotype" w:cs="Tahoma"/>
      </w:rPr>
      <w:t xml:space="preserve"> Islam</w:t>
    </w:r>
  </w:p>
  <w:p w14:paraId="46723510" w14:textId="5B699AED" w:rsidR="00A92026" w:rsidRPr="008E394E" w:rsidRDefault="00A92026" w:rsidP="00A92026">
    <w:pPr>
      <w:pStyle w:val="Footer"/>
      <w:rPr>
        <w:rFonts w:ascii="Palatino Linotype" w:hAnsi="Palatino Linotype" w:cs="Tahoma"/>
      </w:rPr>
    </w:pPr>
    <w:proofErr w:type="spellStart"/>
    <w:r w:rsidRPr="008E394E">
      <w:rPr>
        <w:rFonts w:ascii="Palatino Linotype" w:hAnsi="Palatino Linotype" w:cs="Tahoma"/>
      </w:rPr>
      <w:t>Fakultas</w:t>
    </w:r>
    <w:proofErr w:type="spellEnd"/>
    <w:r w:rsidRPr="008E394E">
      <w:rPr>
        <w:rFonts w:ascii="Palatino Linotype" w:hAnsi="Palatino Linotype" w:cs="Tahoma"/>
      </w:rPr>
      <w:t xml:space="preserve"> </w:t>
    </w:r>
    <w:proofErr w:type="spellStart"/>
    <w:r w:rsidRPr="008E394E">
      <w:rPr>
        <w:rFonts w:ascii="Palatino Linotype" w:hAnsi="Palatino Linotype" w:cs="Tahoma"/>
      </w:rPr>
      <w:t>Ushuluddin</w:t>
    </w:r>
    <w:proofErr w:type="spellEnd"/>
    <w:r w:rsidRPr="008E394E">
      <w:rPr>
        <w:rFonts w:ascii="Palatino Linotype" w:hAnsi="Palatino Linotype" w:cs="Tahoma"/>
      </w:rPr>
      <w:t xml:space="preserve"> &amp; </w:t>
    </w:r>
    <w:proofErr w:type="spellStart"/>
    <w:r w:rsidRPr="008E394E">
      <w:rPr>
        <w:rFonts w:ascii="Palatino Linotype" w:hAnsi="Palatino Linotype" w:cs="Tahoma"/>
      </w:rPr>
      <w:t>Dakwah</w:t>
    </w:r>
    <w:proofErr w:type="spellEnd"/>
    <w:r w:rsidRPr="008E394E">
      <w:rPr>
        <w:rFonts w:ascii="Palatino Linotype" w:hAnsi="Palatino Linotype" w:cs="Tahoma"/>
      </w:rPr>
      <w:t xml:space="preserve"> IAIN Bo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EC6A47" w14:textId="77777777" w:rsidR="00E86378" w:rsidRDefault="00E86378" w:rsidP="00724837">
      <w:r>
        <w:separator/>
      </w:r>
    </w:p>
  </w:footnote>
  <w:footnote w:type="continuationSeparator" w:id="0">
    <w:p w14:paraId="64535910" w14:textId="77777777" w:rsidR="00E86378" w:rsidRDefault="00E86378" w:rsidP="00724837">
      <w:r>
        <w:continuationSeparator/>
      </w:r>
    </w:p>
  </w:footnote>
  <w:footnote w:id="1">
    <w:p w14:paraId="27302DDA" w14:textId="20602346" w:rsidR="00C34AE7" w:rsidRPr="00C34AE7" w:rsidRDefault="00C34AE7">
      <w:pPr>
        <w:pStyle w:val="TeksCatatanKaki"/>
        <w:rPr>
          <w:rFonts w:ascii="Palatino Linotype" w:hAnsi="Palatino Linotype"/>
          <w:sz w:val="16"/>
          <w:szCs w:val="16"/>
        </w:rPr>
      </w:pPr>
      <w:r>
        <w:rPr>
          <w:rFonts w:ascii="Palatino Linotype" w:hAnsi="Palatino Linotype"/>
          <w:sz w:val="16"/>
          <w:szCs w:val="16"/>
        </w:rPr>
        <w:tab/>
      </w:r>
      <w:r w:rsidRPr="00C34AE7">
        <w:rPr>
          <w:rStyle w:val="ReferensiCatatanKaki"/>
          <w:rFonts w:ascii="Palatino Linotype" w:hAnsi="Palatino Linotype"/>
          <w:sz w:val="16"/>
          <w:szCs w:val="16"/>
        </w:rPr>
        <w:footnoteRef/>
      </w:r>
      <w:r w:rsidRPr="00C34AE7">
        <w:rPr>
          <w:rFonts w:ascii="Palatino Linotype" w:hAnsi="Palatino Linotype"/>
          <w:sz w:val="16"/>
          <w:szCs w:val="16"/>
        </w:rPr>
        <w:t xml:space="preserve"> </w:t>
      </w:r>
      <w:r w:rsidRPr="00C34AE7">
        <w:rPr>
          <w:rFonts w:ascii="Palatino Linotype" w:hAnsi="Palatino Linotype"/>
          <w:sz w:val="16"/>
          <w:szCs w:val="16"/>
        </w:rPr>
        <w:fldChar w:fldCharType="begin" w:fldLock="1"/>
      </w:r>
      <w:r>
        <w:rPr>
          <w:rFonts w:ascii="Palatino Linotype" w:hAnsi="Palatino Linotype"/>
          <w:sz w:val="16"/>
          <w:szCs w:val="16"/>
        </w:rPr>
        <w:instrText>ADDIN CSL_CITATION {"citationItems":[{"id":"ITEM-1","itemData":{"DOI":"10.1007/978-3-031-24259-5_14","ISSN":"18780784","abstract":"This chapter provides a brief survey of key areas of work in educational psychology that are relevant to science and technology education. The chapter offers an introduction, accessible to general professional readers such as teachers, which seeks to: highlight the relevance and value of educational psychology for those working in education; indicate the breadth of the field and some of the key concepts and theoretical areas; introduce key areas of research into teaching informed by psychological perspectives; and encourage readers to consider exploring some of these topics in more depth. The diverse nature of perspectives and methodologies adopted in psychology, and the challenge of studying mental events, are highlighted. The preponderance of informal references to mental phenomena in everyday discourse (the ‘mental register’) is acknowledged as tending to make some psychological constructs seem more directly accessible and widely understood than is actually the case. Among the topics considered are ‘theory of mind’, perception, memory, cognitive development, scaffolding learning, metacognition, intelligence, giftedness, motivation and individual differences.","author":[{"dropping-particle":"","family":"Taber","given":"Keith S.","non-dropping-particle":"","parse-names":false,"suffix":""}],"container-title":"Contemporary Trends and Issues in Science Education","id":"ITEM-1","issued":{"date-parts":[["2023"]]},"title":"Educational Psychology","type":"chapter","volume":"56"},"uris":["http://www.mendeley.com/documents/?uuid=94d4c9ae-47de-3392-afe9-6f441e96f6b3"]}],"mendeley":{"formattedCitation":"Keith S. Taber, ‘Educational Psychology’, in &lt;i&gt;Contemporary Trends and Issues in Science Education&lt;/i&gt;, 2023, &lt;span style=\"font-variant:small-caps;\"&gt;lvi&lt;/span&gt;, doi:10.1007/978-3-031-24259-5_14.","plainTextFormattedCitation":"Keith S. Taber, ‘Educational Psychology’, in Contemporary Trends and Issues in Science Education, 2023, lvi, doi:10.1007/978-3-031-24259-5_14.","previouslyFormattedCitation":"Keith S. Taber, ‘Educational Psychology’, in &lt;i&gt;Contemporary Trends and Issues in Science Education&lt;/i&gt;, 2023, &lt;span style=\"font-variant:small-caps;\"&gt;lvi&lt;/span&gt;, doi:10.1007/978-3-031-24259-5_14."},"properties":{"noteIndex":1},"schema":"https://github.com/citation-style-language/schema/raw/master/csl-citation.json"}</w:instrText>
      </w:r>
      <w:r w:rsidRPr="00C34AE7">
        <w:rPr>
          <w:rFonts w:ascii="Palatino Linotype" w:hAnsi="Palatino Linotype"/>
          <w:sz w:val="16"/>
          <w:szCs w:val="16"/>
        </w:rPr>
        <w:fldChar w:fldCharType="separate"/>
      </w:r>
      <w:r w:rsidRPr="00C34AE7">
        <w:rPr>
          <w:rFonts w:ascii="Palatino Linotype" w:hAnsi="Palatino Linotype"/>
          <w:noProof/>
          <w:sz w:val="16"/>
          <w:szCs w:val="16"/>
        </w:rPr>
        <w:t xml:space="preserve">Keith S. Taber, ‘Educational Psychology’, in </w:t>
      </w:r>
      <w:r w:rsidRPr="00C34AE7">
        <w:rPr>
          <w:rFonts w:ascii="Palatino Linotype" w:hAnsi="Palatino Linotype"/>
          <w:i/>
          <w:noProof/>
          <w:sz w:val="16"/>
          <w:szCs w:val="16"/>
        </w:rPr>
        <w:t>Contemporary Trends and Issues in Science Education</w:t>
      </w:r>
      <w:r w:rsidRPr="00C34AE7">
        <w:rPr>
          <w:rFonts w:ascii="Palatino Linotype" w:hAnsi="Palatino Linotype"/>
          <w:noProof/>
          <w:sz w:val="16"/>
          <w:szCs w:val="16"/>
        </w:rPr>
        <w:t xml:space="preserve">, 2023, </w:t>
      </w:r>
      <w:r w:rsidRPr="00C34AE7">
        <w:rPr>
          <w:rFonts w:ascii="Palatino Linotype" w:hAnsi="Palatino Linotype"/>
          <w:smallCaps/>
          <w:noProof/>
          <w:sz w:val="16"/>
          <w:szCs w:val="16"/>
        </w:rPr>
        <w:t>lvi</w:t>
      </w:r>
      <w:r w:rsidRPr="00C34AE7">
        <w:rPr>
          <w:rFonts w:ascii="Palatino Linotype" w:hAnsi="Palatino Linotype"/>
          <w:noProof/>
          <w:sz w:val="16"/>
          <w:szCs w:val="16"/>
        </w:rPr>
        <w:t>, doi:10.1007/978-3-031-24259-5_14.</w:t>
      </w:r>
      <w:r w:rsidRPr="00C34AE7">
        <w:rPr>
          <w:rFonts w:ascii="Palatino Linotype" w:hAnsi="Palatino Linotype"/>
          <w:sz w:val="16"/>
          <w:szCs w:val="16"/>
        </w:rPr>
        <w:fldChar w:fldCharType="end"/>
      </w:r>
    </w:p>
  </w:footnote>
  <w:footnote w:id="2">
    <w:p w14:paraId="4554F5F2" w14:textId="5C2EFF4A" w:rsidR="00376EE3" w:rsidRPr="00376EE3" w:rsidRDefault="00376EE3" w:rsidP="00376EE3">
      <w:pPr>
        <w:pStyle w:val="TeksCatatanKaki"/>
        <w:spacing w:after="100"/>
        <w:rPr>
          <w:rFonts w:ascii="Palatino Linotype" w:hAnsi="Palatino Linotype"/>
          <w:sz w:val="16"/>
          <w:szCs w:val="16"/>
        </w:rPr>
      </w:pPr>
      <w:r>
        <w:rPr>
          <w:rFonts w:ascii="Palatino Linotype" w:hAnsi="Palatino Linotype"/>
          <w:sz w:val="16"/>
          <w:szCs w:val="16"/>
        </w:rPr>
        <w:tab/>
      </w:r>
      <w:r w:rsidRPr="00376EE3">
        <w:rPr>
          <w:rStyle w:val="ReferensiCatatanKaki"/>
          <w:rFonts w:ascii="Palatino Linotype" w:hAnsi="Palatino Linotype"/>
          <w:sz w:val="16"/>
          <w:szCs w:val="16"/>
        </w:rPr>
        <w:footnoteRef/>
      </w:r>
      <w:r w:rsidRPr="00376EE3">
        <w:rPr>
          <w:rFonts w:ascii="Palatino Linotype" w:hAnsi="Palatino Linotype"/>
          <w:sz w:val="16"/>
          <w:szCs w:val="16"/>
        </w:rPr>
        <w:t xml:space="preserve"> </w:t>
      </w:r>
      <w:r w:rsidRPr="00376EE3">
        <w:rPr>
          <w:rFonts w:ascii="Palatino Linotype" w:hAnsi="Palatino Linotype"/>
          <w:sz w:val="16"/>
          <w:szCs w:val="16"/>
        </w:rPr>
        <w:fldChar w:fldCharType="begin" w:fldLock="1"/>
      </w:r>
      <w:r w:rsidR="00C34AE7">
        <w:rPr>
          <w:rFonts w:ascii="Palatino Linotype" w:hAnsi="Palatino Linotype"/>
          <w:sz w:val="16"/>
          <w:szCs w:val="16"/>
        </w:rPr>
        <w:instrText>ADDIN CSL_CITATION {"citationItems":[{"id":"ITEM-1","itemData":{"DOI":"10.55606/nusantara.v3i2.1224","ISSN":"2962-360X","abstract":"Realizing the quality and competency of people who can assist in the success of development is one of higher education's key roles. Graduates of high school, vocational school, or madrasah aliyah programs might choose to enroll in classes, work, pursue further education, or remain unemployed. They lack knowledge about scholarship information, tuition funding plans, or higher education. The implementation of this community service program aims to raise student motivation about the value of higher education for the growth of self-potential, careers, and standards of living in all facets of society. It also aims to increase knowledge, insight, understanding, and awareness about the importance of continuing education. The delivery of the subject takes the form of lectures and discuss, as well as practice sessions and individual work.\r  ","author":[{"dropping-particle":"","family":"Sri Gustini","given":"","non-dropping-particle":"","parse-names":false,"suffix":""},{"dropping-particle":"","family":"Dwi Umardani","given":"","non-dropping-particle":"","parse-names":false,"suffix":""},{"dropping-particle":"","family":"Emelda","given":"","non-dropping-particle":"","parse-names":false,"suffix":""},{"dropping-particle":"","family":"Avissa Calista","given":"","non-dropping-particle":"","parse-names":false,"suffix":""}],"container-title":"NUSANTARA Jurnal Pengabdian Kepada Masyarakat","id":"ITEM-1","issue":"2","issued":{"date-parts":[["2023"]]},"page":"117-125","title":"Membangun Motivasi Pelajar Untuk Melanjutkan Pendidikan Ke Jenjang Perguruan Tinggi","type":"article-journal","volume":"3"},"uris":["http://www.mendeley.com/documents/?uuid=c5a9a09b-c6fa-4a18-8f49-182f375caf98"]}],"mendeley":{"formattedCitation":"Sri Gustini and others, ‘Membangun Motivasi Pelajar Untuk Melanjutkan Pendidikan Ke Jenjang Perguruan Tinggi’, &lt;i&gt;NUSANTARA Jurnal Pengabdian Kepada Masyarakat&lt;/i&gt;, 3.2 (2023), pp. 117–25, doi:10.55606/nusantara.v3i2.1224.","manualFormatting":"Sri Gustini and others, ‘Membangun Motivasi Pelajar Untuk Melanjutkan Pendidikan Ke Jenjang Perguruan Tinggi’, NUSANTARA Jurnal Pengabdian Kepada Masyarakat, 3.2 (2023), pp. 117–25, doi:10.55606/nusantara.v3i2.1224, hlm. 119.","plainTextFormattedCitation":"Sri Gustini and others, ‘Membangun Motivasi Pelajar Untuk Melanjutkan Pendidikan Ke Jenjang Perguruan Tinggi’, NUSANTARA Jurnal Pengabdian Kepada Masyarakat, 3.2 (2023), pp. 117–25, doi:10.55606/nusantara.v3i2.1224.","previouslyFormattedCitation":"Sri Gustini and others, ‘Membangun Motivasi Pelajar Untuk Melanjutkan Pendidikan Ke Jenjang Perguruan Tinggi’, &lt;i&gt;NUSANTARA Jurnal Pengabdian Kepada Masyarakat&lt;/i&gt;, 3.2 (2023), pp. 117–25, doi:10.55606/nusantara.v3i2.1224."},"properties":{"noteIndex":2},"schema":"https://github.com/citation-style-language/schema/raw/master/csl-citation.json"}</w:instrText>
      </w:r>
      <w:r w:rsidRPr="00376EE3">
        <w:rPr>
          <w:rFonts w:ascii="Palatino Linotype" w:hAnsi="Palatino Linotype"/>
          <w:sz w:val="16"/>
          <w:szCs w:val="16"/>
        </w:rPr>
        <w:fldChar w:fldCharType="separate"/>
      </w:r>
      <w:r w:rsidRPr="00376EE3">
        <w:rPr>
          <w:rFonts w:ascii="Palatino Linotype" w:hAnsi="Palatino Linotype"/>
          <w:noProof/>
          <w:sz w:val="16"/>
          <w:szCs w:val="16"/>
        </w:rPr>
        <w:t>Sri Gustini and others, ‘Membangun Motivasi Pelajar Untuk Melanjutkan Pendidikan Ke Jenjang Perguruan Tinggi’, NUSANTARA Jurnal Pengabdian Kepada Masyarakat, 3.2 (2023), pp. 117–25, doi:10.55606/nusantara.v3i2.1224</w:t>
      </w:r>
      <w:r>
        <w:rPr>
          <w:rFonts w:ascii="Palatino Linotype" w:hAnsi="Palatino Linotype"/>
          <w:noProof/>
          <w:sz w:val="16"/>
          <w:szCs w:val="16"/>
        </w:rPr>
        <w:t>, hlm. 119.</w:t>
      </w:r>
      <w:r w:rsidRPr="00376EE3">
        <w:rPr>
          <w:rFonts w:ascii="Palatino Linotype" w:hAnsi="Palatino Linotype"/>
          <w:sz w:val="16"/>
          <w:szCs w:val="16"/>
        </w:rPr>
        <w:fldChar w:fldCharType="end"/>
      </w:r>
    </w:p>
  </w:footnote>
  <w:footnote w:id="3">
    <w:p w14:paraId="0F66A0D6" w14:textId="193D625E" w:rsidR="00376EE3" w:rsidRPr="00376EE3" w:rsidRDefault="00376EE3">
      <w:pPr>
        <w:pStyle w:val="TeksCatatanKaki"/>
        <w:rPr>
          <w:rFonts w:ascii="Palatino Linotype" w:hAnsi="Palatino Linotype"/>
          <w:sz w:val="16"/>
          <w:szCs w:val="16"/>
        </w:rPr>
      </w:pPr>
      <w:r>
        <w:tab/>
      </w:r>
      <w:r w:rsidRPr="00376EE3">
        <w:rPr>
          <w:rStyle w:val="ReferensiCatatanKaki"/>
          <w:rFonts w:ascii="Palatino Linotype" w:hAnsi="Palatino Linotype"/>
          <w:sz w:val="16"/>
          <w:szCs w:val="16"/>
        </w:rPr>
        <w:footnoteRef/>
      </w:r>
      <w:r w:rsidRPr="00376EE3">
        <w:rPr>
          <w:rFonts w:ascii="Palatino Linotype" w:hAnsi="Palatino Linotype"/>
          <w:sz w:val="16"/>
          <w:szCs w:val="16"/>
        </w:rPr>
        <w:t xml:space="preserve"> </w:t>
      </w:r>
      <w:r w:rsidRPr="00376EE3">
        <w:rPr>
          <w:rFonts w:ascii="Palatino Linotype" w:hAnsi="Palatino Linotype"/>
          <w:sz w:val="16"/>
          <w:szCs w:val="16"/>
        </w:rPr>
        <w:fldChar w:fldCharType="begin" w:fldLock="1"/>
      </w:r>
      <w:r w:rsidR="00C34AE7">
        <w:rPr>
          <w:rFonts w:ascii="Palatino Linotype" w:hAnsi="Palatino Linotype"/>
          <w:sz w:val="16"/>
          <w:szCs w:val="16"/>
        </w:rPr>
        <w:instrText>ADDIN CSL_CITATION {"citationItems":[{"id":"ITEM-1","itemData":{"author":[{"dropping-particle":"","family":"Sri Rahayu, Jumino, Edi Mulyanto, Ade Hlosih","given":"Tutug Srijatmiko","non-dropping-particle":"","parse-names":false,"suffix":""}],"id":"ITEM-1","issue":"1","issued":{"date-parts":[["2022"]]},"page":"12-18","title":"Motivasi Pelajar SMK untuk Melanjutkan Kuliah Ke Perguruan Tinggi di SMK Fajar Tugu Lele Babakan Ciseeng Bogor","type":"article-journal","volume":"2"},"uris":["http://www.mendeley.com/documents/?uuid=1bc21f1a-f45f-4df8-a638-5e41897bc040"]}],"mendeley":{"formattedCitation":"Tutug Srijatmiko Sri Rahayu, Jumino, Edi Mulyanto, Ade Hlosih, ‘Motivasi Pelajar SMK Untuk Melanjutkan Kuliah Ke Perguruan Tinggi Di SMK Fajar Tugu Lele Babakan Ciseeng Bogor’, 2.1 (2022), pp. 12–18.","manualFormatting":"Tutug Srijatmiko Sri Rahayu, Jumino, Edi Mulyanto, Ade Hlosih, ‘Motivasi Pelajar SMK Untuk Melanjutkan Kuliah Ke Perguruan Tinggi Di SMK Fajar Tugu Lele Babakan Ciseeng Bogor’, 2.1 (2022), pp. 12–18, hlm. 2.","plainTextFormattedCitation":"Tutug Srijatmiko Sri Rahayu, Jumino, Edi Mulyanto, Ade Hlosih, ‘Motivasi Pelajar SMK Untuk Melanjutkan Kuliah Ke Perguruan Tinggi Di SMK Fajar Tugu Lele Babakan Ciseeng Bogor’, 2.1 (2022), pp. 12–18.","previouslyFormattedCitation":"Tutug Srijatmiko Sri Rahayu, Jumino, Edi Mulyanto, Ade Hlosih, ‘Motivasi Pelajar SMK Untuk Melanjutkan Kuliah Ke Perguruan Tinggi Di SMK Fajar Tugu Lele Babakan Ciseeng Bogor’, 2.1 (2022), pp. 12–18."},"properties":{"noteIndex":3},"schema":"https://github.com/citation-style-language/schema/raw/master/csl-citation.json"}</w:instrText>
      </w:r>
      <w:r w:rsidRPr="00376EE3">
        <w:rPr>
          <w:rFonts w:ascii="Palatino Linotype" w:hAnsi="Palatino Linotype"/>
          <w:sz w:val="16"/>
          <w:szCs w:val="16"/>
        </w:rPr>
        <w:fldChar w:fldCharType="separate"/>
      </w:r>
      <w:r w:rsidRPr="00376EE3">
        <w:rPr>
          <w:rFonts w:ascii="Palatino Linotype" w:hAnsi="Palatino Linotype"/>
          <w:noProof/>
          <w:sz w:val="16"/>
          <w:szCs w:val="16"/>
        </w:rPr>
        <w:t>Tutug Srijatmiko Sri Rahayu, Jumino, Edi Mulyanto, Ade Hlosih, ‘Motivasi Pelajar SMK Untuk Melanjutkan Kuliah Ke Perguruan Tinggi Di SMK Fajar Tugu Lele Babakan Ciseeng Bogor’, 2.1 (2022), pp. 12–18</w:t>
      </w:r>
      <w:r>
        <w:rPr>
          <w:rFonts w:ascii="Palatino Linotype" w:hAnsi="Palatino Linotype"/>
          <w:noProof/>
          <w:sz w:val="16"/>
          <w:szCs w:val="16"/>
        </w:rPr>
        <w:t>, hlm. 2.</w:t>
      </w:r>
      <w:r w:rsidRPr="00376EE3">
        <w:rPr>
          <w:rFonts w:ascii="Palatino Linotype" w:hAnsi="Palatino Linotype"/>
          <w:sz w:val="16"/>
          <w:szCs w:val="16"/>
        </w:rPr>
        <w:fldChar w:fldCharType="end"/>
      </w:r>
    </w:p>
  </w:footnote>
  <w:footnote w:id="4">
    <w:p w14:paraId="45A6FC2A" w14:textId="62398C6E" w:rsidR="00C34AE7" w:rsidRPr="00C34AE7" w:rsidRDefault="00C34AE7">
      <w:pPr>
        <w:pStyle w:val="TeksCatatanKaki"/>
        <w:rPr>
          <w:rFonts w:ascii="Palatino Linotype" w:hAnsi="Palatino Linotype"/>
          <w:sz w:val="16"/>
          <w:szCs w:val="16"/>
        </w:rPr>
      </w:pPr>
      <w:r>
        <w:rPr>
          <w:rFonts w:ascii="Palatino Linotype" w:hAnsi="Palatino Linotype"/>
          <w:sz w:val="16"/>
          <w:szCs w:val="16"/>
        </w:rPr>
        <w:tab/>
      </w:r>
      <w:r w:rsidRPr="00C34AE7">
        <w:rPr>
          <w:rStyle w:val="ReferensiCatatanKaki"/>
          <w:rFonts w:ascii="Palatino Linotype" w:hAnsi="Palatino Linotype"/>
          <w:sz w:val="16"/>
          <w:szCs w:val="16"/>
        </w:rPr>
        <w:footnoteRef/>
      </w:r>
      <w:r w:rsidRPr="00C34AE7">
        <w:rPr>
          <w:rFonts w:ascii="Palatino Linotype" w:hAnsi="Palatino Linotype"/>
          <w:sz w:val="16"/>
          <w:szCs w:val="16"/>
        </w:rPr>
        <w:t xml:space="preserve"> </w:t>
      </w:r>
      <w:r w:rsidRPr="00C34AE7">
        <w:rPr>
          <w:rFonts w:ascii="Palatino Linotype" w:hAnsi="Palatino Linotype"/>
          <w:sz w:val="16"/>
          <w:szCs w:val="16"/>
        </w:rPr>
        <w:fldChar w:fldCharType="begin" w:fldLock="1"/>
      </w:r>
      <w:r>
        <w:rPr>
          <w:rFonts w:ascii="Palatino Linotype" w:hAnsi="Palatino Linotype"/>
          <w:sz w:val="16"/>
          <w:szCs w:val="16"/>
        </w:rPr>
        <w:instrText>ADDIN CSL_CITATION {"citationItems":[{"id":"ITEM-1","itemData":{"ISSN":"2301-928X","abstract":"Metode yang digunakan dalam penulisan buku ini adalah dengan menelaah berbagai konsep dan teori yang telah dikemukakan para psikolog dan ilmuwan psikologi, meliputi konsep dasar psikologi pendidikan; pertumbuhan dan perkembangan; perbedaan individual, teori-teori belajar; proses dan hasil belajar; minat dan motivasi belajar serta bagaimana mengevaluasi proses dan hasil belajar. Buku ini dilengkapi juga dengan beberapa hasil penelitian serta contoh-contoh terkait implikasi teori-teori psikologi dalam praktik pendidikan dan pembelajaran.","author":[{"dropping-particle":"","family":"Suralaga","given":"Fadhilah","non-dropping-particle":"","parse-names":false,"suffix":""}],"container-title":"Jurnal Sains dan Seni ITS","id":"ITEM-1","issue":"1","issued":{"date-parts":[["2021"]]},"title":"Psikologi Pendidikan: implikasi dalam pembelajaran","type":"book","volume":"6"},"uris":["http://www.mendeley.com/documents/?uuid=a283e71a-beca-32b3-891d-63cfa4d3b68f"]}],"mendeley":{"formattedCitation":"Fadhilah Suralaga, &lt;i&gt;Psikologi Pendidikan: Implikasi Dalam Pembelajaran&lt;/i&gt;, &lt;i&gt;Jurnal Sains Dan Seni ITS&lt;/i&gt;, 2021, &lt;span style=\"font-variant:small-caps;\"&gt;vi&lt;/span&gt;.","manualFormatting":"Fadhilah Suralaga, Psikologi Pendidikan: Implikasi Dalam Pembelajaran, Jurnal Sains Dan Seni ITS, 2021, vi, hlm. 24.","plainTextFormattedCitation":"Fadhilah Suralaga, Psikologi Pendidikan: Implikasi Dalam Pembelajaran, Jurnal Sains Dan Seni ITS, 2021, vi.","previouslyFormattedCitation":"Fadhilah Suralaga, &lt;i&gt;Psikologi Pendidikan: Implikasi Dalam Pembelajaran&lt;/i&gt;, &lt;i&gt;Jurnal Sains Dan Seni ITS&lt;/i&gt;, 2021, &lt;span style=\"font-variant:small-caps;\"&gt;vi&lt;/span&gt;."},"properties":{"noteIndex":4},"schema":"https://github.com/citation-style-language/schema/raw/master/csl-citation.json"}</w:instrText>
      </w:r>
      <w:r w:rsidRPr="00C34AE7">
        <w:rPr>
          <w:rFonts w:ascii="Palatino Linotype" w:hAnsi="Palatino Linotype"/>
          <w:sz w:val="16"/>
          <w:szCs w:val="16"/>
        </w:rPr>
        <w:fldChar w:fldCharType="separate"/>
      </w:r>
      <w:r w:rsidRPr="00C34AE7">
        <w:rPr>
          <w:rFonts w:ascii="Palatino Linotype" w:hAnsi="Palatino Linotype"/>
          <w:noProof/>
          <w:sz w:val="16"/>
          <w:szCs w:val="16"/>
        </w:rPr>
        <w:t xml:space="preserve">Fadhilah Suralaga, </w:t>
      </w:r>
      <w:r w:rsidRPr="00C34AE7">
        <w:rPr>
          <w:rFonts w:ascii="Palatino Linotype" w:hAnsi="Palatino Linotype"/>
          <w:i/>
          <w:noProof/>
          <w:sz w:val="16"/>
          <w:szCs w:val="16"/>
        </w:rPr>
        <w:t>Psikologi Pendidikan: Implikasi Dalam Pembelajaran</w:t>
      </w:r>
      <w:r w:rsidRPr="00C34AE7">
        <w:rPr>
          <w:rFonts w:ascii="Palatino Linotype" w:hAnsi="Palatino Linotype"/>
          <w:noProof/>
          <w:sz w:val="16"/>
          <w:szCs w:val="16"/>
        </w:rPr>
        <w:t xml:space="preserve">, </w:t>
      </w:r>
      <w:r w:rsidRPr="00C34AE7">
        <w:rPr>
          <w:rFonts w:ascii="Palatino Linotype" w:hAnsi="Palatino Linotype"/>
          <w:i/>
          <w:noProof/>
          <w:sz w:val="16"/>
          <w:szCs w:val="16"/>
        </w:rPr>
        <w:t>Jurnal Sains Dan Seni ITS</w:t>
      </w:r>
      <w:r w:rsidRPr="00C34AE7">
        <w:rPr>
          <w:rFonts w:ascii="Palatino Linotype" w:hAnsi="Palatino Linotype"/>
          <w:noProof/>
          <w:sz w:val="16"/>
          <w:szCs w:val="16"/>
        </w:rPr>
        <w:t xml:space="preserve">, 2021, </w:t>
      </w:r>
      <w:r w:rsidRPr="00C34AE7">
        <w:rPr>
          <w:rFonts w:ascii="Palatino Linotype" w:hAnsi="Palatino Linotype"/>
          <w:smallCaps/>
          <w:noProof/>
          <w:sz w:val="16"/>
          <w:szCs w:val="16"/>
        </w:rPr>
        <w:t>vi</w:t>
      </w:r>
      <w:r w:rsidRPr="00C34AE7">
        <w:rPr>
          <w:rFonts w:ascii="Palatino Linotype" w:hAnsi="Palatino Linotype"/>
          <w:noProof/>
          <w:sz w:val="16"/>
          <w:szCs w:val="16"/>
        </w:rPr>
        <w:t>, hlm. 24.</w:t>
      </w:r>
      <w:r w:rsidRPr="00C34AE7">
        <w:rPr>
          <w:rFonts w:ascii="Palatino Linotype" w:hAnsi="Palatino Linotype"/>
          <w:sz w:val="16"/>
          <w:szCs w:val="16"/>
        </w:rPr>
        <w:fldChar w:fldCharType="end"/>
      </w:r>
    </w:p>
  </w:footnote>
  <w:footnote w:id="5">
    <w:p w14:paraId="2568A2AC" w14:textId="497EA273" w:rsidR="00C34AE7" w:rsidRPr="00C34AE7" w:rsidRDefault="00C34AE7" w:rsidP="00C34AE7">
      <w:pPr>
        <w:pStyle w:val="TeksCatatanKaki"/>
        <w:spacing w:afterAutospacing="0"/>
        <w:rPr>
          <w:rFonts w:ascii="Palatino Linotype" w:hAnsi="Palatino Linotype"/>
          <w:sz w:val="16"/>
          <w:szCs w:val="16"/>
        </w:rPr>
      </w:pPr>
      <w:r>
        <w:rPr>
          <w:rFonts w:ascii="Palatino Linotype" w:hAnsi="Palatino Linotype"/>
          <w:sz w:val="16"/>
          <w:szCs w:val="16"/>
        </w:rPr>
        <w:tab/>
      </w:r>
      <w:r w:rsidRPr="00C34AE7">
        <w:rPr>
          <w:rStyle w:val="ReferensiCatatanKaki"/>
          <w:rFonts w:ascii="Palatino Linotype" w:hAnsi="Palatino Linotype"/>
          <w:sz w:val="16"/>
          <w:szCs w:val="16"/>
        </w:rPr>
        <w:footnoteRef/>
      </w:r>
      <w:r w:rsidRPr="00C34AE7">
        <w:rPr>
          <w:rFonts w:ascii="Palatino Linotype" w:hAnsi="Palatino Linotype"/>
          <w:sz w:val="16"/>
          <w:szCs w:val="16"/>
        </w:rPr>
        <w:t xml:space="preserve"> </w:t>
      </w:r>
      <w:r w:rsidRPr="00C34AE7">
        <w:rPr>
          <w:rFonts w:ascii="Palatino Linotype" w:hAnsi="Palatino Linotype"/>
          <w:sz w:val="16"/>
          <w:szCs w:val="16"/>
        </w:rPr>
        <w:fldChar w:fldCharType="begin" w:fldLock="1"/>
      </w:r>
      <w:r w:rsidR="004A64A1">
        <w:rPr>
          <w:rFonts w:ascii="Palatino Linotype" w:hAnsi="Palatino Linotype"/>
          <w:sz w:val="16"/>
          <w:szCs w:val="16"/>
        </w:rPr>
        <w:instrText>ADDIN CSL_CITATION {"citationItems":[{"id":"ITEM-1","itemData":{"DOI":"10.24042/kons.v5i1.2508","ISSN":"2089-9955","abstract":"The purpose of this research is to know the role of teacher guidance and counseling in increasing interest to continue study to university at student at SMK Nurul Hikmah Bekasi. The research method used by the researcher is qualitative method with descriptive approach, that is by spreading the questionnaire, observation, and interview with what is from a symptom of phenomenon that exist when research done data and data source in this research is teacher guidance and counseling and student of SMK Nurul Hikmah Bekasi. The research instrument used in this research is questionnaire, interview, observation and documentation. Survey and observation result data after check and recheck the validity of the data then described what it is. After analyzing the researchers, it can be concluded that the role of teacher guidance and counseling in providing services to foster interest to continue studies to college students in SMK Nurul Hikmah done optimally  The purpose of this research is to know the role of teacher guidance and counseling in increasing interest to continue study to university at student at SMK Nurul Hikmah Bekasi. The research method used by the researcher is qualitative method with descriptive approach, that is by spreading the questionnaire, observation, and interview with what is from a symptom of phenomenon that exist when research done data and data source in this research is teacher guidance and counseling and student of SMK Nurul Hikmah Bekasi. The research instrument used in this research is questionnaire, interview, observation and documentation. Survey and observation result data after check and recheck the validity of the data then described what it is. After analyzing the researchers, it can be concluded that the role of teacher guidance and counseling in providing services to foster interest to continue studies to college students in SMK Nurul Hikmah done optimally","author":[{"dropping-particle":"","family":"Nisa","given":"Afiatin","non-dropping-particle":"","parse-names":false,"suffix":""}],"container-title":"KONSELI: Jurnal Bimbingan dan Konseling (E-Journal)","id":"ITEM-1","issue":"1","issued":{"date-parts":[["2018"]]},"title":"Peran Guru Bimbingan dan Konseling Dalam Meningkatkan Minat Melanjutkan Studi ke Perguruan Tinggi","type":"article-journal","volume":"5"},"uris":["http://www.mendeley.com/documents/?uuid=721887df-90cf-3348-94aa-ce8332e1d661"]}],"mendeley":{"formattedCitation":"Afiatin Nisa, ‘Peran Guru Bimbingan Dan Konseling Dalam Meningkatkan Minat Melanjutkan Studi Ke Perguruan Tinggi’, &lt;i&gt;KONSELI: Jurnal Bimbingan Dan Konseling (E-Journal)&lt;/i&gt;, 5.1 (2018), doi:10.24042/kons.v5i1.2508.","manualFormatting":"Afiatin Nisa, ‘Peran Guru Bimbingan Dan Konseling Dalam Meningkatkan Minat Melanjutkan Studi Ke Perguruan Tinggi’, KONSELI: Jurnal Bimbingan Dan Konseling (E-Journal), 5.1 (2018), doi:10.24042/kons.v5i1.2508, hlm. 2.","plainTextFormattedCitation":"Afiatin Nisa, ‘Peran Guru Bimbingan Dan Konseling Dalam Meningkatkan Minat Melanjutkan Studi Ke Perguruan Tinggi’, KONSELI: Jurnal Bimbingan Dan Konseling (E-Journal), 5.1 (2018), doi:10.24042/kons.v5i1.2508.","previouslyFormattedCitation":"Afiatin Nisa, ‘Peran Guru Bimbingan Dan Konseling Dalam Meningkatkan Minat Melanjutkan Studi Ke Perguruan Tinggi’, &lt;i&gt;KONSELI: Jurnal Bimbingan Dan Konseling (E-Journal)&lt;/i&gt;, 5.1 (2018), doi:10.24042/kons.v5i1.2508."},"properties":{"noteIndex":5},"schema":"https://github.com/citation-style-language/schema/raw/master/csl-citation.json"}</w:instrText>
      </w:r>
      <w:r w:rsidRPr="00C34AE7">
        <w:rPr>
          <w:rFonts w:ascii="Palatino Linotype" w:hAnsi="Palatino Linotype"/>
          <w:sz w:val="16"/>
          <w:szCs w:val="16"/>
        </w:rPr>
        <w:fldChar w:fldCharType="separate"/>
      </w:r>
      <w:r w:rsidRPr="00C34AE7">
        <w:rPr>
          <w:rFonts w:ascii="Palatino Linotype" w:hAnsi="Palatino Linotype"/>
          <w:noProof/>
          <w:sz w:val="16"/>
          <w:szCs w:val="16"/>
        </w:rPr>
        <w:t xml:space="preserve">Afiatin Nisa, ‘Peran Guru Bimbingan Dan Konseling Dalam Meningkatkan Minat Melanjutkan Studi Ke Perguruan Tinggi’, </w:t>
      </w:r>
      <w:r w:rsidRPr="00C34AE7">
        <w:rPr>
          <w:rFonts w:ascii="Palatino Linotype" w:hAnsi="Palatino Linotype"/>
          <w:i/>
          <w:noProof/>
          <w:sz w:val="16"/>
          <w:szCs w:val="16"/>
        </w:rPr>
        <w:t>KONSELI: Jurnal Bimbingan Dan Konseling (E-Journal)</w:t>
      </w:r>
      <w:r w:rsidRPr="00C34AE7">
        <w:rPr>
          <w:rFonts w:ascii="Palatino Linotype" w:hAnsi="Palatino Linotype"/>
          <w:noProof/>
          <w:sz w:val="16"/>
          <w:szCs w:val="16"/>
        </w:rPr>
        <w:t>, 5.1 (2018), doi:10.24042/kons.v5i1.2508, hlm. 2.</w:t>
      </w:r>
      <w:r w:rsidRPr="00C34AE7">
        <w:rPr>
          <w:rFonts w:ascii="Palatino Linotype" w:hAnsi="Palatino Linotype"/>
          <w:sz w:val="16"/>
          <w:szCs w:val="16"/>
        </w:rPr>
        <w:fldChar w:fldCharType="end"/>
      </w:r>
    </w:p>
  </w:footnote>
  <w:footnote w:id="6">
    <w:p w14:paraId="7C8034EA" w14:textId="75714172" w:rsidR="0053346F" w:rsidRPr="0053346F" w:rsidRDefault="0053346F" w:rsidP="00C34AE7">
      <w:pPr>
        <w:pStyle w:val="TeksCatatanKaki"/>
        <w:spacing w:afterAutospacing="0"/>
        <w:rPr>
          <w:rFonts w:ascii="Palatino Linotype" w:hAnsi="Palatino Linotype"/>
          <w:sz w:val="16"/>
          <w:szCs w:val="16"/>
        </w:rPr>
      </w:pPr>
      <w:r>
        <w:rPr>
          <w:rFonts w:ascii="Palatino Linotype" w:hAnsi="Palatino Linotype"/>
          <w:sz w:val="16"/>
          <w:szCs w:val="16"/>
        </w:rPr>
        <w:tab/>
      </w:r>
      <w:r w:rsidRPr="0053346F">
        <w:rPr>
          <w:rStyle w:val="ReferensiCatatanKaki"/>
          <w:rFonts w:ascii="Palatino Linotype" w:hAnsi="Palatino Linotype"/>
          <w:sz w:val="16"/>
          <w:szCs w:val="16"/>
        </w:rPr>
        <w:footnoteRef/>
      </w:r>
      <w:r w:rsidRPr="0053346F">
        <w:rPr>
          <w:rFonts w:ascii="Palatino Linotype" w:hAnsi="Palatino Linotype"/>
          <w:sz w:val="16"/>
          <w:szCs w:val="16"/>
        </w:rPr>
        <w:t xml:space="preserve"> </w:t>
      </w:r>
      <w:r w:rsidRPr="0053346F">
        <w:rPr>
          <w:rFonts w:ascii="Palatino Linotype" w:hAnsi="Palatino Linotype"/>
          <w:sz w:val="16"/>
          <w:szCs w:val="16"/>
        </w:rPr>
        <w:fldChar w:fldCharType="begin" w:fldLock="1"/>
      </w:r>
      <w:r w:rsidR="004A64A1">
        <w:rPr>
          <w:rFonts w:ascii="Palatino Linotype" w:hAnsi="Palatino Linotype"/>
          <w:sz w:val="16"/>
          <w:szCs w:val="16"/>
        </w:rPr>
        <w:instrText>ADDIN CSL_CITATION {"citationItems":[{"id":"ITEM-1","itemData":{"DOI":"10.22460/fokus.v3i6.5946","ISSN":"2614-4131","abstract":"This study aims to get an overview and to understand in depth about the motivation to continue education to higher education students of class XII SMAN 4 Garut. The approach in this research is descriptive quantitative. Retrieval of data using the interview method. The subjects in this study were 5 students. The results of this study indicate that the factors inhibiting participants in continuing their studies to higher education include: Lack of interest in student learning towards education and higher education, lack of motivation from parents to improve their children's education, high costs of education in tertiary institutions and the economic condition of parents who insufficient or even inadequate, the requirements set by the desired tertiary institution are not fulfilled, and the community does not care less about education.Keywords:  Motivation, Education to college ","author":[{"dropping-particle":"","family":"Ernawati","given":"Dwi","non-dropping-particle":"","parse-names":false,"suffix":""},{"dropping-particle":"","family":"Wikanengsih","given":"Wikanengsih","non-dropping-particle":"","parse-names":false,"suffix":""},{"dropping-particle":"","family":"Alawiyah","given":"Tuti","non-dropping-particle":"","parse-names":false,"suffix":""}],"container-title":"FOKUS (Kajian Bimbingan &amp; Konseling dalam Pendidikan)","id":"ITEM-1","issue":"6","issued":{"date-parts":[["2020"]]},"title":"PROFIL MOTIVASI UNTUK MELANJUTKAN PENDIDIKAN KE PERGURUAN TINGGI SISWA KELAS XII SMAN 4 GARUT","type":"article-journal","volume":"3"},"uris":["http://www.mendeley.com/documents/?uuid=ca22b9ab-3b0b-33e3-b991-d84806529345"]}],"mendeley":{"formattedCitation":"Dwi Ernawati, Wikanengsih Wikanengsih, and Tuti Alawiyah, ‘PROFIL MOTIVASI UNTUK MELANJUTKAN PENDIDIKAN KE PERGURUAN TINGGI SISWA KELAS XII SMAN 4 GARUT’, &lt;i&gt;FOKUS (Kajian Bimbingan &amp; Konseling Dalam Pendidikan)&lt;/i&gt;, 3.6 (2020), doi:10.22460/fokus.v3i6.5946.","manualFormatting":"Dwi Ernawati, Wikanengsih Wikanengsih, and Tuti Alawiyah, ‘PROFIL MOTIVASI UNTUK MELANJUTKAN PENDIDIKAN KE PERGURUAN TINGGI SISWA KELAS XII SMAN 4 GARUT’, FOKUS (Kajian Bimbingan &amp; Konseling Dalam Pendidikan), 3.6 (2020), doi:10.22460/fokus.v3i6.5946, hlm. 19.","plainTextFormattedCitation":"Dwi Ernawati, Wikanengsih Wikanengsih, and Tuti Alawiyah, ‘PROFIL MOTIVASI UNTUK MELANJUTKAN PENDIDIKAN KE PERGURUAN TINGGI SISWA KELAS XII SMAN 4 GARUT’, FOKUS (Kajian Bimbingan &amp; Konseling Dalam Pendidikan), 3.6 (2020), doi:10.22460/fokus.v3i6.5946.","previouslyFormattedCitation":"Dwi Ernawati, Wikanengsih Wikanengsih, and Tuti Alawiyah, ‘PROFIL MOTIVASI UNTUK MELANJUTKAN PENDIDIKAN KE PERGURUAN TINGGI SISWA KELAS XII SMAN 4 GARUT’, &lt;i&gt;FOKUS (Kajian Bimbingan &amp; Konseling Dalam Pendidikan)&lt;/i&gt;, 3.6 (2020), doi:10.22460/fokus.v3i6.5946."},"properties":{"noteIndex":6},"schema":"https://github.com/citation-style-language/schema/raw/master/csl-citation.json"}</w:instrText>
      </w:r>
      <w:r w:rsidRPr="0053346F">
        <w:rPr>
          <w:rFonts w:ascii="Palatino Linotype" w:hAnsi="Palatino Linotype"/>
          <w:sz w:val="16"/>
          <w:szCs w:val="16"/>
        </w:rPr>
        <w:fldChar w:fldCharType="separate"/>
      </w:r>
      <w:r w:rsidRPr="0053346F">
        <w:rPr>
          <w:rFonts w:ascii="Palatino Linotype" w:hAnsi="Palatino Linotype"/>
          <w:noProof/>
          <w:sz w:val="16"/>
          <w:szCs w:val="16"/>
        </w:rPr>
        <w:t xml:space="preserve">Dwi Ernawati, Wikanengsih Wikanengsih, and Tuti Alawiyah, ‘PROFIL MOTIVASI UNTUK MELANJUTKAN PENDIDIKAN KE PERGURUAN TINGGI SISWA KELAS XII SMAN 4 GARUT’, </w:t>
      </w:r>
      <w:r w:rsidRPr="0053346F">
        <w:rPr>
          <w:rFonts w:ascii="Palatino Linotype" w:hAnsi="Palatino Linotype"/>
          <w:i/>
          <w:noProof/>
          <w:sz w:val="16"/>
          <w:szCs w:val="16"/>
        </w:rPr>
        <w:t>FOKUS (Kajian Bimbingan &amp; Konseling Dalam Pendidikan)</w:t>
      </w:r>
      <w:r w:rsidRPr="0053346F">
        <w:rPr>
          <w:rFonts w:ascii="Palatino Linotype" w:hAnsi="Palatino Linotype"/>
          <w:noProof/>
          <w:sz w:val="16"/>
          <w:szCs w:val="16"/>
        </w:rPr>
        <w:t>, 3.6 (2020), doi:10.22460/fokus.v3i6.5946</w:t>
      </w:r>
      <w:r w:rsidR="00C34AE7">
        <w:rPr>
          <w:rFonts w:ascii="Palatino Linotype" w:hAnsi="Palatino Linotype"/>
          <w:noProof/>
          <w:sz w:val="16"/>
          <w:szCs w:val="16"/>
        </w:rPr>
        <w:t>, hlm. 19.</w:t>
      </w:r>
      <w:r w:rsidRPr="0053346F">
        <w:rPr>
          <w:rFonts w:ascii="Palatino Linotype" w:hAnsi="Palatino Linotype"/>
          <w:sz w:val="16"/>
          <w:szCs w:val="16"/>
        </w:rPr>
        <w:fldChar w:fldCharType="end"/>
      </w:r>
    </w:p>
  </w:footnote>
  <w:footnote w:id="7">
    <w:p w14:paraId="14B7764B" w14:textId="77777777" w:rsidR="000F1474" w:rsidRDefault="000F1474" w:rsidP="000F1474">
      <w:pPr>
        <w:pStyle w:val="TeksCatatanKaki"/>
        <w:rPr>
          <w:rFonts w:ascii="Calibri" w:hAnsi="Calibri"/>
          <w:lang w:val="id-ID"/>
        </w:rPr>
      </w:pPr>
      <w:r>
        <w:rPr>
          <w:rFonts w:ascii="Cambria" w:hAnsi="Cambria"/>
          <w:sz w:val="16"/>
          <w:szCs w:val="16"/>
        </w:rPr>
        <w:tab/>
      </w:r>
      <w:r>
        <w:rPr>
          <w:rStyle w:val="ReferensiCatatanKaki"/>
          <w:rFonts w:ascii="Cambria" w:hAnsi="Cambria"/>
          <w:sz w:val="16"/>
          <w:szCs w:val="16"/>
        </w:rPr>
        <w:footnoteRef/>
      </w:r>
      <w:r>
        <w:rPr>
          <w:rFonts w:ascii="Cambria" w:hAnsi="Cambria"/>
          <w:sz w:val="16"/>
          <w:szCs w:val="16"/>
        </w:rPr>
        <w:t xml:space="preserve"> </w:t>
      </w:r>
      <w:proofErr w:type="spellStart"/>
      <w:r>
        <w:rPr>
          <w:rFonts w:ascii="Cambria" w:hAnsi="Cambria"/>
          <w:sz w:val="16"/>
          <w:szCs w:val="16"/>
        </w:rPr>
        <w:t>Ernawati</w:t>
      </w:r>
      <w:proofErr w:type="spellEnd"/>
      <w:r>
        <w:rPr>
          <w:rFonts w:ascii="Cambria" w:hAnsi="Cambria"/>
          <w:sz w:val="16"/>
          <w:szCs w:val="16"/>
        </w:rPr>
        <w:t xml:space="preserve"> </w:t>
      </w:r>
      <w:proofErr w:type="spellStart"/>
      <w:r>
        <w:rPr>
          <w:rFonts w:ascii="Cambria" w:hAnsi="Cambria"/>
          <w:sz w:val="16"/>
          <w:szCs w:val="16"/>
        </w:rPr>
        <w:t>dwi</w:t>
      </w:r>
      <w:proofErr w:type="spellEnd"/>
      <w:r>
        <w:rPr>
          <w:rFonts w:ascii="Cambria" w:hAnsi="Cambria"/>
          <w:sz w:val="16"/>
          <w:szCs w:val="16"/>
        </w:rPr>
        <w:t xml:space="preserve">, </w:t>
      </w:r>
      <w:proofErr w:type="spellStart"/>
      <w:r>
        <w:rPr>
          <w:rFonts w:ascii="Cambria" w:hAnsi="Cambria"/>
          <w:sz w:val="16"/>
          <w:szCs w:val="16"/>
        </w:rPr>
        <w:t>wikanengsih</w:t>
      </w:r>
      <w:proofErr w:type="spellEnd"/>
      <w:r>
        <w:rPr>
          <w:rFonts w:ascii="Cambria" w:hAnsi="Cambria"/>
          <w:sz w:val="16"/>
          <w:szCs w:val="16"/>
        </w:rPr>
        <w:t xml:space="preserve">. 2020. </w:t>
      </w:r>
      <w:proofErr w:type="spellStart"/>
      <w:r>
        <w:rPr>
          <w:rFonts w:ascii="Cambria" w:hAnsi="Cambria"/>
          <w:sz w:val="16"/>
          <w:szCs w:val="16"/>
        </w:rPr>
        <w:t>Profil</w:t>
      </w:r>
      <w:proofErr w:type="spellEnd"/>
      <w:r>
        <w:rPr>
          <w:rFonts w:ascii="Cambria" w:hAnsi="Cambria"/>
          <w:sz w:val="16"/>
          <w:szCs w:val="16"/>
        </w:rPr>
        <w:t xml:space="preserve"> </w:t>
      </w:r>
      <w:proofErr w:type="spellStart"/>
      <w:r>
        <w:rPr>
          <w:rFonts w:ascii="Cambria" w:hAnsi="Cambria"/>
          <w:sz w:val="16"/>
          <w:szCs w:val="16"/>
        </w:rPr>
        <w:t>Motivasi</w:t>
      </w:r>
      <w:proofErr w:type="spellEnd"/>
      <w:r>
        <w:rPr>
          <w:rFonts w:ascii="Cambria" w:hAnsi="Cambria"/>
          <w:sz w:val="16"/>
          <w:szCs w:val="16"/>
        </w:rPr>
        <w:t xml:space="preserve"> </w:t>
      </w:r>
      <w:proofErr w:type="spellStart"/>
      <w:r>
        <w:rPr>
          <w:rFonts w:ascii="Cambria" w:hAnsi="Cambria"/>
          <w:sz w:val="16"/>
          <w:szCs w:val="16"/>
        </w:rPr>
        <w:t>Untuk</w:t>
      </w:r>
      <w:proofErr w:type="spellEnd"/>
      <w:r>
        <w:rPr>
          <w:rFonts w:ascii="Cambria" w:hAnsi="Cambria"/>
          <w:sz w:val="16"/>
          <w:szCs w:val="16"/>
        </w:rPr>
        <w:t xml:space="preserve"> </w:t>
      </w:r>
      <w:proofErr w:type="spellStart"/>
      <w:r>
        <w:rPr>
          <w:rFonts w:ascii="Cambria" w:hAnsi="Cambria"/>
          <w:sz w:val="16"/>
          <w:szCs w:val="16"/>
        </w:rPr>
        <w:t>Melanjutkan</w:t>
      </w:r>
      <w:proofErr w:type="spellEnd"/>
      <w:r>
        <w:rPr>
          <w:rFonts w:ascii="Cambria" w:hAnsi="Cambria"/>
          <w:sz w:val="16"/>
          <w:szCs w:val="16"/>
        </w:rPr>
        <w:t xml:space="preserve"> Pendidikan </w:t>
      </w:r>
      <w:proofErr w:type="spellStart"/>
      <w:r>
        <w:rPr>
          <w:rFonts w:ascii="Cambria" w:hAnsi="Cambria"/>
          <w:sz w:val="16"/>
          <w:szCs w:val="16"/>
        </w:rPr>
        <w:t>Ke</w:t>
      </w:r>
      <w:proofErr w:type="spellEnd"/>
      <w:r>
        <w:rPr>
          <w:rFonts w:ascii="Cambria" w:hAnsi="Cambria"/>
          <w:sz w:val="16"/>
          <w:szCs w:val="16"/>
        </w:rPr>
        <w:t xml:space="preserve"> </w:t>
      </w:r>
      <w:proofErr w:type="spellStart"/>
      <w:r>
        <w:rPr>
          <w:rFonts w:ascii="Cambria" w:hAnsi="Cambria"/>
          <w:sz w:val="16"/>
          <w:szCs w:val="16"/>
        </w:rPr>
        <w:t>Perguruan</w:t>
      </w:r>
      <w:proofErr w:type="spellEnd"/>
      <w:r>
        <w:rPr>
          <w:rFonts w:ascii="Cambria" w:hAnsi="Cambria"/>
          <w:sz w:val="16"/>
          <w:szCs w:val="16"/>
        </w:rPr>
        <w:t xml:space="preserve"> Tinggi </w:t>
      </w:r>
      <w:proofErr w:type="spellStart"/>
      <w:r>
        <w:rPr>
          <w:rFonts w:ascii="Cambria" w:hAnsi="Cambria"/>
          <w:sz w:val="16"/>
          <w:szCs w:val="16"/>
        </w:rPr>
        <w:t>Siswa</w:t>
      </w:r>
      <w:proofErr w:type="spellEnd"/>
      <w:r>
        <w:rPr>
          <w:rFonts w:ascii="Cambria" w:hAnsi="Cambria"/>
          <w:sz w:val="16"/>
          <w:szCs w:val="16"/>
        </w:rPr>
        <w:t xml:space="preserve"> Kelas XII SMAN </w:t>
      </w:r>
      <w:proofErr w:type="spellStart"/>
      <w:r>
        <w:rPr>
          <w:rFonts w:ascii="Cambria" w:hAnsi="Cambria"/>
          <w:sz w:val="16"/>
          <w:szCs w:val="16"/>
        </w:rPr>
        <w:t>Garut</w:t>
      </w:r>
      <w:proofErr w:type="spellEnd"/>
      <w:r>
        <w:rPr>
          <w:rFonts w:ascii="Cambria" w:hAnsi="Cambria"/>
          <w:sz w:val="16"/>
          <w:szCs w:val="16"/>
        </w:rPr>
        <w:t xml:space="preserve">. Vol. 3, No.6. </w:t>
      </w:r>
      <w:proofErr w:type="spellStart"/>
      <w:r>
        <w:rPr>
          <w:rFonts w:ascii="Cambria" w:hAnsi="Cambria"/>
          <w:sz w:val="16"/>
          <w:szCs w:val="16"/>
        </w:rPr>
        <w:t>hal</w:t>
      </w:r>
      <w:proofErr w:type="spellEnd"/>
      <w:r>
        <w:rPr>
          <w:rFonts w:ascii="Cambria" w:hAnsi="Cambria"/>
          <w:sz w:val="16"/>
          <w:szCs w:val="16"/>
        </w:rPr>
        <w:t xml:space="preserve"> 218</w:t>
      </w:r>
    </w:p>
  </w:footnote>
  <w:footnote w:id="8">
    <w:p w14:paraId="5D41E9D8" w14:textId="23B9C216" w:rsidR="000F1474" w:rsidRDefault="000F1474" w:rsidP="00376EE3">
      <w:pPr>
        <w:pStyle w:val="TeksCatatanKaki"/>
        <w:spacing w:afterAutospacing="0"/>
        <w:rPr>
          <w:rFonts w:ascii="Cambria" w:hAnsi="Cambria"/>
          <w:sz w:val="16"/>
          <w:szCs w:val="16"/>
        </w:rPr>
      </w:pPr>
      <w:r>
        <w:rPr>
          <w:rFonts w:ascii="Times New Roman" w:hAnsi="Times New Roman"/>
        </w:rPr>
        <w:tab/>
      </w:r>
      <w:r>
        <w:rPr>
          <w:rStyle w:val="ReferensiCatatanKaki"/>
          <w:rFonts w:ascii="Cambria" w:hAnsi="Cambria"/>
          <w:sz w:val="16"/>
          <w:szCs w:val="16"/>
        </w:rPr>
        <w:footnoteRef/>
      </w:r>
      <w:r>
        <w:rPr>
          <w:rFonts w:ascii="Cambria" w:hAnsi="Cambria"/>
          <w:sz w:val="16"/>
          <w:szCs w:val="16"/>
        </w:rPr>
        <w:t xml:space="preserve"> </w:t>
      </w:r>
      <w:r>
        <w:rPr>
          <w:rFonts w:ascii="Cambria" w:hAnsi="Cambria"/>
          <w:sz w:val="16"/>
          <w:szCs w:val="16"/>
        </w:rPr>
        <w:fldChar w:fldCharType="begin" w:fldLock="1"/>
      </w:r>
      <w:r w:rsidR="004A64A1">
        <w:rPr>
          <w:rFonts w:ascii="Cambria" w:hAnsi="Cambria"/>
          <w:sz w:val="16"/>
          <w:szCs w:val="16"/>
        </w:rPr>
        <w:instrText>ADDIN CSL_CITATION {"citationItems":[{"id":"ITEM-1","itemData":{"DOI":"10.36088/palapa.v11i1.3276","ISSN":"2338-2325","abstract":"Career guidance is an effort to provide direction and coaching in determining the future that will be achieved by students. This study aims to describe and analyze career guidance services to increase motivation to continue their education to the tertiary level for students of SMAN 4 Tebing Tinggi. A qualitative approach is used in this study, with an analytical descriptive study method. As for data collection using the method of observation, interviews, and documentation studies. Furthermore, the data were analyzed using data reduction techniques, data presentation, to draw a conclusion. The results of this study found that the majority of class XII students at SMAN 4 Tebing Tinggi had high motivation to continue their studies at various tertiary institutions, although there were some of them who wanted to do business for reasons of family economic limitations. Through the provision of information services based on career guidance conducted by alumni of SMAN 4 Tebing Tinggi, students can get to know the campus world, choose study programs according to their talents and interests, and the positive impact of continuing their studies to a higher education level. Thus, students can consider making career decisions after graduating from high school with a sense of satisfaction, full awareness, and responsibility for career choices.","author":[{"dropping-particle":"","family":"Fitri","given":"Ayu Landa","non-dropping-particle":"","parse-names":false,"suffix":""},{"dropping-particle":"","family":"Hasibuan","given":"Ali Daud","non-dropping-particle":"","parse-names":false,"suffix":""}],"container-title":"PALAPA","id":"ITEM-1","issue":"1","issued":{"date-parts":[["2023"]]},"title":"Career Counseling Services for Students of SMAN 4 Tebing Tinggi to Boost Desire to Continue Education to Higher Education","type":"article-journal","volume":"11"},"uris":["http://www.mendeley.com/documents/?uuid=1bcbdd60-a24a-3eb2-b6f1-974eeab7558f"]}],"mendeley":{"formattedCitation":"Ayu Landa Fitri and Ali Daud Hasibuan, ‘Career Counseling Services for Students of SMAN 4 Tebing Tinggi to Boost Desire to Continue Education to Higher Education’, &lt;i&gt;PALAPA&lt;/i&gt;, 11.1 (2023), doi:10.36088/palapa.v11i1.3276.","manualFormatting":"Ayu Landa Fitri and Ali Daud Hasibuan, ‘Career Counseling Services for Students of SMAN 4 Tebing Tinggi to Boost Desire to Continue Education to Higher Education’, PALAPA, 11.1 (2023), doi:10.36088/palapa.v11i1.3276, hlm. 474.","plainTextFormattedCitation":"Ayu Landa Fitri and Ali Daud Hasibuan, ‘Career Counseling Services for Students of SMAN 4 Tebing Tinggi to Boost Desire to Continue Education to Higher Education’, PALAPA, 11.1 (2023), doi:10.36088/palapa.v11i1.3276.","previouslyFormattedCitation":"Ayu Landa Fitri and Ali Daud Hasibuan, ‘Career Counseling Services for Students of SMAN 4 Tebing Tinggi to Boost Desire to Continue Education to Higher Education’, &lt;i&gt;PALAPA&lt;/i&gt;, 11.1 (2023), doi:10.36088/palapa.v11i1.3276."},"properties":{"noteIndex":8},"schema":"https://github.com/citation-style-language/schema/raw/master/csl-citation.json"}</w:instrText>
      </w:r>
      <w:r>
        <w:rPr>
          <w:rFonts w:ascii="Cambria" w:hAnsi="Cambria"/>
          <w:sz w:val="16"/>
          <w:szCs w:val="16"/>
        </w:rPr>
        <w:fldChar w:fldCharType="separate"/>
      </w:r>
      <w:r>
        <w:rPr>
          <w:rFonts w:ascii="Cambria" w:hAnsi="Cambria"/>
          <w:noProof/>
          <w:sz w:val="16"/>
          <w:szCs w:val="16"/>
        </w:rPr>
        <w:t xml:space="preserve">Ayu Landa Fitri and Ali Daud Hasibuan, ‘Career Counseling Services for Students of SMAN 4 Tebing Tinggi to Boost Desire to Continue Education to Higher Education’, </w:t>
      </w:r>
      <w:r>
        <w:rPr>
          <w:rFonts w:ascii="Cambria" w:hAnsi="Cambria"/>
          <w:i/>
          <w:noProof/>
          <w:sz w:val="16"/>
          <w:szCs w:val="16"/>
        </w:rPr>
        <w:t>PALAPA</w:t>
      </w:r>
      <w:r>
        <w:rPr>
          <w:rFonts w:ascii="Cambria" w:hAnsi="Cambria"/>
          <w:noProof/>
          <w:sz w:val="16"/>
          <w:szCs w:val="16"/>
        </w:rPr>
        <w:t>, 11.1 (2023), doi:10.36088/palapa.v11i1.3276, hlm. 474.</w:t>
      </w:r>
      <w:r>
        <w:rPr>
          <w:rFonts w:ascii="Cambria" w:hAnsi="Cambria"/>
          <w:sz w:val="16"/>
          <w:szCs w:val="16"/>
        </w:rPr>
        <w:fldChar w:fldCharType="end"/>
      </w:r>
    </w:p>
  </w:footnote>
  <w:footnote w:id="9">
    <w:p w14:paraId="44B4F210" w14:textId="745338C8" w:rsidR="000F1474" w:rsidRDefault="000F1474" w:rsidP="00376EE3">
      <w:pPr>
        <w:pStyle w:val="TeksCatatanKaki"/>
        <w:spacing w:afterAutospacing="0"/>
        <w:rPr>
          <w:rFonts w:ascii="Cambria" w:hAnsi="Cambria"/>
          <w:sz w:val="16"/>
          <w:szCs w:val="16"/>
        </w:rPr>
      </w:pPr>
      <w:r>
        <w:rPr>
          <w:rFonts w:ascii="Cambria" w:hAnsi="Cambria"/>
          <w:sz w:val="16"/>
          <w:szCs w:val="16"/>
        </w:rPr>
        <w:tab/>
      </w:r>
      <w:r>
        <w:rPr>
          <w:rStyle w:val="ReferensiCatatanKaki"/>
          <w:rFonts w:ascii="Cambria" w:hAnsi="Cambria"/>
          <w:sz w:val="16"/>
          <w:szCs w:val="16"/>
        </w:rPr>
        <w:footnoteRef/>
      </w:r>
      <w:r>
        <w:rPr>
          <w:rFonts w:ascii="Cambria" w:hAnsi="Cambria"/>
          <w:sz w:val="16"/>
          <w:szCs w:val="16"/>
        </w:rPr>
        <w:t xml:space="preserve"> </w:t>
      </w:r>
      <w:r>
        <w:rPr>
          <w:rFonts w:ascii="Cambria" w:hAnsi="Cambria"/>
          <w:sz w:val="16"/>
          <w:szCs w:val="16"/>
        </w:rPr>
        <w:fldChar w:fldCharType="begin" w:fldLock="1"/>
      </w:r>
      <w:r w:rsidR="004A64A1">
        <w:rPr>
          <w:rFonts w:ascii="Cambria" w:hAnsi="Cambria"/>
          <w:sz w:val="16"/>
          <w:szCs w:val="16"/>
        </w:rPr>
        <w:instrText>ADDIN CSL_CITATION {"citationItems":[{"id":"ITEM-1","itemData":{"DOI":"10.29407/nor.v6i2.13604","ISSN":"2579-3063","abstract":"Career understanding is interpreted as an individual effort to understand themselves both attitudes, abilities, and interests. The importance of understanding career and workplace information is a separate task for individuals. In elementary schools (ES), career understanding is a problem that is often experienced by students. This occurs when students feel unsure about what career path to choose in the future and how to formulate strategies so that their abilities and goals can be realized. Students also have not been able to determine the abilities, talents and interests that have caused confusion and certainly need guidance. The researcher considers it is necessary to implement information services using guidance boards as an effort to help students improve their career understanding. This research’s method of research is Quasi-Experimental Design which uses the equivalent time-series design. On the basis of the results of the study, it can be concluded that information services using a guidance board can affect the career understanding of elementary school students. Group analysis is done by tabulating and illustrating the pretest and posttest score charts. Visually, the results of the study indicate there is an increase in career understanding which includes self-understanding and knowledge of the workforce. Implications for further research that can be obtained is the theoretical findings in this study can be used as information in the field of guidance regarding career understanding in elementary school students, this is seen from the increasing test results.","author":[{"dropping-particle":"","family":"Andriani","given":"Miranti Widi","non-dropping-particle":"","parse-names":false,"suffix":""}],"container-title":"Nusantara of Research : Jurnal Hasil-hasil Penelitian Universitas Nusantara PGRI Kediri","id":"ITEM-1","issue":"2","issued":{"date-parts":[["2019"]]},"title":"Pengaruh Layanan Informasi Menggunakan Papan Bimbingan Terhadap Pemahaman Karir Siswa Sekolah Dasar","type":"article-journal","volume":"6"},"uris":["http://www.mendeley.com/documents/?uuid=35d162fd-77e7-3bef-bf0b-1eb36687e5a3"]}],"mendeley":{"formattedCitation":"Miranti Widi Andriani, ‘Pengaruh Layanan Informasi Menggunakan Papan Bimbingan Terhadap Pemahaman Karir Siswa Sekolah Dasar’, &lt;i&gt;Nusantara of Research : Jurnal Hasil-Hasil Penelitian Universitas Nusantara PGRI Kediri&lt;/i&gt;, 6.2 (2019), doi:10.29407/nor.v6i2.13604.","manualFormatting":"Miranti Widi Andriani, ‘Pengaruh Layanan Informasi Menggunakan Papan Bimbingan Terhadap Pemahaman Karir Siswa Sekolah Dasar’, Nusantara of Research : Jurnal Hasil-Hasil Penelitian Universitas Nusantara PGRI Kediri, 6.2 (2019), doi:10.29407/nor.v6i2.13604, hlm. 69","plainTextFormattedCitation":"Miranti Widi Andriani, ‘Pengaruh Layanan Informasi Menggunakan Papan Bimbingan Terhadap Pemahaman Karir Siswa Sekolah Dasar’, Nusantara of Research : Jurnal Hasil-Hasil Penelitian Universitas Nusantara PGRI Kediri, 6.2 (2019), doi:10.29407/nor.v6i2.13604.","previouslyFormattedCitation":"Miranti Widi Andriani, ‘Pengaruh Layanan Informasi Menggunakan Papan Bimbingan Terhadap Pemahaman Karir Siswa Sekolah Dasar’, &lt;i&gt;Nusantara of Research : Jurnal Hasil-Hasil Penelitian Universitas Nusantara PGRI Kediri&lt;/i&gt;, 6.2 (2019), doi:10.29407/nor.v6i2.13604."},"properties":{"noteIndex":9},"schema":"https://github.com/citation-style-language/schema/raw/master/csl-citation.json"}</w:instrText>
      </w:r>
      <w:r>
        <w:rPr>
          <w:rFonts w:ascii="Cambria" w:hAnsi="Cambria"/>
          <w:sz w:val="16"/>
          <w:szCs w:val="16"/>
        </w:rPr>
        <w:fldChar w:fldCharType="separate"/>
      </w:r>
      <w:r>
        <w:rPr>
          <w:rFonts w:ascii="Cambria" w:hAnsi="Cambria"/>
          <w:noProof/>
          <w:sz w:val="16"/>
          <w:szCs w:val="16"/>
        </w:rPr>
        <w:t xml:space="preserve">Miranti Widi Andriani, ‘Pengaruh Layanan Informasi Menggunakan Papan Bimbingan Terhadap Pemahaman Karir Siswa Sekolah Dasar’, </w:t>
      </w:r>
      <w:r>
        <w:rPr>
          <w:rFonts w:ascii="Cambria" w:hAnsi="Cambria"/>
          <w:i/>
          <w:noProof/>
          <w:sz w:val="16"/>
          <w:szCs w:val="16"/>
        </w:rPr>
        <w:t>Nusantara of Research : Jurnal Hasil-Hasil Penelitian Universitas Nusantara PGRI Kediri</w:t>
      </w:r>
      <w:r>
        <w:rPr>
          <w:rFonts w:ascii="Cambria" w:hAnsi="Cambria"/>
          <w:noProof/>
          <w:sz w:val="16"/>
          <w:szCs w:val="16"/>
        </w:rPr>
        <w:t>, 6.2 (2019), doi:10.29407/nor.v6i2.13604, hlm. 69</w:t>
      </w:r>
      <w:r>
        <w:rPr>
          <w:rFonts w:ascii="Cambria" w:hAnsi="Cambria"/>
          <w:sz w:val="16"/>
          <w:szCs w:val="16"/>
        </w:rPr>
        <w:fldChar w:fldCharType="end"/>
      </w:r>
      <w:r>
        <w:rPr>
          <w:rFonts w:ascii="Cambria" w:hAnsi="Cambria"/>
          <w:sz w:val="16"/>
          <w:szCs w:val="16"/>
        </w:rPr>
        <w:t>.</w:t>
      </w:r>
    </w:p>
  </w:footnote>
  <w:footnote w:id="10">
    <w:p w14:paraId="6CB72D8C" w14:textId="415E0F63" w:rsidR="000F1474" w:rsidRDefault="000F1474" w:rsidP="005B0DB6">
      <w:pPr>
        <w:pStyle w:val="TeksCatatanKaki"/>
        <w:spacing w:afterAutospacing="0"/>
        <w:rPr>
          <w:rFonts w:ascii="Cambria" w:hAnsi="Cambria"/>
          <w:sz w:val="16"/>
          <w:szCs w:val="16"/>
        </w:rPr>
      </w:pPr>
      <w:r>
        <w:rPr>
          <w:rFonts w:ascii="Cambria" w:hAnsi="Cambria"/>
          <w:sz w:val="16"/>
          <w:szCs w:val="16"/>
        </w:rPr>
        <w:tab/>
      </w:r>
      <w:r>
        <w:rPr>
          <w:rStyle w:val="ReferensiCatatanKaki"/>
          <w:rFonts w:ascii="Cambria" w:hAnsi="Cambria"/>
          <w:sz w:val="16"/>
          <w:szCs w:val="16"/>
        </w:rPr>
        <w:footnoteRef/>
      </w:r>
      <w:r>
        <w:rPr>
          <w:rFonts w:ascii="Cambria" w:hAnsi="Cambria"/>
          <w:sz w:val="16"/>
          <w:szCs w:val="16"/>
        </w:rPr>
        <w:t xml:space="preserve"> </w:t>
      </w:r>
      <w:r>
        <w:rPr>
          <w:rFonts w:ascii="Cambria" w:hAnsi="Cambria"/>
          <w:sz w:val="16"/>
          <w:szCs w:val="16"/>
        </w:rPr>
        <w:fldChar w:fldCharType="begin" w:fldLock="1"/>
      </w:r>
      <w:r w:rsidR="004A64A1">
        <w:rPr>
          <w:rFonts w:ascii="Cambria" w:hAnsi="Cambria"/>
          <w:sz w:val="16"/>
          <w:szCs w:val="16"/>
        </w:rPr>
        <w:instrText>ADDIN CSL_CITATION {"citationItems":[{"id":"ITEM-1","itemData":{"DOI":"10.23887/jjbk.v12i1.33429","ISSN":"2613-9634","abstract":"Abstract: Students must plan and orientate their career direction from an early age. This is done so that the individual knows where the future career is going and what he must do to achieve the planned career. Choosing a major, choosing extracurricular activities that support the direction of career choices also need to be done. School is a place that plays a role in the direction of student career planning. Besides that, parents also make a significant contribution to the direction of student career planning. There are many career development theories that can be used by counseling teachers or counselors in providing career counseling services. One of them is Krumboltz's social theory of learning. Krumboltz theory contributes quite a lot in the direction of career planning for students in schools or employees who will choose a job. Then we will try to review how Krumboltz's theory sees the direction of student career planning.Indonesian Abstract: Individu harus merencanakan dan mengorientasikan kemana arah karirnya sejak dini. Hal ini dilakukan agar individu mengetahui kemana arah karir masa depan dan apa yang harus ia lakukan untuk mencapai karir yang direncanakan tersebut. Memilih jurusan, memilih kegiatan ektrakurikuler yang mendukung arah plihan karir juga perlu dilakukan. Sekolah menjadi wadah yang cukup berperan pada arah perencanaan karir siswa. Disamping itu orangtua juga memberikan kontribusi yang cukup signifikan pada arah perencanaan karir siswa. Banyak teori pengembangan karir yang bisa digunakan oleh guru bimbingan konseling atau konselor dalam memberikan layanan konseling karir. Salah satunya adalah teori sosial belajar Krumboltz. Teori Krumboltz cukup banyak memberikan kontribusi dalam arah perencanaan karir siswa di sekolah ataupun karyawan yang akan memilih pekerjaan. Maka kita akan mencoba mengulas bagaimana teori Krumboltz melihat bagaimana arah perencanaan karir siswa.","author":[{"dropping-particle":"","family":"Sari","given":"Azmatul Khairiah","non-dropping-particle":"","parse-names":false,"suffix":""},{"dropping-particle":"","family":"Yusuf","given":"A. Muri","non-dropping-particle":"","parse-names":false,"suffix":""},{"dropping-particle":"","family":"Iswari","given":"Mega","non-dropping-particle":"","parse-names":false,"suffix":""},{"dropping-particle":"","family":"Afdal","given":"Afdal","non-dropping-particle":"","parse-names":false,"suffix":""}],"container-title":"Jurnal Ilmiah Bimbingan Konseling Undiksha","id":"ITEM-1","issue":"1","issued":{"date-parts":[["2021"]]},"title":"Analisis Teori Karir Krumboltz: Literature Review","type":"article-journal","volume":"12"},"uris":["http://www.mendeley.com/documents/?uuid=0959127e-6dcd-38ee-8428-78ac3afffa6d"]}],"mendeley":{"formattedCitation":"Azmatul Khairiah Sari and others, ‘Analisis Teori Karir Krumboltz: Literature Review’, &lt;i&gt;Jurnal Ilmiah Bimbingan Konseling Undiksha&lt;/i&gt;, 12.1 (2021), doi:10.23887/jjbk.v12i1.33429.","manualFormatting":"Azmatul Khairiah Sari and others, ‘Analisis Teori Karir Krumboltz: Literature Review’, Jurnal Ilmiah Bimbingan Konseling Undiksha, 12.1 (2021), doi:10.23887/jjbk.v12i1.33429, hlm. 117.","plainTextFormattedCitation":"Azmatul Khairiah Sari and others, ‘Analisis Teori Karir Krumboltz: Literature Review’, Jurnal Ilmiah Bimbingan Konseling Undiksha, 12.1 (2021), doi:10.23887/jjbk.v12i1.33429.","previouslyFormattedCitation":"Azmatul Khairiah Sari and others, ‘Analisis Teori Karir Krumboltz: Literature Review’, &lt;i&gt;Jurnal Ilmiah Bimbingan Konseling Undiksha&lt;/i&gt;, 12.1 (2021), doi:10.23887/jjbk.v12i1.33429."},"properties":{"noteIndex":10},"schema":"https://github.com/citation-style-language/schema/raw/master/csl-citation.json"}</w:instrText>
      </w:r>
      <w:r>
        <w:rPr>
          <w:rFonts w:ascii="Cambria" w:hAnsi="Cambria"/>
          <w:sz w:val="16"/>
          <w:szCs w:val="16"/>
        </w:rPr>
        <w:fldChar w:fldCharType="separate"/>
      </w:r>
      <w:r>
        <w:rPr>
          <w:rFonts w:ascii="Cambria" w:hAnsi="Cambria"/>
          <w:noProof/>
          <w:sz w:val="16"/>
          <w:szCs w:val="16"/>
        </w:rPr>
        <w:t xml:space="preserve">Azmatul Khairiah Sari and others, ‘Analisis Teori Karir Krumboltz: Literature Review’, </w:t>
      </w:r>
      <w:r>
        <w:rPr>
          <w:rFonts w:ascii="Cambria" w:hAnsi="Cambria"/>
          <w:i/>
          <w:noProof/>
          <w:sz w:val="16"/>
          <w:szCs w:val="16"/>
        </w:rPr>
        <w:t>Jurnal Ilmiah Bimbingan Konseling Undiksha</w:t>
      </w:r>
      <w:r>
        <w:rPr>
          <w:rFonts w:ascii="Cambria" w:hAnsi="Cambria"/>
          <w:noProof/>
          <w:sz w:val="16"/>
          <w:szCs w:val="16"/>
        </w:rPr>
        <w:t>, 12.1 (2021), doi:10.23887/jjbk.v12i1.33429, hlm. 117.</w:t>
      </w:r>
      <w:r>
        <w:rPr>
          <w:rFonts w:ascii="Cambria" w:hAnsi="Cambria"/>
          <w:sz w:val="16"/>
          <w:szCs w:val="16"/>
        </w:rPr>
        <w:fldChar w:fldCharType="end"/>
      </w:r>
    </w:p>
  </w:footnote>
  <w:footnote w:id="11">
    <w:p w14:paraId="4A5B369D" w14:textId="11B7D563" w:rsidR="000F1474" w:rsidRDefault="000F1474" w:rsidP="0053346F">
      <w:pPr>
        <w:pStyle w:val="TeksCatatanKaki"/>
        <w:spacing w:afterAutospacing="0"/>
        <w:rPr>
          <w:rFonts w:ascii="Cambria" w:hAnsi="Cambria"/>
          <w:sz w:val="16"/>
          <w:szCs w:val="16"/>
        </w:rPr>
      </w:pPr>
      <w:r>
        <w:rPr>
          <w:rFonts w:ascii="Cambria" w:hAnsi="Cambria"/>
          <w:sz w:val="16"/>
          <w:szCs w:val="16"/>
        </w:rPr>
        <w:tab/>
      </w:r>
      <w:r>
        <w:rPr>
          <w:rStyle w:val="ReferensiCatatanKaki"/>
          <w:rFonts w:ascii="Cambria" w:hAnsi="Cambria"/>
          <w:sz w:val="16"/>
          <w:szCs w:val="16"/>
        </w:rPr>
        <w:footnoteRef/>
      </w:r>
      <w:r>
        <w:rPr>
          <w:rFonts w:ascii="Cambria" w:hAnsi="Cambria"/>
          <w:sz w:val="16"/>
          <w:szCs w:val="16"/>
        </w:rPr>
        <w:t xml:space="preserve"> </w:t>
      </w:r>
      <w:r>
        <w:rPr>
          <w:rFonts w:ascii="Cambria" w:hAnsi="Cambria"/>
          <w:sz w:val="16"/>
          <w:szCs w:val="16"/>
        </w:rPr>
        <w:fldChar w:fldCharType="begin" w:fldLock="1"/>
      </w:r>
      <w:r w:rsidR="004A64A1">
        <w:rPr>
          <w:rFonts w:ascii="Cambria" w:hAnsi="Cambria"/>
          <w:sz w:val="16"/>
          <w:szCs w:val="16"/>
        </w:rPr>
        <w:instrText>ADDIN CSL_CITATION {"citationItems":[{"id":"ITEM-1","itemData":{"abstract":"Bimbingan karir merupakan salah satu bentuk bimbingan yang terpadu\r\npelaksanaannya dalam layanan bimbingan konseling di sekolah. Bimbingan karir\r\nmerupakan salah satu bidang layanan bimbingan yang setara dengan tiga layanan\r\nbimbingan lainnya yaitu bimbingan belajar, bimbingan sosial, dan bimbingan pribadi.\r\nProgram bimbingan karir di sekolah bertujuan untuk membantu anak dalam merencanakan\r\nkarir di masa mendatang, agar karir yang dipilih sesuai dengan bakat minat dan nilai-nilai\r\nyang dijunjung tinggi. Jika orang memperoleh karir yang tepat maka hidup orang akhirnya\r\nakan bahagia. Dan kebahagiaan adalah tujuan hidup semua orang. Oleh sebab itu,\r\nbimbingan karir sejak usia dini merupakan bagian yang tak terpisahkan dari tugas\r\npendidikan. Bimbingan karir tidak hanya sekedar memberikan respon kepada masalahmasalah yang muncul, akan tetapi juga membantu memperoleh pengetahuan, sikap, dan\r\nketerampilan yang diperlukan dalam pekerjaan","author":[{"dropping-particle":"","family":"Abubakar","given":"Sitti Rahmaniar","non-dropping-particle":"","parse-names":false,"suffix":""}],"container-title":"Selami IPS","id":"ITEM-1","issued":{"date-parts":[["2011"]]},"title":"PELAKSANAAN BIMBINGAN KARIR BAGI SISWA SMA SEBAGAI PERSIAPAN AWAL MEMASUKI DUNIA KERJA 1 Oleh: Sitti Rahmaniar Abubakar 2","type":"article-journal","volume":"1"},"uris":["http://www.mendeley.com/documents/?uuid=eab287ea-e5e4-302c-a108-e8bf6c6f8313"]}],"mendeley":{"formattedCitation":"Sitti Rahmaniar Abubakar, ‘PELAKSANAAN BIMBINGAN KARIR BAGI SISWA SMA SEBAGAI PERSIAPAN AWAL MEMASUKI DUNIA KERJA 1 Oleh: Sitti Rahmaniar Abubakar 2’, &lt;i&gt;Selami IPS&lt;/i&gt;, 1 (2011).","manualFormatting":"Sitti Rahmaniar Abubakar, ‘Pelaksanaan Bimbingan Karir Bagi Siswa Sma Sebagai Persiapan Awal Memasuki Dunia Kerja 1 Oleh: Sitti Rahmaniar Abubakar 2’, Selami IPS, 1 (2011), hlm. 138.","plainTextFormattedCitation":"Sitti Rahmaniar Abubakar, ‘PELAKSANAAN BIMBINGAN KARIR BAGI SISWA SMA SEBAGAI PERSIAPAN AWAL MEMASUKI DUNIA KERJA 1 Oleh: Sitti Rahmaniar Abubakar 2’, Selami IPS, 1 (2011).","previouslyFormattedCitation":"Sitti Rahmaniar Abubakar, ‘PELAKSANAAN BIMBINGAN KARIR BAGI SISWA SMA SEBAGAI PERSIAPAN AWAL MEMASUKI DUNIA KERJA 1 Oleh: Sitti Rahmaniar Abubakar 2’, &lt;i&gt;Selami IPS&lt;/i&gt;, 1 (2011)."},"properties":{"noteIndex":11},"schema":"https://github.com/citation-style-language/schema/raw/master/csl-citation.json"}</w:instrText>
      </w:r>
      <w:r>
        <w:rPr>
          <w:rFonts w:ascii="Cambria" w:hAnsi="Cambria"/>
          <w:sz w:val="16"/>
          <w:szCs w:val="16"/>
        </w:rPr>
        <w:fldChar w:fldCharType="separate"/>
      </w:r>
      <w:r>
        <w:rPr>
          <w:rFonts w:ascii="Cambria" w:hAnsi="Cambria"/>
          <w:noProof/>
          <w:sz w:val="16"/>
          <w:szCs w:val="16"/>
        </w:rPr>
        <w:t xml:space="preserve">Sitti Rahmaniar Abubakar, ‘Pelaksanaan Bimbingan Karir Bagi Siswa Sma Sebagai Persiapan Awal Memasuki Dunia Kerja 1 Oleh: Sitti Rahmaniar Abubakar 2’, </w:t>
      </w:r>
      <w:r>
        <w:rPr>
          <w:rFonts w:ascii="Cambria" w:hAnsi="Cambria"/>
          <w:i/>
          <w:noProof/>
          <w:sz w:val="16"/>
          <w:szCs w:val="16"/>
        </w:rPr>
        <w:t>Selami IPS</w:t>
      </w:r>
      <w:r>
        <w:rPr>
          <w:rFonts w:ascii="Cambria" w:hAnsi="Cambria"/>
          <w:noProof/>
          <w:sz w:val="16"/>
          <w:szCs w:val="16"/>
        </w:rPr>
        <w:t>, 1 (2011), hlm. 138.</w:t>
      </w:r>
      <w:r>
        <w:rPr>
          <w:rFonts w:ascii="Cambria" w:hAnsi="Cambria"/>
          <w:sz w:val="16"/>
          <w:szCs w:val="16"/>
        </w:rPr>
        <w:fldChar w:fldCharType="end"/>
      </w:r>
      <w:r>
        <w:rPr>
          <w:rFonts w:ascii="Cambria" w:hAnsi="Cambria"/>
          <w:sz w:val="16"/>
          <w:szCs w:val="16"/>
        </w:rPr>
        <w:t xml:space="preserve"> </w:t>
      </w:r>
    </w:p>
  </w:footnote>
  <w:footnote w:id="12">
    <w:p w14:paraId="284B0E76" w14:textId="2B640E56" w:rsidR="000F1474" w:rsidRDefault="000F1474" w:rsidP="0053346F">
      <w:pPr>
        <w:pStyle w:val="TeksCatatanKaki"/>
        <w:spacing w:afterAutospacing="0"/>
        <w:rPr>
          <w:rFonts w:ascii="Times New Roman" w:hAnsi="Times New Roman"/>
          <w:sz w:val="16"/>
          <w:szCs w:val="16"/>
        </w:rPr>
      </w:pPr>
      <w:r>
        <w:rPr>
          <w:rFonts w:ascii="Cambria" w:hAnsi="Cambria"/>
          <w:sz w:val="16"/>
          <w:szCs w:val="16"/>
        </w:rPr>
        <w:tab/>
      </w:r>
      <w:r>
        <w:rPr>
          <w:rStyle w:val="ReferensiCatatanKaki"/>
          <w:rFonts w:ascii="Cambria" w:hAnsi="Cambria"/>
          <w:sz w:val="16"/>
          <w:szCs w:val="16"/>
        </w:rPr>
        <w:footnoteRef/>
      </w:r>
      <w:r>
        <w:rPr>
          <w:rFonts w:ascii="Cambria" w:hAnsi="Cambria"/>
          <w:sz w:val="16"/>
          <w:szCs w:val="16"/>
        </w:rPr>
        <w:t xml:space="preserve"> </w:t>
      </w:r>
      <w:r>
        <w:rPr>
          <w:rFonts w:ascii="Cambria" w:hAnsi="Cambria"/>
          <w:sz w:val="16"/>
          <w:szCs w:val="16"/>
        </w:rPr>
        <w:fldChar w:fldCharType="begin" w:fldLock="1"/>
      </w:r>
      <w:r w:rsidR="004A64A1">
        <w:rPr>
          <w:rFonts w:ascii="Cambria" w:hAnsi="Cambria"/>
          <w:sz w:val="16"/>
          <w:szCs w:val="16"/>
        </w:rPr>
        <w:instrText>ADDIN CSL_CITATION {"citationItems":[{"id":"ITEM-1","itemData":{"DOI":"10.36088/palapa.v11i1.3276","ISSN":"2338-2325","abstract":"Career guidance is an effort to provide direction and coaching in determining the future that will be achieved by students. This study aims to describe and analyze career guidance services to increase motivation to continue their education to the tertiary level for students of SMAN 4 Tebing Tinggi. A qualitative approach is used in this study, with an analytical descriptive study method. As for data collection using the method of observation, interviews, and documentation studies. Furthermore, the data were analyzed using data reduction techniques, data presentation, to draw a conclusion. The results of this study found that the majority of class XII students at SMAN 4 Tebing Tinggi had high motivation to continue their studies at various tertiary institutions, although there were some of them who wanted to do business for reasons of family economic limitations. Through the provision of information services based on career guidance conducted by alumni of SMAN 4 Tebing Tinggi, students can get to know the campus world, choose study programs according to their talents and interests, and the positive impact of continuing their studies to a higher education level. Thus, students can consider making career decisions after graduating from high school with a sense of satisfaction, full awareness, and responsibility for career choices.","author":[{"dropping-particle":"","family":"Fitri","given":"Ayu Landa","non-dropping-particle":"","parse-names":false,"suffix":""},{"dropping-particle":"","family":"Hasibuan","given":"Ali Daud","non-dropping-particle":"","parse-names":false,"suffix":""}],"container-title":"PALAPA","id":"ITEM-1","issue":"1","issued":{"date-parts":[["2023"]]},"title":"Career Counseling Services for Students of SMAN 4 Tebing Tinggi to Boost Desire to Continue Education to Higher Education","type":"article-journal","volume":"11"},"uris":["http://www.mendeley.com/documents/?uuid=1bcbdd60-a24a-3eb2-b6f1-974eeab7558f"]}],"mendeley":{"formattedCitation":"Fitri and Hasibuan.","manualFormatting":"Fitri and Hasibuan, hlm. 475.","plainTextFormattedCitation":"Fitri and Hasibuan.","previouslyFormattedCitation":"Fitri and Hasibuan."},"properties":{"noteIndex":12},"schema":"https://github.com/citation-style-language/schema/raw/master/csl-citation.json"}</w:instrText>
      </w:r>
      <w:r>
        <w:rPr>
          <w:rFonts w:ascii="Cambria" w:hAnsi="Cambria"/>
          <w:sz w:val="16"/>
          <w:szCs w:val="16"/>
        </w:rPr>
        <w:fldChar w:fldCharType="separate"/>
      </w:r>
      <w:r>
        <w:rPr>
          <w:rFonts w:ascii="Cambria" w:hAnsi="Cambria"/>
          <w:noProof/>
          <w:sz w:val="16"/>
          <w:szCs w:val="16"/>
        </w:rPr>
        <w:t>Fitri and Hasibuan, hlm. 475.</w:t>
      </w:r>
      <w:r>
        <w:rPr>
          <w:rFonts w:ascii="Cambria" w:hAnsi="Cambria"/>
          <w:sz w:val="16"/>
          <w:szCs w:val="16"/>
        </w:rPr>
        <w:fldChar w:fldCharType="end"/>
      </w:r>
    </w:p>
  </w:footnote>
  <w:footnote w:id="13">
    <w:p w14:paraId="62768E25" w14:textId="16F8A652" w:rsidR="000F1474" w:rsidRDefault="000F1474" w:rsidP="000F1474">
      <w:pPr>
        <w:pStyle w:val="TeksCatatanKaki"/>
        <w:rPr>
          <w:rFonts w:ascii="Cambria" w:hAnsi="Cambria"/>
          <w:sz w:val="16"/>
          <w:szCs w:val="16"/>
        </w:rPr>
      </w:pPr>
      <w:r>
        <w:rPr>
          <w:rFonts w:ascii="Times New Roman" w:hAnsi="Times New Roman"/>
          <w:sz w:val="16"/>
          <w:szCs w:val="16"/>
        </w:rPr>
        <w:tab/>
      </w:r>
      <w:r>
        <w:rPr>
          <w:rStyle w:val="ReferensiCatatanKaki"/>
          <w:rFonts w:ascii="Cambria" w:hAnsi="Cambria"/>
          <w:sz w:val="16"/>
          <w:szCs w:val="16"/>
        </w:rPr>
        <w:footnoteRef/>
      </w:r>
      <w:r>
        <w:rPr>
          <w:rFonts w:ascii="Cambria" w:hAnsi="Cambria"/>
          <w:sz w:val="16"/>
          <w:szCs w:val="16"/>
        </w:rPr>
        <w:t xml:space="preserve"> </w:t>
      </w:r>
      <w:r>
        <w:rPr>
          <w:rFonts w:ascii="Cambria" w:hAnsi="Cambria"/>
          <w:sz w:val="16"/>
          <w:szCs w:val="16"/>
        </w:rPr>
        <w:fldChar w:fldCharType="begin" w:fldLock="1"/>
      </w:r>
      <w:r w:rsidR="004A64A1">
        <w:rPr>
          <w:rFonts w:ascii="Cambria" w:hAnsi="Cambria"/>
          <w:sz w:val="16"/>
          <w:szCs w:val="16"/>
        </w:rPr>
        <w:instrText>ADDIN CSL_CITATION {"citationItems":[{"id":"ITEM-1","itemData":{"DOI":"10.29210/110000","ISSN":"2337-6740","abstract":"Individual career development along the life span is integrated in each role, setting, events in life and is influenced by many factors. One of the factors that affect the development of the individual's career is a family environment. At issue now is the development of a career is not a major concern for parents. Parents consider issues relating to the development of careers is the responsibility of the teacher at the school, particularly teachers of guidance and counseling. The problem becomes when the teacher/counselor who understands the BK and understand deeply about children and career progression does not perform activities of collaboration/cooperation with parents to jointly realize the optimal child development careers so it is able to take decisions appropriately and independently with regard to education and career in the future. This paper discusses the basic concept of collaborative career guidance, career guidance principles and collaborative implementation of collaborative career guidance to establish career planning high school students.","author":[{"dropping-particle":"","family":"Afdal","given":"Afdal","non-dropping-particle":"","parse-names":false,"suffix":""},{"dropping-particle":"","family":"Suya","given":"M","non-dropping-particle":"","parse-names":false,"suffix":""},{"dropping-particle":"","family":"Syamsu","given":"Syamsu","non-dropping-particle":"","parse-names":false,"suffix":""},{"dropping-particle":"","family":"Uman","given":"Uman","non-dropping-particle":"","parse-names":false,"suffix":""}],"container-title":"Jurnal Konseling dan Pendidikan","id":"ITEM-1","issue":"3","issued":{"date-parts":[["2014"]]},"title":"Bimbingan Karir Kolaboratif dalam Pemantapan Perencanaan Karir Siswa SMA","type":"article-journal","volume":"2"},"uris":["http://www.mendeley.com/documents/?uuid=65cbdcb0-4eef-3a95-955a-4bfb6f02fde3"]}],"mendeley":{"formattedCitation":"Afdal Afdal and others, ‘Bimbingan Karir Kolaboratif Dalam Pemantapan Perencanaan Karir Siswa SMA’, &lt;i&gt;Jurnal Konseling Dan Pendidikan&lt;/i&gt;, 2.3 (2014), doi:10.29210/110000.","manualFormatting":"Afdal Afdal and others, ‘Bimbingan Karir Kolaboratif Dalam Pemantapan Perencanaan Karir Siswa SMA’, Jurnal Konseling Dan Pendidikan, 2.3 (2018), doi:10.29210/110000, hlm. 2.","plainTextFormattedCitation":"Afdal Afdal and others, ‘Bimbingan Karir Kolaboratif Dalam Pemantapan Perencanaan Karir Siswa SMA’, Jurnal Konseling Dan Pendidikan, 2.3 (2014), doi:10.29210/110000.","previouslyFormattedCitation":"Afdal Afdal and others, ‘Bimbingan Karir Kolaboratif Dalam Pemantapan Perencanaan Karir Siswa SMA’, &lt;i&gt;Jurnal Konseling Dan Pendidikan&lt;/i&gt;, 2.3 (2014), doi:10.29210/110000."},"properties":{"noteIndex":13},"schema":"https://github.com/citation-style-language/schema/raw/master/csl-citation.json"}</w:instrText>
      </w:r>
      <w:r>
        <w:rPr>
          <w:rFonts w:ascii="Cambria" w:hAnsi="Cambria"/>
          <w:sz w:val="16"/>
          <w:szCs w:val="16"/>
        </w:rPr>
        <w:fldChar w:fldCharType="separate"/>
      </w:r>
      <w:r>
        <w:rPr>
          <w:rFonts w:ascii="Cambria" w:hAnsi="Cambria"/>
          <w:noProof/>
          <w:sz w:val="16"/>
          <w:szCs w:val="16"/>
        </w:rPr>
        <w:t xml:space="preserve">Afdal Afdal and others, ‘Bimbingan Karir Kolaboratif Dalam Pemantapan Perencanaan Karir Siswa SMA’, </w:t>
      </w:r>
      <w:r>
        <w:rPr>
          <w:rFonts w:ascii="Cambria" w:hAnsi="Cambria"/>
          <w:i/>
          <w:noProof/>
          <w:sz w:val="16"/>
          <w:szCs w:val="16"/>
        </w:rPr>
        <w:t>Jurnal Konseling Dan Pendidikan</w:t>
      </w:r>
      <w:r>
        <w:rPr>
          <w:rFonts w:ascii="Cambria" w:hAnsi="Cambria"/>
          <w:noProof/>
          <w:sz w:val="16"/>
          <w:szCs w:val="16"/>
        </w:rPr>
        <w:t>, 2.3 (2018), doi:10.29210/110000, hlm. 2.</w:t>
      </w:r>
      <w:r>
        <w:rPr>
          <w:rFonts w:ascii="Cambria" w:hAnsi="Cambria"/>
          <w:sz w:val="16"/>
          <w:szCs w:val="16"/>
        </w:rPr>
        <w:fldChar w:fldCharType="end"/>
      </w:r>
    </w:p>
  </w:footnote>
  <w:footnote w:id="14">
    <w:p w14:paraId="79381401" w14:textId="3016A274" w:rsidR="000F1474" w:rsidRDefault="000F1474" w:rsidP="000F1474">
      <w:pPr>
        <w:pStyle w:val="TeksCatatanKaki"/>
        <w:rPr>
          <w:rFonts w:ascii="Cambria" w:hAnsi="Cambria"/>
          <w:sz w:val="16"/>
          <w:szCs w:val="16"/>
        </w:rPr>
      </w:pPr>
      <w:r>
        <w:rPr>
          <w:rFonts w:ascii="Cambria" w:hAnsi="Cambria"/>
          <w:sz w:val="16"/>
          <w:szCs w:val="16"/>
        </w:rPr>
        <w:tab/>
      </w:r>
      <w:r>
        <w:rPr>
          <w:rStyle w:val="ReferensiCatatanKaki"/>
          <w:rFonts w:ascii="Cambria" w:hAnsi="Cambria"/>
          <w:sz w:val="16"/>
          <w:szCs w:val="16"/>
        </w:rPr>
        <w:footnoteRef/>
      </w:r>
      <w:r>
        <w:rPr>
          <w:rFonts w:ascii="Cambria" w:hAnsi="Cambria"/>
          <w:sz w:val="16"/>
          <w:szCs w:val="16"/>
        </w:rPr>
        <w:t xml:space="preserve"> </w:t>
      </w:r>
      <w:r>
        <w:rPr>
          <w:rFonts w:ascii="Cambria" w:hAnsi="Cambria"/>
          <w:sz w:val="16"/>
          <w:szCs w:val="16"/>
        </w:rPr>
        <w:fldChar w:fldCharType="begin" w:fldLock="1"/>
      </w:r>
      <w:r w:rsidR="004A64A1">
        <w:rPr>
          <w:rFonts w:ascii="Cambria" w:hAnsi="Cambria"/>
          <w:sz w:val="16"/>
          <w:szCs w:val="16"/>
        </w:rPr>
        <w:instrText>ADDIN CSL_CITATION {"citationItems":[{"id":"ITEM-1","itemData":{"DOI":"10.53915/jbki.v1i1.115","abstract":"Penelitian ini bertujuan untuk meningkatkan perencanaan karir siswa dengan menggunakan layanan bimbingan karir. Teknik sampling yang digunakan adalah purposive random sampling. Penelitian ini menggunakan pendekatan kualitatif deskriptif, dengan menggunakan metode observasi, wawancara, dokumentasi, sampai pada analisis data sehingga persoalan menjadi jelas dan dapat digambarkan dengan jelas. Hasil dari pelaksanaan layanan bimbingan konseling karir dalam meningkatkan motivasi siswa melanjutkan studi siswa kelas XII SMK Negeri Purwosari yaitu dengan menggunakan layanan bimbingan karir dengan mendatangkan beberapa alumni yang melanjutkan studi ke perguruan tinggi, diantaranya. Setelah diberikan layanan bimbingan karir, motivasi Para siswa untuk melanjutkan keperguruan tinggi meningkat, dari 30 siswa yang awalnya 20% yang berkeinginan melanjutkan ke perguruan tinggi, setelah diadakan layanan bimbingan karir tersebut kini meningkat menjadi 85%. Dan siswa lebih antusias dan lebih giat lagi dalam belajar agar mereka bisa masuk ke perguruan tinggi yang mereka inginkan.","author":[{"dropping-particle":"","family":"Jannah","given":"Roikhatul","non-dropping-particle":"","parse-names":false,"suffix":""}],"container-title":"Al-Ihath: Jurnal Bimbingan dan Konseling Islam","id":"ITEM-1","issue":"1","issued":{"date-parts":[["2021"]]},"title":"Layanan Bimbingan Karir untuk Meningkatkan Motivasi Siswa Melanjutkan Pendidikan ke Perguruan Tinggi","type":"article-journal","volume":"1"},"uris":["http://www.mendeley.com/documents/?uuid=6f3a3a0f-6069-3f4c-92a5-861e4f64ff56"]}],"mendeley":{"formattedCitation":"Roikhatul Jannah, ‘Layanan Bimbingan Karir Untuk Meningkatkan Motivasi Siswa Melanjutkan Pendidikan Ke Perguruan Tinggi’, &lt;i&gt;Al-Ihath: Jurnal Bimbingan Dan Konseling Islam&lt;/i&gt;, 1.1 (2021), doi:10.53915/jbki.v1i1.115.","manualFormatting":"Roikhatul Jannah, ‘Layanan Bimbingan Karir Untuk Meningkatkan Motivasi Siswa Melanjutkan Pendidikan Ke Perguruan Tinggi’, Al-Ihath: Jurnal Bimbingan Dan Konseling Islam, 1.1 (2021), doi:10.53915/jbki.v1i1.115, hlm. 48.","plainTextFormattedCitation":"Roikhatul Jannah, ‘Layanan Bimbingan Karir Untuk Meningkatkan Motivasi Siswa Melanjutkan Pendidikan Ke Perguruan Tinggi’, Al-Ihath: Jurnal Bimbingan Dan Konseling Islam, 1.1 (2021), doi:10.53915/jbki.v1i1.115.","previouslyFormattedCitation":"Roikhatul Jannah, ‘Layanan Bimbingan Karir Untuk Meningkatkan Motivasi Siswa Melanjutkan Pendidikan Ke Perguruan Tinggi’, &lt;i&gt;Al-Ihath: Jurnal Bimbingan Dan Konseling Islam&lt;/i&gt;, 1.1 (2021), doi:10.53915/jbki.v1i1.115."},"properties":{"noteIndex":14},"schema":"https://github.com/citation-style-language/schema/raw/master/csl-citation.json"}</w:instrText>
      </w:r>
      <w:r>
        <w:rPr>
          <w:rFonts w:ascii="Cambria" w:hAnsi="Cambria"/>
          <w:sz w:val="16"/>
          <w:szCs w:val="16"/>
        </w:rPr>
        <w:fldChar w:fldCharType="separate"/>
      </w:r>
      <w:r>
        <w:rPr>
          <w:rFonts w:ascii="Cambria" w:hAnsi="Cambria"/>
          <w:noProof/>
          <w:sz w:val="16"/>
          <w:szCs w:val="16"/>
        </w:rPr>
        <w:t xml:space="preserve">Roikhatul Jannah, ‘Layanan Bimbingan Karir Untuk Meningkatkan Motivasi Siswa Melanjutkan Pendidikan Ke Perguruan Tinggi’, </w:t>
      </w:r>
      <w:r>
        <w:rPr>
          <w:rFonts w:ascii="Cambria" w:hAnsi="Cambria"/>
          <w:i/>
          <w:noProof/>
          <w:sz w:val="16"/>
          <w:szCs w:val="16"/>
        </w:rPr>
        <w:t>Al-Ihath: Jurnal Bimbingan Dan Konseling Islam</w:t>
      </w:r>
      <w:r>
        <w:rPr>
          <w:rFonts w:ascii="Cambria" w:hAnsi="Cambria"/>
          <w:noProof/>
          <w:sz w:val="16"/>
          <w:szCs w:val="16"/>
        </w:rPr>
        <w:t>, 1.1 (2021), doi:10.53915/jbki.v1i1.115, hlm. 48.</w:t>
      </w:r>
      <w:r>
        <w:rPr>
          <w:rFonts w:ascii="Cambria" w:hAnsi="Cambria"/>
          <w:sz w:val="16"/>
          <w:szCs w:val="16"/>
        </w:rPr>
        <w:fldChar w:fldCharType="end"/>
      </w:r>
    </w:p>
  </w:footnote>
  <w:footnote w:id="15">
    <w:p w14:paraId="77646026" w14:textId="3DE274E4" w:rsidR="000F1474" w:rsidRDefault="000F1474" w:rsidP="000F1474">
      <w:pPr>
        <w:pStyle w:val="TeksCatatanKaki"/>
        <w:rPr>
          <w:rFonts w:ascii="Cambria" w:hAnsi="Cambria"/>
          <w:sz w:val="16"/>
          <w:szCs w:val="16"/>
        </w:rPr>
      </w:pPr>
      <w:r>
        <w:rPr>
          <w:rFonts w:ascii="Times New Roman" w:hAnsi="Times New Roman"/>
        </w:rPr>
        <w:tab/>
      </w:r>
      <w:r>
        <w:rPr>
          <w:rStyle w:val="ReferensiCatatanKaki"/>
          <w:rFonts w:ascii="Cambria" w:hAnsi="Cambria"/>
          <w:sz w:val="16"/>
          <w:szCs w:val="16"/>
        </w:rPr>
        <w:footnoteRef/>
      </w:r>
      <w:r>
        <w:rPr>
          <w:rFonts w:ascii="Cambria" w:hAnsi="Cambria"/>
          <w:sz w:val="16"/>
          <w:szCs w:val="16"/>
        </w:rPr>
        <w:t xml:space="preserve"> </w:t>
      </w:r>
      <w:r w:rsidR="004A64A1">
        <w:rPr>
          <w:rFonts w:ascii="Cambria" w:hAnsi="Cambria"/>
          <w:sz w:val="16"/>
          <w:szCs w:val="16"/>
        </w:rPr>
        <w:fldChar w:fldCharType="begin" w:fldLock="1"/>
      </w:r>
      <w:r w:rsidR="004A64A1">
        <w:rPr>
          <w:rFonts w:ascii="Cambria" w:hAnsi="Cambria"/>
          <w:sz w:val="16"/>
          <w:szCs w:val="16"/>
        </w:rPr>
        <w:instrText>ADDIN CSL_CITATION {"citationItems":[{"id":"ITEM-1","itemData":{"author":[{"dropping-particle":"","family":"Aziz Muttaqqin, Shopan Sopyan","given":"Deni","non-dropping-particle":"","parse-names":false,"suffix":""}],"container-title":"Journal of Human And Education","id":"ITEM-1","issued":{"date-parts":[["2024"]]},"title":"Program Bimbingan Karir dan Studi Lanjut pada Siswa kelas XII SMK Purnama 1 Jakarta","type":"article-journal","volume":"4 No. 4"},"uris":["http://www.mendeley.com/documents/?uuid=e3789577-2396-4874-895d-eaebc1fde692"]}],"mendeley":{"formattedCitation":"Deni Aziz Muttaqqin, Shopan Sopyan, ‘Program Bimbingan Karir Dan Studi Lanjut Pada Siswa Kelas XII SMK Purnama 1 Jakarta’, &lt;i&gt;Journal of Human And Education&lt;/i&gt;, 4 No. 4 (2024).","plainTextFormattedCitation":"Deni Aziz Muttaqqin, Shopan Sopyan, ‘Program Bimbingan Karir Dan Studi Lanjut Pada Siswa Kelas XII SMK Purnama 1 Jakarta’, Journal of Human And Education, 4 No. 4 (2024)."},"properties":{"noteIndex":15},"schema":"https://github.com/citation-style-language/schema/raw/master/csl-citation.json"}</w:instrText>
      </w:r>
      <w:r w:rsidR="004A64A1">
        <w:rPr>
          <w:rFonts w:ascii="Cambria" w:hAnsi="Cambria"/>
          <w:sz w:val="16"/>
          <w:szCs w:val="16"/>
        </w:rPr>
        <w:fldChar w:fldCharType="separate"/>
      </w:r>
      <w:r w:rsidR="004A64A1" w:rsidRPr="004A64A1">
        <w:rPr>
          <w:rFonts w:ascii="Cambria" w:hAnsi="Cambria"/>
          <w:noProof/>
          <w:sz w:val="16"/>
          <w:szCs w:val="16"/>
        </w:rPr>
        <w:t xml:space="preserve">Deni Aziz Muttaqqin, Shopan Sopyan, ‘Program Bimbingan Karir Dan Studi Lanjut Pada Siswa Kelas XII SMK Purnama 1 Jakarta’, </w:t>
      </w:r>
      <w:r w:rsidR="004A64A1" w:rsidRPr="004A64A1">
        <w:rPr>
          <w:rFonts w:ascii="Cambria" w:hAnsi="Cambria"/>
          <w:i/>
          <w:noProof/>
          <w:sz w:val="16"/>
          <w:szCs w:val="16"/>
        </w:rPr>
        <w:t>Journal of Human And Education</w:t>
      </w:r>
      <w:r w:rsidR="004A64A1" w:rsidRPr="004A64A1">
        <w:rPr>
          <w:rFonts w:ascii="Cambria" w:hAnsi="Cambria"/>
          <w:noProof/>
          <w:sz w:val="16"/>
          <w:szCs w:val="16"/>
        </w:rPr>
        <w:t>, 4 No. 4 (2024)</w:t>
      </w:r>
      <w:r w:rsidR="004A64A1">
        <w:rPr>
          <w:rFonts w:ascii="Cambria" w:hAnsi="Cambria"/>
          <w:noProof/>
          <w:sz w:val="16"/>
          <w:szCs w:val="16"/>
        </w:rPr>
        <w:t>, hlm. 7.</w:t>
      </w:r>
      <w:r w:rsidR="004A64A1">
        <w:rPr>
          <w:rFonts w:ascii="Cambria" w:hAnsi="Cambria"/>
          <w:sz w:val="16"/>
          <w:szCs w:val="16"/>
        </w:rPr>
        <w:fldChar w:fldCharType="end"/>
      </w:r>
      <w:r w:rsidR="004A64A1">
        <w:rPr>
          <w:rFonts w:ascii="Cambria" w:hAnsi="Cambria"/>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69261" w14:textId="6E11AE7D" w:rsidR="00A60DB9" w:rsidRPr="003D4F82" w:rsidRDefault="00A60DB9" w:rsidP="003C6A9D">
    <w:pPr>
      <w:pStyle w:val="Header"/>
      <w:ind w:right="-1141"/>
      <w:rPr>
        <w:rFonts w:ascii="Century" w:hAnsi="Century" w:cstheme="minorBidi"/>
        <w:sz w:val="18"/>
        <w:szCs w:val="18"/>
      </w:rPr>
    </w:pPr>
  </w:p>
  <w:p w14:paraId="5B7A7AA3" w14:textId="6A6A630B" w:rsidR="00A60DB9" w:rsidRPr="003D4F82" w:rsidRDefault="00A60DB9" w:rsidP="003C6A9D">
    <w:pPr>
      <w:pStyle w:val="Header"/>
      <w:ind w:right="-1042"/>
      <w:jc w:val="right"/>
      <w:rPr>
        <w:rFonts w:ascii="Century" w:hAnsi="Century" w:cstheme="minorBidi"/>
        <w:sz w:val="18"/>
        <w:szCs w:val="18"/>
        <w:lang w:val="en-AU"/>
      </w:rPr>
    </w:pPr>
    <w:r w:rsidRPr="003D4F82">
      <w:rPr>
        <w:rFonts w:ascii="Century" w:hAnsi="Century" w:cstheme="minorBidi"/>
        <w:color w:val="7F7F7F" w:themeColor="background1" w:themeShade="7F"/>
        <w:spacing w:val="60"/>
        <w:sz w:val="18"/>
        <w:szCs w:val="18"/>
        <w:lang w:val="en-AU"/>
      </w:rPr>
      <w:t>Page</w:t>
    </w:r>
    <w:r w:rsidRPr="003D4F82">
      <w:rPr>
        <w:rFonts w:ascii="Century" w:hAnsi="Century" w:cstheme="minorBidi"/>
        <w:sz w:val="18"/>
        <w:szCs w:val="18"/>
        <w:lang w:val="en-AU"/>
      </w:rPr>
      <w:t xml:space="preserve"> </w:t>
    </w:r>
    <w:r w:rsidR="0053346F">
      <w:rPr>
        <w:rFonts w:ascii="Century" w:hAnsi="Century" w:cstheme="minorBidi"/>
        <w:sz w:val="18"/>
        <w:szCs w:val="18"/>
        <w:lang w:val="en-AU"/>
      </w:rPr>
      <w:t>2</w:t>
    </w:r>
  </w:p>
  <w:p w14:paraId="04BFB289" w14:textId="4D07299F"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w:t>
    </w:r>
  </w:p>
  <w:p w14:paraId="4930D3C9" w14:textId="0830A11B"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5FC6B2BD" w14:textId="56844086" w:rsidR="005B0DB6" w:rsidRPr="005B0DB6" w:rsidRDefault="005B0DB6" w:rsidP="005B0DB6">
    <w:pPr>
      <w:pStyle w:val="Header"/>
      <w:rPr>
        <w:rFonts w:ascii="Palatino Linotype" w:hAnsi="Palatino Linotype" w:cstheme="majorBidi"/>
        <w:b/>
        <w:bCs/>
        <w:sz w:val="24"/>
        <w:szCs w:val="24"/>
        <w:u w:val="single"/>
        <w:lang w:val="id-ID"/>
      </w:rPr>
    </w:pPr>
    <w:proofErr w:type="spellStart"/>
    <w:r w:rsidRPr="005B0DB6">
      <w:rPr>
        <w:rFonts w:ascii="Palatino Linotype" w:hAnsi="Palatino Linotype" w:cstheme="majorBidi"/>
        <w:b/>
        <w:bCs/>
        <w:sz w:val="24"/>
        <w:szCs w:val="24"/>
        <w:u w:val="single"/>
      </w:rPr>
      <w:t>Bimbingan</w:t>
    </w:r>
    <w:proofErr w:type="spellEnd"/>
    <w:r w:rsidRPr="005B0DB6">
      <w:rPr>
        <w:rFonts w:ascii="Palatino Linotype" w:hAnsi="Palatino Linotype" w:cstheme="majorBidi"/>
        <w:b/>
        <w:bCs/>
        <w:sz w:val="24"/>
        <w:szCs w:val="24"/>
        <w:u w:val="single"/>
      </w:rPr>
      <w:t xml:space="preserve"> </w:t>
    </w:r>
    <w:proofErr w:type="spellStart"/>
    <w:r w:rsidRPr="005B0DB6">
      <w:rPr>
        <w:rFonts w:ascii="Palatino Linotype" w:hAnsi="Palatino Linotype" w:cstheme="majorBidi"/>
        <w:b/>
        <w:bCs/>
        <w:sz w:val="24"/>
        <w:szCs w:val="24"/>
        <w:u w:val="single"/>
      </w:rPr>
      <w:t>Karir</w:t>
    </w:r>
    <w:proofErr w:type="spellEnd"/>
    <w:r w:rsidRPr="005B0DB6">
      <w:rPr>
        <w:rFonts w:ascii="Palatino Linotype" w:hAnsi="Palatino Linotype" w:cstheme="majorBidi"/>
        <w:b/>
        <w:bCs/>
        <w:sz w:val="24"/>
        <w:szCs w:val="24"/>
        <w:u w:val="single"/>
      </w:rPr>
      <w:t xml:space="preserve"> </w:t>
    </w:r>
    <w:proofErr w:type="spellStart"/>
    <w:r w:rsidRPr="005B0DB6">
      <w:rPr>
        <w:rFonts w:ascii="Palatino Linotype" w:hAnsi="Palatino Linotype" w:cstheme="majorBidi"/>
        <w:b/>
        <w:bCs/>
        <w:sz w:val="24"/>
        <w:szCs w:val="24"/>
        <w:u w:val="single"/>
      </w:rPr>
      <w:t>Dalam</w:t>
    </w:r>
    <w:proofErr w:type="spellEnd"/>
    <w:r w:rsidRPr="005B0DB6">
      <w:rPr>
        <w:rFonts w:ascii="Palatino Linotype" w:hAnsi="Palatino Linotype" w:cstheme="majorBidi"/>
        <w:b/>
        <w:bCs/>
        <w:sz w:val="24"/>
        <w:szCs w:val="24"/>
        <w:u w:val="single"/>
      </w:rPr>
      <w:t xml:space="preserve"> </w:t>
    </w:r>
    <w:proofErr w:type="spellStart"/>
    <w:r w:rsidRPr="005B0DB6">
      <w:rPr>
        <w:rFonts w:ascii="Palatino Linotype" w:hAnsi="Palatino Linotype" w:cstheme="majorBidi"/>
        <w:b/>
        <w:bCs/>
        <w:sz w:val="24"/>
        <w:szCs w:val="24"/>
        <w:u w:val="single"/>
      </w:rPr>
      <w:t>Meningkatkan</w:t>
    </w:r>
    <w:proofErr w:type="spellEnd"/>
    <w:r w:rsidRPr="005B0DB6">
      <w:rPr>
        <w:rFonts w:ascii="Palatino Linotype" w:hAnsi="Palatino Linotype" w:cstheme="majorBidi"/>
        <w:b/>
        <w:bCs/>
        <w:sz w:val="24"/>
        <w:szCs w:val="24"/>
        <w:u w:val="single"/>
      </w:rPr>
      <w:t xml:space="preserve"> </w:t>
    </w:r>
    <w:proofErr w:type="spellStart"/>
    <w:r w:rsidRPr="005B0DB6">
      <w:rPr>
        <w:rFonts w:ascii="Palatino Linotype" w:hAnsi="Palatino Linotype" w:cstheme="majorBidi"/>
        <w:b/>
        <w:bCs/>
        <w:sz w:val="24"/>
        <w:szCs w:val="24"/>
        <w:u w:val="single"/>
      </w:rPr>
      <w:t>Motivasi</w:t>
    </w:r>
    <w:proofErr w:type="spellEnd"/>
    <w:r w:rsidR="00376EE3">
      <w:rPr>
        <w:rFonts w:ascii="Palatino Linotype" w:hAnsi="Palatino Linotype" w:cstheme="majorBidi"/>
        <w:b/>
        <w:bCs/>
        <w:sz w:val="24"/>
        <w:szCs w:val="24"/>
        <w:u w:val="single"/>
      </w:rPr>
      <w:t>…</w:t>
    </w:r>
  </w:p>
  <w:p w14:paraId="372FFDE2" w14:textId="0F244CDE" w:rsidR="004434F1" w:rsidRPr="008E394E" w:rsidRDefault="004434F1" w:rsidP="005B0DB6">
    <w:pPr>
      <w:pStyle w:val="Header"/>
      <w:rPr>
        <w:rFonts w:ascii="Palatino Linotype" w:hAnsi="Palatino Linotype"/>
        <w:u w:val="single"/>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98F20" w14:textId="764A6C09" w:rsidR="00A60DB9" w:rsidRPr="003D4F82" w:rsidRDefault="00A60DB9" w:rsidP="003C6A9D">
    <w:pPr>
      <w:pStyle w:val="Header"/>
      <w:ind w:right="-1141"/>
      <w:rPr>
        <w:rFonts w:ascii="Century" w:hAnsi="Century" w:cstheme="minorBidi"/>
        <w:sz w:val="18"/>
        <w:szCs w:val="18"/>
      </w:rPr>
    </w:pPr>
  </w:p>
  <w:p w14:paraId="53B4B769" w14:textId="13820119" w:rsidR="00A60DB9" w:rsidRPr="003D4F82" w:rsidRDefault="00A60DB9" w:rsidP="00527634">
    <w:pPr>
      <w:pStyle w:val="Header"/>
      <w:ind w:right="-1042"/>
      <w:jc w:val="right"/>
      <w:rPr>
        <w:rFonts w:ascii="Century" w:hAnsi="Century" w:cstheme="minorBidi"/>
        <w:sz w:val="18"/>
        <w:szCs w:val="18"/>
        <w:lang w:val="en-AU"/>
      </w:rPr>
    </w:pPr>
    <w:r w:rsidRPr="003D4F82">
      <w:rPr>
        <w:rFonts w:ascii="Century" w:hAnsi="Century" w:cstheme="minorBidi"/>
        <w:color w:val="7F7F7F" w:themeColor="background1" w:themeShade="7F"/>
        <w:spacing w:val="60"/>
        <w:sz w:val="18"/>
        <w:szCs w:val="18"/>
        <w:lang w:val="en-AU"/>
      </w:rPr>
      <w:t>Page</w:t>
    </w:r>
    <w:r w:rsidRPr="003D4F82">
      <w:rPr>
        <w:rFonts w:ascii="Century" w:hAnsi="Century" w:cstheme="minorBidi"/>
        <w:sz w:val="18"/>
        <w:szCs w:val="18"/>
        <w:lang w:val="en-AU"/>
      </w:rPr>
      <w:t xml:space="preserve"> </w:t>
    </w:r>
    <w:r w:rsidR="0053346F">
      <w:rPr>
        <w:rFonts w:ascii="Century" w:hAnsi="Century" w:cstheme="minorBidi"/>
        <w:sz w:val="18"/>
        <w:szCs w:val="18"/>
        <w:lang w:val="en-AU"/>
      </w:rPr>
      <w:t>5</w:t>
    </w:r>
  </w:p>
  <w:p w14:paraId="56ED097D" w14:textId="40E3E8A5" w:rsidR="00A60DB9" w:rsidRPr="00E176F7"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w:t>
    </w:r>
  </w:p>
  <w:p w14:paraId="5E91F226" w14:textId="7BCAFB34"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43F81C3F" w14:textId="72376443" w:rsidR="00A60DB9" w:rsidRPr="00376EE3" w:rsidRDefault="00376EE3" w:rsidP="00376EE3">
    <w:pPr>
      <w:pStyle w:val="Header"/>
      <w:ind w:right="-1283"/>
      <w:rPr>
        <w:rFonts w:ascii="Palatino Linotype" w:hAnsi="Palatino Linotype" w:cstheme="majorBidi"/>
        <w:b/>
        <w:bCs/>
        <w:sz w:val="24"/>
        <w:szCs w:val="24"/>
        <w:u w:val="single"/>
        <w:lang w:val="en-ID"/>
      </w:rPr>
    </w:pPr>
    <w:proofErr w:type="spellStart"/>
    <w:r w:rsidRPr="00236ADF">
      <w:rPr>
        <w:rFonts w:ascii="Palatino Linotype" w:hAnsi="Palatino Linotype" w:cstheme="majorBidi"/>
        <w:b/>
        <w:bCs/>
        <w:sz w:val="24"/>
        <w:szCs w:val="24"/>
        <w:u w:val="single"/>
        <w:lang w:val="en-ID"/>
      </w:rPr>
      <w:t>Lutvia</w:t>
    </w:r>
    <w:proofErr w:type="spellEnd"/>
    <w:r w:rsidRPr="00236ADF">
      <w:rPr>
        <w:rFonts w:ascii="Palatino Linotype" w:hAnsi="Palatino Linotype" w:cstheme="majorBidi"/>
        <w:b/>
        <w:bCs/>
        <w:sz w:val="24"/>
        <w:szCs w:val="24"/>
        <w:u w:val="single"/>
        <w:lang w:val="en-ID"/>
      </w:rPr>
      <w:t xml:space="preserve">, Nur </w:t>
    </w:r>
    <w:proofErr w:type="spellStart"/>
    <w:r w:rsidRPr="00236ADF">
      <w:rPr>
        <w:rFonts w:ascii="Palatino Linotype" w:hAnsi="Palatino Linotype" w:cstheme="majorBidi"/>
        <w:b/>
        <w:bCs/>
        <w:sz w:val="24"/>
        <w:szCs w:val="24"/>
        <w:u w:val="single"/>
        <w:lang w:val="en-ID"/>
      </w:rPr>
      <w:t>Zuneni</w:t>
    </w:r>
    <w:proofErr w:type="spellEnd"/>
    <w:r w:rsidRPr="00236ADF">
      <w:rPr>
        <w:rFonts w:ascii="Palatino Linotype" w:hAnsi="Palatino Linotype" w:cstheme="majorBidi"/>
        <w:b/>
        <w:bCs/>
        <w:sz w:val="24"/>
        <w:szCs w:val="24"/>
        <w:u w:val="single"/>
        <w:lang w:val="en-ID"/>
      </w:rPr>
      <w:t xml:space="preserve">, </w:t>
    </w:r>
    <w:proofErr w:type="spellStart"/>
    <w:r w:rsidRPr="00236ADF">
      <w:rPr>
        <w:rFonts w:ascii="Palatino Linotype" w:hAnsi="Palatino Linotype" w:cstheme="majorBidi"/>
        <w:b/>
        <w:bCs/>
        <w:sz w:val="24"/>
        <w:szCs w:val="24"/>
        <w:u w:val="single"/>
        <w:lang w:val="en-ID"/>
      </w:rPr>
      <w:t>Siska</w:t>
    </w:r>
    <w:proofErr w:type="spellEnd"/>
    <w:r w:rsidRPr="00236ADF">
      <w:rPr>
        <w:rFonts w:ascii="Palatino Linotype" w:hAnsi="Palatino Linotype" w:cstheme="majorBidi"/>
        <w:b/>
        <w:bCs/>
        <w:sz w:val="24"/>
        <w:szCs w:val="24"/>
        <w:u w:val="single"/>
        <w:lang w:val="en-ID"/>
      </w:rPr>
      <w:t xml:space="preserve">, </w:t>
    </w:r>
    <w:proofErr w:type="spellStart"/>
    <w:r w:rsidRPr="00236ADF">
      <w:rPr>
        <w:rFonts w:ascii="Palatino Linotype" w:hAnsi="Palatino Linotype" w:cstheme="majorBidi"/>
        <w:b/>
        <w:bCs/>
        <w:sz w:val="24"/>
        <w:szCs w:val="24"/>
        <w:u w:val="single"/>
        <w:lang w:val="en-ID"/>
      </w:rPr>
      <w:t>Bilqis</w:t>
    </w:r>
    <w:proofErr w:type="spellEnd"/>
    <w:r w:rsidRPr="00236ADF">
      <w:rPr>
        <w:rFonts w:ascii="Palatino Linotype" w:hAnsi="Palatino Linotype" w:cstheme="majorBidi"/>
        <w:b/>
        <w:bCs/>
        <w:sz w:val="24"/>
        <w:szCs w:val="24"/>
        <w:u w:val="single"/>
        <w:lang w:val="en-ID"/>
      </w:rPr>
      <w:t xml:space="preserve">, </w:t>
    </w:r>
    <w:r>
      <w:rPr>
        <w:rFonts w:ascii="Palatino Linotype" w:hAnsi="Palatino Linotype" w:cstheme="majorBidi"/>
        <w:b/>
        <w:bCs/>
        <w:sz w:val="24"/>
        <w:szCs w:val="24"/>
        <w:u w:val="single"/>
        <w:lang w:val="en-ID"/>
      </w:rPr>
      <w:t xml:space="preserve">&amp; </w:t>
    </w:r>
    <w:proofErr w:type="spellStart"/>
    <w:r w:rsidRPr="00236ADF">
      <w:rPr>
        <w:rFonts w:ascii="Palatino Linotype" w:hAnsi="Palatino Linotype" w:cstheme="majorBidi"/>
        <w:b/>
        <w:bCs/>
        <w:sz w:val="24"/>
        <w:szCs w:val="24"/>
        <w:u w:val="single"/>
        <w:lang w:val="en-ID"/>
      </w:rPr>
      <w:t>Maslakha</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E4780" w14:textId="0AE8C34A" w:rsidR="00A60DB9" w:rsidRPr="00A92026" w:rsidRDefault="00C16022" w:rsidP="003C6A9D">
    <w:pPr>
      <w:pStyle w:val="Header"/>
      <w:ind w:right="-1141"/>
      <w:rPr>
        <w:rFonts w:ascii="Century" w:hAnsi="Century" w:cstheme="minorBidi"/>
        <w:sz w:val="18"/>
        <w:szCs w:val="18"/>
      </w:rPr>
    </w:pPr>
    <w:r w:rsidRPr="003D4F82">
      <w:rPr>
        <w:rFonts w:ascii="Century" w:hAnsi="Century"/>
        <w:noProof/>
        <w:color w:val="FF0000"/>
      </w:rPr>
      <w:drawing>
        <wp:anchor distT="0" distB="0" distL="114300" distR="114300" simplePos="0" relativeHeight="251677696" behindDoc="1" locked="0" layoutInCell="1" allowOverlap="1" wp14:anchorId="77BE69A7" wp14:editId="65335C0D">
          <wp:simplePos x="0" y="0"/>
          <wp:positionH relativeFrom="margin">
            <wp:align>center</wp:align>
          </wp:positionH>
          <wp:positionV relativeFrom="paragraph">
            <wp:posOffset>-69215</wp:posOffset>
          </wp:positionV>
          <wp:extent cx="6503904" cy="105294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flipV="1">
                    <a:off x="0" y="0"/>
                    <a:ext cx="6503904" cy="1052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9E0D4" w14:textId="452C896B" w:rsidR="00A60DB9" w:rsidRPr="008A2637" w:rsidRDefault="00A60DB9" w:rsidP="003C6A9D">
    <w:pPr>
      <w:pStyle w:val="Header"/>
      <w:ind w:right="-1042"/>
      <w:jc w:val="right"/>
      <w:rPr>
        <w:rFonts w:ascii="Century" w:hAnsi="Century" w:cstheme="minorBidi"/>
        <w:color w:val="FFFFFF" w:themeColor="background1"/>
        <w:sz w:val="18"/>
        <w:szCs w:val="18"/>
        <w:lang w:val="id-ID"/>
      </w:rPr>
    </w:pPr>
    <w:r w:rsidRPr="003D4F82">
      <w:rPr>
        <w:rFonts w:ascii="Century" w:hAnsi="Century" w:cstheme="minorBidi"/>
        <w:color w:val="FFFFFF" w:themeColor="background1"/>
        <w:spacing w:val="60"/>
        <w:sz w:val="18"/>
        <w:szCs w:val="18"/>
        <w:lang w:val="en-AU"/>
      </w:rPr>
      <w:t>Page</w:t>
    </w:r>
    <w:r w:rsidR="00E176F7">
      <w:rPr>
        <w:rFonts w:ascii="Century" w:hAnsi="Century" w:cstheme="minorBidi"/>
        <w:color w:val="FFFFFF" w:themeColor="background1"/>
        <w:spacing w:val="60"/>
        <w:sz w:val="18"/>
        <w:szCs w:val="18"/>
        <w:lang w:val="en-AU"/>
      </w:rPr>
      <w:t>1</w:t>
    </w:r>
  </w:p>
  <w:p w14:paraId="6BE76A2E" w14:textId="77777777" w:rsidR="00A92026" w:rsidRPr="008E394E" w:rsidRDefault="00A92026" w:rsidP="00A92026">
    <w:pPr>
      <w:pStyle w:val="Footer"/>
      <w:rPr>
        <w:rFonts w:ascii="Palatino Linotype" w:hAnsi="Palatino Linotype" w:cs="Tahoma"/>
        <w:b/>
        <w:bCs/>
      </w:rPr>
    </w:pPr>
    <w:proofErr w:type="spellStart"/>
    <w:r w:rsidRPr="008E394E">
      <w:rPr>
        <w:rFonts w:ascii="Palatino Linotype" w:hAnsi="Palatino Linotype" w:cs="Tahoma"/>
        <w:b/>
        <w:bCs/>
      </w:rPr>
      <w:t>Jurnal</w:t>
    </w:r>
    <w:proofErr w:type="spellEnd"/>
    <w:r w:rsidRPr="008E394E">
      <w:rPr>
        <w:rFonts w:ascii="Palatino Linotype" w:hAnsi="Palatino Linotype" w:cs="Tahoma"/>
        <w:b/>
        <w:bCs/>
      </w:rPr>
      <w:t xml:space="preserve"> La </w:t>
    </w:r>
    <w:proofErr w:type="spellStart"/>
    <w:r w:rsidRPr="008E394E">
      <w:rPr>
        <w:rFonts w:ascii="Palatino Linotype" w:hAnsi="Palatino Linotype" w:cs="Tahoma"/>
        <w:b/>
        <w:bCs/>
      </w:rPr>
      <w:t>Tenriruwa</w:t>
    </w:r>
    <w:proofErr w:type="spellEnd"/>
    <w:r w:rsidRPr="008E394E">
      <w:rPr>
        <w:rFonts w:ascii="Palatino Linotype" w:hAnsi="Palatino Linotype" w:cs="Tahoma"/>
        <w:b/>
        <w:bCs/>
      </w:rPr>
      <w:t xml:space="preserve"> </w:t>
    </w:r>
  </w:p>
  <w:p w14:paraId="27E163D8" w14:textId="0FC180D2" w:rsidR="00A92026" w:rsidRPr="008E394E" w:rsidRDefault="000532EA" w:rsidP="00A92026">
    <w:pPr>
      <w:pStyle w:val="Footer"/>
      <w:rPr>
        <w:rFonts w:ascii="Palatino Linotype" w:hAnsi="Palatino Linotype" w:cs="Tahoma"/>
        <w:b/>
        <w:bCs/>
        <w:lang w:val="id-ID"/>
      </w:rPr>
    </w:pPr>
    <w:r w:rsidRPr="008E394E">
      <w:rPr>
        <w:rFonts w:ascii="Palatino Linotype" w:hAnsi="Palatino Linotype" w:cs="Tahoma"/>
        <w:b/>
        <w:bCs/>
      </w:rPr>
      <w:t>Vol.</w:t>
    </w:r>
    <w:proofErr w:type="gramStart"/>
    <w:r w:rsidRPr="008E394E">
      <w:rPr>
        <w:rFonts w:ascii="Palatino Linotype" w:hAnsi="Palatino Linotype" w:cs="Tahoma"/>
        <w:b/>
        <w:bCs/>
      </w:rPr>
      <w:t xml:space="preserve"> </w:t>
    </w:r>
    <w:r w:rsidR="006F3B5C" w:rsidRPr="008E394E">
      <w:rPr>
        <w:rFonts w:ascii="Palatino Linotype" w:hAnsi="Palatino Linotype" w:cs="Tahoma"/>
        <w:b/>
        <w:bCs/>
        <w:lang w:val="id-ID"/>
      </w:rPr>
      <w:t>..</w:t>
    </w:r>
    <w:proofErr w:type="gramEnd"/>
    <w:r w:rsidR="00A92026" w:rsidRPr="008E394E">
      <w:rPr>
        <w:rFonts w:ascii="Palatino Linotype" w:hAnsi="Palatino Linotype" w:cs="Tahoma"/>
        <w:b/>
        <w:bCs/>
      </w:rPr>
      <w:t xml:space="preserve"> </w:t>
    </w:r>
    <w:proofErr w:type="spellStart"/>
    <w:r w:rsidR="00A92026" w:rsidRPr="008E394E">
      <w:rPr>
        <w:rFonts w:ascii="Palatino Linotype" w:hAnsi="Palatino Linotype" w:cs="Tahoma"/>
        <w:b/>
        <w:bCs/>
      </w:rPr>
      <w:t>Nomor</w:t>
    </w:r>
    <w:proofErr w:type="spellEnd"/>
    <w:r w:rsidR="006F3B5C" w:rsidRPr="008E394E">
      <w:rPr>
        <w:rFonts w:ascii="Palatino Linotype" w:hAnsi="Palatino Linotype" w:cs="Tahoma"/>
        <w:b/>
        <w:bCs/>
      </w:rPr>
      <w:t xml:space="preserve"> </w:t>
    </w:r>
    <w:r w:rsidR="006F3B5C" w:rsidRPr="008E394E">
      <w:rPr>
        <w:rFonts w:ascii="Palatino Linotype" w:hAnsi="Palatino Linotype" w:cs="Tahoma"/>
        <w:b/>
        <w:bCs/>
        <w:lang w:val="id-ID"/>
      </w:rPr>
      <w:t>...</w:t>
    </w:r>
    <w:r w:rsidR="006F3B5C" w:rsidRPr="008E394E">
      <w:rPr>
        <w:rFonts w:ascii="Palatino Linotype" w:hAnsi="Palatino Linotype" w:cs="Tahoma"/>
        <w:b/>
        <w:bCs/>
      </w:rPr>
      <w:t xml:space="preserve"> </w:t>
    </w:r>
    <w:proofErr w:type="spellStart"/>
    <w:r w:rsidR="006F3B5C" w:rsidRPr="008E394E">
      <w:rPr>
        <w:rFonts w:ascii="Palatino Linotype" w:hAnsi="Palatino Linotype" w:cs="Tahoma"/>
        <w:b/>
        <w:bCs/>
      </w:rPr>
      <w:t>Tahun</w:t>
    </w:r>
    <w:proofErr w:type="spellEnd"/>
    <w:r w:rsidR="006F3B5C" w:rsidRPr="008E394E">
      <w:rPr>
        <w:rFonts w:ascii="Palatino Linotype" w:hAnsi="Palatino Linotype" w:cs="Tahoma"/>
        <w:b/>
        <w:bCs/>
      </w:rPr>
      <w:t xml:space="preserve"> </w:t>
    </w:r>
    <w:r w:rsidR="006F3B5C" w:rsidRPr="008E394E">
      <w:rPr>
        <w:rFonts w:ascii="Palatino Linotype" w:hAnsi="Palatino Linotype" w:cs="Tahoma"/>
        <w:b/>
        <w:bCs/>
        <w:lang w:val="id-ID"/>
      </w:rPr>
      <w:t>...</w:t>
    </w:r>
  </w:p>
  <w:p w14:paraId="74B2EAFF" w14:textId="2FF0EA90" w:rsidR="00A60DB9" w:rsidRPr="008E394E" w:rsidRDefault="00A60DB9" w:rsidP="000532EA">
    <w:pPr>
      <w:spacing w:before="4"/>
      <w:rPr>
        <w:rFonts w:ascii="Palatino Linotype" w:hAnsi="Palatino Linotype"/>
        <w:b/>
        <w:sz w:val="18"/>
        <w:lang w:val="id-ID"/>
      </w:rPr>
    </w:pPr>
    <w:r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16</w:t>
    </w:r>
  </w:p>
  <w:p w14:paraId="0EEE2B81" w14:textId="1720B0C3"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6207B8DF" w14:textId="6760E2C6" w:rsidR="00A60DB9" w:rsidRPr="00A92026" w:rsidRDefault="00A60DB9">
    <w:pPr>
      <w:pStyle w:val="Header"/>
      <w:rPr>
        <w:rFonts w:ascii="Century" w:hAnsi="Century"/>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multiLevelType w:val="hybridMultilevel"/>
    <w:tmpl w:val="7B0E2F66"/>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15:restartNumberingAfterBreak="0">
    <w:nsid w:val="00000001"/>
    <w:multiLevelType w:val="hybridMultilevel"/>
    <w:tmpl w:val="CBB43810"/>
    <w:lvl w:ilvl="0" w:tplc="38090017">
      <w:start w:val="1"/>
      <w:numFmt w:val="lowerLetter"/>
      <w:lvlText w:val="%1)"/>
      <w:lvlJc w:val="left"/>
      <w:pPr>
        <w:ind w:left="1440" w:hanging="360"/>
      </w:pPr>
    </w:lvl>
    <w:lvl w:ilvl="1" w:tplc="38090017">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 w15:restartNumberingAfterBreak="0">
    <w:nsid w:val="00000002"/>
    <w:multiLevelType w:val="hybridMultilevel"/>
    <w:tmpl w:val="E70C6580"/>
    <w:lvl w:ilvl="0" w:tplc="38090017">
      <w:start w:val="1"/>
      <w:numFmt w:val="lowerLetter"/>
      <w:lvlText w:val="%1)"/>
      <w:lvlJc w:val="left"/>
      <w:pPr>
        <w:ind w:left="720" w:hanging="360"/>
      </w:pPr>
    </w:lvl>
    <w:lvl w:ilvl="1" w:tplc="38090017">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00000007"/>
    <w:multiLevelType w:val="hybridMultilevel"/>
    <w:tmpl w:val="9BD812AC"/>
    <w:lvl w:ilvl="0" w:tplc="3809000F">
      <w:start w:val="1"/>
      <w:numFmt w:val="decimal"/>
      <w:lvlText w:val="%1."/>
      <w:lvlJc w:val="left"/>
      <w:pPr>
        <w:ind w:left="720" w:hanging="360"/>
      </w:pPr>
    </w:lvl>
    <w:lvl w:ilvl="1" w:tplc="D312DBB2">
      <w:start w:val="1"/>
      <w:numFmt w:val="bullet"/>
      <w:lvlText w:val="•"/>
      <w:lvlJc w:val="left"/>
      <w:pPr>
        <w:ind w:left="1440" w:hanging="360"/>
      </w:pPr>
      <w:rPr>
        <w:rFonts w:ascii="Cambria" w:eastAsia="Calibri" w:hAnsi="Cambria" w:cs="Times New Roman"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0B892628"/>
    <w:multiLevelType w:val="hybridMultilevel"/>
    <w:tmpl w:val="849024EA"/>
    <w:lvl w:ilvl="0" w:tplc="C0C8605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2F5A3EA8"/>
    <w:multiLevelType w:val="hybridMultilevel"/>
    <w:tmpl w:val="91D4DD88"/>
    <w:lvl w:ilvl="0" w:tplc="FB2ED128">
      <w:start w:val="1"/>
      <w:numFmt w:val="lowerLetter"/>
      <w:lvlText w:val="%1."/>
      <w:lvlJc w:val="left"/>
      <w:pPr>
        <w:ind w:left="1276" w:hanging="360"/>
      </w:pPr>
      <w:rPr>
        <w:rFonts w:hint="default"/>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6" w15:restartNumberingAfterBreak="0">
    <w:nsid w:val="47066BB3"/>
    <w:multiLevelType w:val="hybridMultilevel"/>
    <w:tmpl w:val="9E34D5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7EE178D"/>
    <w:multiLevelType w:val="hybridMultilevel"/>
    <w:tmpl w:val="447490F4"/>
    <w:lvl w:ilvl="0" w:tplc="1C8C6E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6EB56936"/>
    <w:multiLevelType w:val="hybridMultilevel"/>
    <w:tmpl w:val="E438F72C"/>
    <w:lvl w:ilvl="0" w:tplc="873C8EFC">
      <w:start w:val="1"/>
      <w:numFmt w:val="lowerLetter"/>
      <w:lvlText w:val="%1."/>
      <w:lvlJc w:val="left"/>
      <w:pPr>
        <w:ind w:left="1276" w:hanging="360"/>
      </w:pPr>
      <w:rPr>
        <w:rFonts w:hint="default"/>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9" w15:restartNumberingAfterBreak="0">
    <w:nsid w:val="784C5A4B"/>
    <w:multiLevelType w:val="hybridMultilevel"/>
    <w:tmpl w:val="53042E5A"/>
    <w:lvl w:ilvl="0" w:tplc="BA36619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7CC743AA"/>
    <w:multiLevelType w:val="multilevel"/>
    <w:tmpl w:val="974CCDD4"/>
    <w:lvl w:ilvl="0">
      <w:start w:val="1"/>
      <w:numFmt w:val="decimal"/>
      <w:pStyle w:val="Judul1"/>
      <w:lvlText w:val="%1"/>
      <w:lvlJc w:val="left"/>
      <w:pPr>
        <w:tabs>
          <w:tab w:val="num" w:pos="432"/>
        </w:tabs>
        <w:ind w:left="432" w:hanging="432"/>
      </w:pPr>
      <w:rPr>
        <w:rFonts w:cs="Times New Roman" w:hint="default"/>
      </w:rPr>
    </w:lvl>
    <w:lvl w:ilvl="1">
      <w:start w:val="1"/>
      <w:numFmt w:val="decimal"/>
      <w:pStyle w:val="Judul2"/>
      <w:lvlText w:val="%1.%2"/>
      <w:lvlJc w:val="left"/>
      <w:pPr>
        <w:tabs>
          <w:tab w:val="num" w:pos="576"/>
        </w:tabs>
        <w:ind w:left="576" w:hanging="576"/>
      </w:pPr>
      <w:rPr>
        <w:rFonts w:cs="Times New Roman" w:hint="default"/>
      </w:rPr>
    </w:lvl>
    <w:lvl w:ilvl="2">
      <w:start w:val="1"/>
      <w:numFmt w:val="decimal"/>
      <w:pStyle w:val="Judul3"/>
      <w:lvlText w:val="%1.%2.%3"/>
      <w:lvlJc w:val="left"/>
      <w:pPr>
        <w:tabs>
          <w:tab w:val="num" w:pos="720"/>
        </w:tabs>
        <w:ind w:left="720" w:hanging="720"/>
      </w:pPr>
      <w:rPr>
        <w:rFonts w:cs="Times New Roman" w:hint="default"/>
      </w:rPr>
    </w:lvl>
    <w:lvl w:ilvl="3">
      <w:start w:val="1"/>
      <w:numFmt w:val="decimal"/>
      <w:pStyle w:val="Judul4"/>
      <w:lvlText w:val="%1.%2.%3.%4"/>
      <w:lvlJc w:val="left"/>
      <w:pPr>
        <w:tabs>
          <w:tab w:val="num" w:pos="864"/>
        </w:tabs>
        <w:ind w:left="864" w:hanging="864"/>
      </w:pPr>
      <w:rPr>
        <w:rFonts w:cs="Times New Roman" w:hint="default"/>
      </w:rPr>
    </w:lvl>
    <w:lvl w:ilvl="4">
      <w:start w:val="1"/>
      <w:numFmt w:val="decimal"/>
      <w:pStyle w:val="Judul5"/>
      <w:lvlText w:val="%1.%2.%3.%4.%5"/>
      <w:lvlJc w:val="left"/>
      <w:pPr>
        <w:tabs>
          <w:tab w:val="num" w:pos="1008"/>
        </w:tabs>
        <w:ind w:left="1008" w:hanging="1008"/>
      </w:pPr>
      <w:rPr>
        <w:rFonts w:cs="Times New Roman" w:hint="default"/>
      </w:rPr>
    </w:lvl>
    <w:lvl w:ilvl="5">
      <w:start w:val="1"/>
      <w:numFmt w:val="decimal"/>
      <w:pStyle w:val="Judul6"/>
      <w:lvlText w:val="%1.%2.%3.%4.%5.%6"/>
      <w:lvlJc w:val="left"/>
      <w:pPr>
        <w:tabs>
          <w:tab w:val="num" w:pos="1152"/>
        </w:tabs>
        <w:ind w:left="1152" w:hanging="1152"/>
      </w:pPr>
      <w:rPr>
        <w:rFonts w:cs="Times New Roman" w:hint="default"/>
      </w:rPr>
    </w:lvl>
    <w:lvl w:ilvl="6">
      <w:start w:val="1"/>
      <w:numFmt w:val="decimal"/>
      <w:pStyle w:val="Judul7"/>
      <w:lvlText w:val="%1.%2.%3.%4.%5.%6.%7"/>
      <w:lvlJc w:val="left"/>
      <w:pPr>
        <w:tabs>
          <w:tab w:val="num" w:pos="1296"/>
        </w:tabs>
        <w:ind w:left="1296" w:hanging="1296"/>
      </w:pPr>
      <w:rPr>
        <w:rFonts w:cs="Times New Roman" w:hint="default"/>
      </w:rPr>
    </w:lvl>
    <w:lvl w:ilvl="7">
      <w:start w:val="1"/>
      <w:numFmt w:val="decimal"/>
      <w:pStyle w:val="Judul8"/>
      <w:lvlText w:val="%1.%2.%3.%4.%5.%6.%7.%8"/>
      <w:lvlJc w:val="left"/>
      <w:pPr>
        <w:tabs>
          <w:tab w:val="num" w:pos="1440"/>
        </w:tabs>
        <w:ind w:left="1440" w:hanging="1440"/>
      </w:pPr>
      <w:rPr>
        <w:rFonts w:cs="Times New Roman" w:hint="default"/>
      </w:rPr>
    </w:lvl>
    <w:lvl w:ilvl="8">
      <w:start w:val="1"/>
      <w:numFmt w:val="decimal"/>
      <w:pStyle w:val="Judul9"/>
      <w:lvlText w:val="%1.%2.%3.%4.%5.%6.%7.%8.%9"/>
      <w:lvlJc w:val="left"/>
      <w:pPr>
        <w:tabs>
          <w:tab w:val="num" w:pos="1584"/>
        </w:tabs>
        <w:ind w:left="1584" w:hanging="1584"/>
      </w:pPr>
      <w:rPr>
        <w:rFonts w:cs="Times New Roman" w:hint="default"/>
      </w:rPr>
    </w:lvl>
  </w:abstractNum>
  <w:num w:numId="1">
    <w:abstractNumId w:val="10"/>
  </w:num>
  <w:num w:numId="2">
    <w:abstractNumId w:val="9"/>
  </w:num>
  <w:num w:numId="3">
    <w:abstractNumId w:val="8"/>
  </w:num>
  <w:num w:numId="4">
    <w:abstractNumId w:val="7"/>
  </w:num>
  <w:num w:numId="5">
    <w:abstractNumId w:val="4"/>
  </w:num>
  <w:num w:numId="6">
    <w:abstractNumId w:val="5"/>
  </w:num>
  <w:num w:numId="7">
    <w:abstractNumId w:val="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evenAndOddHeader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3MDczMTIwMDQzMjZX0lEKTi0uzszPAykwrQUAUa9O4CwAAAA="/>
  </w:docVars>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280"/>
    <w:rsid w:val="000046B6"/>
    <w:rsid w:val="00004777"/>
    <w:rsid w:val="000047BC"/>
    <w:rsid w:val="00004924"/>
    <w:rsid w:val="000049D8"/>
    <w:rsid w:val="00004BF3"/>
    <w:rsid w:val="0000510F"/>
    <w:rsid w:val="00005224"/>
    <w:rsid w:val="00006507"/>
    <w:rsid w:val="000066DA"/>
    <w:rsid w:val="00006768"/>
    <w:rsid w:val="00006947"/>
    <w:rsid w:val="00006961"/>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6AD"/>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297"/>
    <w:rsid w:val="00015520"/>
    <w:rsid w:val="00015D0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3EF"/>
    <w:rsid w:val="00021690"/>
    <w:rsid w:val="0002176C"/>
    <w:rsid w:val="00021A92"/>
    <w:rsid w:val="00021B5F"/>
    <w:rsid w:val="0002206B"/>
    <w:rsid w:val="000225AE"/>
    <w:rsid w:val="00022607"/>
    <w:rsid w:val="00022936"/>
    <w:rsid w:val="00022ADA"/>
    <w:rsid w:val="00022F66"/>
    <w:rsid w:val="00023123"/>
    <w:rsid w:val="000232A8"/>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9"/>
    <w:rsid w:val="00031C9E"/>
    <w:rsid w:val="00032042"/>
    <w:rsid w:val="000323ED"/>
    <w:rsid w:val="0003240A"/>
    <w:rsid w:val="0003242B"/>
    <w:rsid w:val="000328ED"/>
    <w:rsid w:val="00032972"/>
    <w:rsid w:val="0003309F"/>
    <w:rsid w:val="000331EE"/>
    <w:rsid w:val="0003352E"/>
    <w:rsid w:val="000336F1"/>
    <w:rsid w:val="000337CD"/>
    <w:rsid w:val="00033A07"/>
    <w:rsid w:val="00033A39"/>
    <w:rsid w:val="00033A7B"/>
    <w:rsid w:val="00033BAA"/>
    <w:rsid w:val="000341B1"/>
    <w:rsid w:val="0003434F"/>
    <w:rsid w:val="00034583"/>
    <w:rsid w:val="00034744"/>
    <w:rsid w:val="0003484F"/>
    <w:rsid w:val="00034B35"/>
    <w:rsid w:val="00034DCF"/>
    <w:rsid w:val="00034DF7"/>
    <w:rsid w:val="00034E6A"/>
    <w:rsid w:val="000355AB"/>
    <w:rsid w:val="00035797"/>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2CF"/>
    <w:rsid w:val="000435E8"/>
    <w:rsid w:val="0004424A"/>
    <w:rsid w:val="00044382"/>
    <w:rsid w:val="0004480D"/>
    <w:rsid w:val="000448D9"/>
    <w:rsid w:val="00044EB2"/>
    <w:rsid w:val="00044EC8"/>
    <w:rsid w:val="0004518A"/>
    <w:rsid w:val="000454C8"/>
    <w:rsid w:val="00045D5D"/>
    <w:rsid w:val="00045F25"/>
    <w:rsid w:val="00045F6E"/>
    <w:rsid w:val="000462ED"/>
    <w:rsid w:val="00046745"/>
    <w:rsid w:val="00046D03"/>
    <w:rsid w:val="0004750F"/>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2EA"/>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76"/>
    <w:rsid w:val="000665C7"/>
    <w:rsid w:val="00066D53"/>
    <w:rsid w:val="0006789F"/>
    <w:rsid w:val="000679DB"/>
    <w:rsid w:val="00070321"/>
    <w:rsid w:val="000707F4"/>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620"/>
    <w:rsid w:val="00081819"/>
    <w:rsid w:val="00081833"/>
    <w:rsid w:val="00081AAD"/>
    <w:rsid w:val="00081B21"/>
    <w:rsid w:val="00081CFD"/>
    <w:rsid w:val="0008282F"/>
    <w:rsid w:val="0008309B"/>
    <w:rsid w:val="00083474"/>
    <w:rsid w:val="00083989"/>
    <w:rsid w:val="000839ED"/>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FFF"/>
    <w:rsid w:val="00087155"/>
    <w:rsid w:val="000871DF"/>
    <w:rsid w:val="000873CC"/>
    <w:rsid w:val="00087505"/>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7EB"/>
    <w:rsid w:val="000938CD"/>
    <w:rsid w:val="00093B2E"/>
    <w:rsid w:val="0009479F"/>
    <w:rsid w:val="00094C1D"/>
    <w:rsid w:val="00094F11"/>
    <w:rsid w:val="0009571F"/>
    <w:rsid w:val="000957C4"/>
    <w:rsid w:val="00095B57"/>
    <w:rsid w:val="0009634C"/>
    <w:rsid w:val="000963E4"/>
    <w:rsid w:val="0009688D"/>
    <w:rsid w:val="000968C1"/>
    <w:rsid w:val="00096DB8"/>
    <w:rsid w:val="000970D2"/>
    <w:rsid w:val="000971C0"/>
    <w:rsid w:val="000979D7"/>
    <w:rsid w:val="00097C27"/>
    <w:rsid w:val="00097FCC"/>
    <w:rsid w:val="00097FEA"/>
    <w:rsid w:val="000A06E3"/>
    <w:rsid w:val="000A1026"/>
    <w:rsid w:val="000A12EC"/>
    <w:rsid w:val="000A139F"/>
    <w:rsid w:val="000A15D7"/>
    <w:rsid w:val="000A1721"/>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DB1"/>
    <w:rsid w:val="000B2175"/>
    <w:rsid w:val="000B2C20"/>
    <w:rsid w:val="000B2EBD"/>
    <w:rsid w:val="000B3082"/>
    <w:rsid w:val="000B3641"/>
    <w:rsid w:val="000B382C"/>
    <w:rsid w:val="000B3E07"/>
    <w:rsid w:val="000B4170"/>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7C4"/>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35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1E51"/>
    <w:rsid w:val="000E256A"/>
    <w:rsid w:val="000E2B69"/>
    <w:rsid w:val="000E2BAB"/>
    <w:rsid w:val="000E2CE6"/>
    <w:rsid w:val="000E2D6E"/>
    <w:rsid w:val="000E2F73"/>
    <w:rsid w:val="000E3039"/>
    <w:rsid w:val="000E32D1"/>
    <w:rsid w:val="000E35BC"/>
    <w:rsid w:val="000E36CF"/>
    <w:rsid w:val="000E374D"/>
    <w:rsid w:val="000E37BD"/>
    <w:rsid w:val="000E37E3"/>
    <w:rsid w:val="000E3826"/>
    <w:rsid w:val="000E39E7"/>
    <w:rsid w:val="000E3A10"/>
    <w:rsid w:val="000E3D6F"/>
    <w:rsid w:val="000E4027"/>
    <w:rsid w:val="000E4148"/>
    <w:rsid w:val="000E426C"/>
    <w:rsid w:val="000E484F"/>
    <w:rsid w:val="000E49F8"/>
    <w:rsid w:val="000E4C46"/>
    <w:rsid w:val="000E4E73"/>
    <w:rsid w:val="000E5026"/>
    <w:rsid w:val="000E519F"/>
    <w:rsid w:val="000E58B6"/>
    <w:rsid w:val="000E58EF"/>
    <w:rsid w:val="000E60F1"/>
    <w:rsid w:val="000E614C"/>
    <w:rsid w:val="000E6350"/>
    <w:rsid w:val="000E686C"/>
    <w:rsid w:val="000E6E01"/>
    <w:rsid w:val="000E7467"/>
    <w:rsid w:val="000E7854"/>
    <w:rsid w:val="000E78EA"/>
    <w:rsid w:val="000F0222"/>
    <w:rsid w:val="000F032A"/>
    <w:rsid w:val="000F043F"/>
    <w:rsid w:val="000F044A"/>
    <w:rsid w:val="000F06C4"/>
    <w:rsid w:val="000F0A9C"/>
    <w:rsid w:val="000F0B30"/>
    <w:rsid w:val="000F0F74"/>
    <w:rsid w:val="000F1045"/>
    <w:rsid w:val="000F1231"/>
    <w:rsid w:val="000F12D1"/>
    <w:rsid w:val="000F1474"/>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5EE"/>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A74"/>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1D"/>
    <w:rsid w:val="00127072"/>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8F3"/>
    <w:rsid w:val="001409DD"/>
    <w:rsid w:val="0014127D"/>
    <w:rsid w:val="0014144D"/>
    <w:rsid w:val="00141472"/>
    <w:rsid w:val="001414D8"/>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4E6"/>
    <w:rsid w:val="00160594"/>
    <w:rsid w:val="001606B9"/>
    <w:rsid w:val="00160819"/>
    <w:rsid w:val="00160AFD"/>
    <w:rsid w:val="00160B38"/>
    <w:rsid w:val="00161446"/>
    <w:rsid w:val="00161B84"/>
    <w:rsid w:val="001631FD"/>
    <w:rsid w:val="001635D0"/>
    <w:rsid w:val="00163EB8"/>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3F20"/>
    <w:rsid w:val="00174109"/>
    <w:rsid w:val="00174D2B"/>
    <w:rsid w:val="00174DF4"/>
    <w:rsid w:val="00174F3E"/>
    <w:rsid w:val="00174FDF"/>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5EE5"/>
    <w:rsid w:val="00186117"/>
    <w:rsid w:val="0018628E"/>
    <w:rsid w:val="00186355"/>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35E"/>
    <w:rsid w:val="0019450C"/>
    <w:rsid w:val="00194A27"/>
    <w:rsid w:val="00194FCC"/>
    <w:rsid w:val="00195422"/>
    <w:rsid w:val="0019585B"/>
    <w:rsid w:val="001958BC"/>
    <w:rsid w:val="00195986"/>
    <w:rsid w:val="00195C1F"/>
    <w:rsid w:val="001962CF"/>
    <w:rsid w:val="001962E3"/>
    <w:rsid w:val="001968E3"/>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87"/>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ABD"/>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1E50"/>
    <w:rsid w:val="001D23D4"/>
    <w:rsid w:val="001D2861"/>
    <w:rsid w:val="001D2926"/>
    <w:rsid w:val="001D29E7"/>
    <w:rsid w:val="001D30BE"/>
    <w:rsid w:val="001D3306"/>
    <w:rsid w:val="001D3354"/>
    <w:rsid w:val="001D347D"/>
    <w:rsid w:val="001D3542"/>
    <w:rsid w:val="001D3714"/>
    <w:rsid w:val="001D3FA3"/>
    <w:rsid w:val="001D44AD"/>
    <w:rsid w:val="001D4659"/>
    <w:rsid w:val="001D4A17"/>
    <w:rsid w:val="001D4FA8"/>
    <w:rsid w:val="001D58BD"/>
    <w:rsid w:val="001D5B1C"/>
    <w:rsid w:val="001D5CC7"/>
    <w:rsid w:val="001D65E5"/>
    <w:rsid w:val="001D6850"/>
    <w:rsid w:val="001D6BA6"/>
    <w:rsid w:val="001D720E"/>
    <w:rsid w:val="001D7243"/>
    <w:rsid w:val="001D7960"/>
    <w:rsid w:val="001D7F70"/>
    <w:rsid w:val="001E014B"/>
    <w:rsid w:val="001E04D2"/>
    <w:rsid w:val="001E08F3"/>
    <w:rsid w:val="001E1207"/>
    <w:rsid w:val="001E161A"/>
    <w:rsid w:val="001E1633"/>
    <w:rsid w:val="001E199A"/>
    <w:rsid w:val="001E1A01"/>
    <w:rsid w:val="001E1C04"/>
    <w:rsid w:val="001E1D81"/>
    <w:rsid w:val="001E2361"/>
    <w:rsid w:val="001E24FE"/>
    <w:rsid w:val="001E265B"/>
    <w:rsid w:val="001E2EC0"/>
    <w:rsid w:val="001E302A"/>
    <w:rsid w:val="001E3A4E"/>
    <w:rsid w:val="001E3B5B"/>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303D"/>
    <w:rsid w:val="001F31A5"/>
    <w:rsid w:val="001F393C"/>
    <w:rsid w:val="001F3DA6"/>
    <w:rsid w:val="001F4384"/>
    <w:rsid w:val="001F4442"/>
    <w:rsid w:val="001F44B5"/>
    <w:rsid w:val="001F451D"/>
    <w:rsid w:val="001F4625"/>
    <w:rsid w:val="001F4A8A"/>
    <w:rsid w:val="001F4B26"/>
    <w:rsid w:val="001F4D7F"/>
    <w:rsid w:val="001F526C"/>
    <w:rsid w:val="001F5484"/>
    <w:rsid w:val="001F54E2"/>
    <w:rsid w:val="001F700F"/>
    <w:rsid w:val="001F71BB"/>
    <w:rsid w:val="001F77C1"/>
    <w:rsid w:val="001F7970"/>
    <w:rsid w:val="002000BD"/>
    <w:rsid w:val="002008F3"/>
    <w:rsid w:val="002008F8"/>
    <w:rsid w:val="00200979"/>
    <w:rsid w:val="00200ABB"/>
    <w:rsid w:val="002016C3"/>
    <w:rsid w:val="00201E5B"/>
    <w:rsid w:val="00201F86"/>
    <w:rsid w:val="002020BF"/>
    <w:rsid w:val="00202859"/>
    <w:rsid w:val="0020330B"/>
    <w:rsid w:val="00203842"/>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6E9D"/>
    <w:rsid w:val="0020724B"/>
    <w:rsid w:val="00207DED"/>
    <w:rsid w:val="00210316"/>
    <w:rsid w:val="00210591"/>
    <w:rsid w:val="002107D3"/>
    <w:rsid w:val="002109B0"/>
    <w:rsid w:val="00210A02"/>
    <w:rsid w:val="00210AA8"/>
    <w:rsid w:val="002116F0"/>
    <w:rsid w:val="00211877"/>
    <w:rsid w:val="002119FE"/>
    <w:rsid w:val="00211CBC"/>
    <w:rsid w:val="00211D15"/>
    <w:rsid w:val="00211DBF"/>
    <w:rsid w:val="00211EB2"/>
    <w:rsid w:val="002123F7"/>
    <w:rsid w:val="00212422"/>
    <w:rsid w:val="00212898"/>
    <w:rsid w:val="00212968"/>
    <w:rsid w:val="00212F90"/>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237"/>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280B"/>
    <w:rsid w:val="00233924"/>
    <w:rsid w:val="00233A87"/>
    <w:rsid w:val="00233D7D"/>
    <w:rsid w:val="00233FEB"/>
    <w:rsid w:val="00234236"/>
    <w:rsid w:val="002342FE"/>
    <w:rsid w:val="002344F9"/>
    <w:rsid w:val="002346B6"/>
    <w:rsid w:val="00234B31"/>
    <w:rsid w:val="00234C08"/>
    <w:rsid w:val="00234E56"/>
    <w:rsid w:val="002357CF"/>
    <w:rsid w:val="0023589A"/>
    <w:rsid w:val="00235B60"/>
    <w:rsid w:val="00235DB3"/>
    <w:rsid w:val="00235DF2"/>
    <w:rsid w:val="00235FAC"/>
    <w:rsid w:val="0023613D"/>
    <w:rsid w:val="002361F2"/>
    <w:rsid w:val="0023677D"/>
    <w:rsid w:val="00236ADF"/>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A82"/>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23"/>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416"/>
    <w:rsid w:val="002859DE"/>
    <w:rsid w:val="00285C69"/>
    <w:rsid w:val="00285E74"/>
    <w:rsid w:val="00286640"/>
    <w:rsid w:val="002866E6"/>
    <w:rsid w:val="0028687D"/>
    <w:rsid w:val="002874D5"/>
    <w:rsid w:val="00287663"/>
    <w:rsid w:val="00287F4B"/>
    <w:rsid w:val="00287F7E"/>
    <w:rsid w:val="002903CA"/>
    <w:rsid w:val="0029044C"/>
    <w:rsid w:val="0029062C"/>
    <w:rsid w:val="0029075D"/>
    <w:rsid w:val="00290966"/>
    <w:rsid w:val="00290B44"/>
    <w:rsid w:val="00290C3C"/>
    <w:rsid w:val="002911E5"/>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4C"/>
    <w:rsid w:val="002B0AA4"/>
    <w:rsid w:val="002B133E"/>
    <w:rsid w:val="002B1C39"/>
    <w:rsid w:val="002B1E26"/>
    <w:rsid w:val="002B1EE0"/>
    <w:rsid w:val="002B2018"/>
    <w:rsid w:val="002B22C8"/>
    <w:rsid w:val="002B26F4"/>
    <w:rsid w:val="002B298A"/>
    <w:rsid w:val="002B2F71"/>
    <w:rsid w:val="002B3291"/>
    <w:rsid w:val="002B36F2"/>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747"/>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6C1"/>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6A58"/>
    <w:rsid w:val="002D71F8"/>
    <w:rsid w:val="002D726E"/>
    <w:rsid w:val="002D7481"/>
    <w:rsid w:val="002D7640"/>
    <w:rsid w:val="002D7AA6"/>
    <w:rsid w:val="002E0279"/>
    <w:rsid w:val="002E03A7"/>
    <w:rsid w:val="002E06A9"/>
    <w:rsid w:val="002E06C4"/>
    <w:rsid w:val="002E06E6"/>
    <w:rsid w:val="002E0AFB"/>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70AC"/>
    <w:rsid w:val="002E752C"/>
    <w:rsid w:val="002E7644"/>
    <w:rsid w:val="002E76E8"/>
    <w:rsid w:val="002E7BF1"/>
    <w:rsid w:val="002E7E7E"/>
    <w:rsid w:val="002F0036"/>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8C"/>
    <w:rsid w:val="002F30F5"/>
    <w:rsid w:val="002F32EF"/>
    <w:rsid w:val="002F3390"/>
    <w:rsid w:val="002F3D5D"/>
    <w:rsid w:val="002F3D71"/>
    <w:rsid w:val="002F444E"/>
    <w:rsid w:val="002F47DD"/>
    <w:rsid w:val="002F4C97"/>
    <w:rsid w:val="002F52D7"/>
    <w:rsid w:val="002F5614"/>
    <w:rsid w:val="002F586A"/>
    <w:rsid w:val="002F5987"/>
    <w:rsid w:val="002F70F5"/>
    <w:rsid w:val="002F7360"/>
    <w:rsid w:val="002F7963"/>
    <w:rsid w:val="003001D3"/>
    <w:rsid w:val="00300294"/>
    <w:rsid w:val="003002EF"/>
    <w:rsid w:val="00300369"/>
    <w:rsid w:val="00300522"/>
    <w:rsid w:val="00300735"/>
    <w:rsid w:val="00300974"/>
    <w:rsid w:val="00300E3E"/>
    <w:rsid w:val="00300E91"/>
    <w:rsid w:val="00301176"/>
    <w:rsid w:val="0030199F"/>
    <w:rsid w:val="003019B6"/>
    <w:rsid w:val="00301BD4"/>
    <w:rsid w:val="00302074"/>
    <w:rsid w:val="003020BB"/>
    <w:rsid w:val="003020F4"/>
    <w:rsid w:val="00302E94"/>
    <w:rsid w:val="00302ED9"/>
    <w:rsid w:val="00303268"/>
    <w:rsid w:val="003037C9"/>
    <w:rsid w:val="003040FF"/>
    <w:rsid w:val="0030453C"/>
    <w:rsid w:val="003045EF"/>
    <w:rsid w:val="00304885"/>
    <w:rsid w:val="00304C8E"/>
    <w:rsid w:val="00304D0E"/>
    <w:rsid w:val="00304DA0"/>
    <w:rsid w:val="00305050"/>
    <w:rsid w:val="003056CA"/>
    <w:rsid w:val="00305F85"/>
    <w:rsid w:val="0030649E"/>
    <w:rsid w:val="00307226"/>
    <w:rsid w:val="003073A5"/>
    <w:rsid w:val="00307436"/>
    <w:rsid w:val="003076E4"/>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476"/>
    <w:rsid w:val="00314A24"/>
    <w:rsid w:val="00314B4B"/>
    <w:rsid w:val="00315662"/>
    <w:rsid w:val="003156A4"/>
    <w:rsid w:val="00315A1E"/>
    <w:rsid w:val="00315B7C"/>
    <w:rsid w:val="00316743"/>
    <w:rsid w:val="0031678B"/>
    <w:rsid w:val="00316A1F"/>
    <w:rsid w:val="00316A4B"/>
    <w:rsid w:val="00316B90"/>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D86"/>
    <w:rsid w:val="00322F49"/>
    <w:rsid w:val="00323BCE"/>
    <w:rsid w:val="0032425A"/>
    <w:rsid w:val="0032427A"/>
    <w:rsid w:val="003245C5"/>
    <w:rsid w:val="00324C69"/>
    <w:rsid w:val="003251D1"/>
    <w:rsid w:val="003251DC"/>
    <w:rsid w:val="0032523C"/>
    <w:rsid w:val="0032555D"/>
    <w:rsid w:val="003263BF"/>
    <w:rsid w:val="003264C5"/>
    <w:rsid w:val="00326909"/>
    <w:rsid w:val="00326B83"/>
    <w:rsid w:val="00326F1F"/>
    <w:rsid w:val="003276E7"/>
    <w:rsid w:val="003279BC"/>
    <w:rsid w:val="00327E28"/>
    <w:rsid w:val="00327E64"/>
    <w:rsid w:val="003302EB"/>
    <w:rsid w:val="00330386"/>
    <w:rsid w:val="00330458"/>
    <w:rsid w:val="00330BA6"/>
    <w:rsid w:val="003310F4"/>
    <w:rsid w:val="00331609"/>
    <w:rsid w:val="00331697"/>
    <w:rsid w:val="00331ACE"/>
    <w:rsid w:val="00331E53"/>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26E"/>
    <w:rsid w:val="003357BB"/>
    <w:rsid w:val="00335B28"/>
    <w:rsid w:val="00335C9F"/>
    <w:rsid w:val="003361A9"/>
    <w:rsid w:val="0033671F"/>
    <w:rsid w:val="00336EE1"/>
    <w:rsid w:val="0033738E"/>
    <w:rsid w:val="00337650"/>
    <w:rsid w:val="00340710"/>
    <w:rsid w:val="003413FB"/>
    <w:rsid w:val="0034161B"/>
    <w:rsid w:val="00341811"/>
    <w:rsid w:val="0034266D"/>
    <w:rsid w:val="003428B7"/>
    <w:rsid w:val="00342AFC"/>
    <w:rsid w:val="00342C26"/>
    <w:rsid w:val="00342CED"/>
    <w:rsid w:val="003433A5"/>
    <w:rsid w:val="003433D4"/>
    <w:rsid w:val="00343AD5"/>
    <w:rsid w:val="0034408E"/>
    <w:rsid w:val="0034418F"/>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CD9"/>
    <w:rsid w:val="00350E0C"/>
    <w:rsid w:val="003511F2"/>
    <w:rsid w:val="0035125A"/>
    <w:rsid w:val="00351A44"/>
    <w:rsid w:val="00351E76"/>
    <w:rsid w:val="0035227B"/>
    <w:rsid w:val="003522DD"/>
    <w:rsid w:val="003523CC"/>
    <w:rsid w:val="00352798"/>
    <w:rsid w:val="0035297E"/>
    <w:rsid w:val="00352B27"/>
    <w:rsid w:val="003532F1"/>
    <w:rsid w:val="00353E4F"/>
    <w:rsid w:val="003541B1"/>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6EE3"/>
    <w:rsid w:val="00376FB5"/>
    <w:rsid w:val="00377747"/>
    <w:rsid w:val="003777A2"/>
    <w:rsid w:val="00377C6A"/>
    <w:rsid w:val="00380BC4"/>
    <w:rsid w:val="00380C3A"/>
    <w:rsid w:val="00380CFA"/>
    <w:rsid w:val="00380D26"/>
    <w:rsid w:val="003812DD"/>
    <w:rsid w:val="00381A15"/>
    <w:rsid w:val="00381BFE"/>
    <w:rsid w:val="00381FA4"/>
    <w:rsid w:val="00382181"/>
    <w:rsid w:val="00382B89"/>
    <w:rsid w:val="00382CAE"/>
    <w:rsid w:val="00382DA9"/>
    <w:rsid w:val="00382DEB"/>
    <w:rsid w:val="003831A1"/>
    <w:rsid w:val="003831B6"/>
    <w:rsid w:val="003831DF"/>
    <w:rsid w:val="00383E65"/>
    <w:rsid w:val="00383F3F"/>
    <w:rsid w:val="00384325"/>
    <w:rsid w:val="00384538"/>
    <w:rsid w:val="00384705"/>
    <w:rsid w:val="00384C2A"/>
    <w:rsid w:val="003855C3"/>
    <w:rsid w:val="00385F1F"/>
    <w:rsid w:val="003870AB"/>
    <w:rsid w:val="00387EC0"/>
    <w:rsid w:val="0039001C"/>
    <w:rsid w:val="00390293"/>
    <w:rsid w:val="00390F5F"/>
    <w:rsid w:val="00390FA8"/>
    <w:rsid w:val="003911FF"/>
    <w:rsid w:val="0039170D"/>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E3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3EFA"/>
    <w:rsid w:val="003A41D1"/>
    <w:rsid w:val="003A426C"/>
    <w:rsid w:val="003A44DC"/>
    <w:rsid w:val="003A4939"/>
    <w:rsid w:val="003A5345"/>
    <w:rsid w:val="003A57A3"/>
    <w:rsid w:val="003A58BE"/>
    <w:rsid w:val="003A5EB1"/>
    <w:rsid w:val="003A5EC4"/>
    <w:rsid w:val="003A641E"/>
    <w:rsid w:val="003A6A5C"/>
    <w:rsid w:val="003A6CB1"/>
    <w:rsid w:val="003A6D05"/>
    <w:rsid w:val="003A772B"/>
    <w:rsid w:val="003A7C6F"/>
    <w:rsid w:val="003A7F37"/>
    <w:rsid w:val="003A7F45"/>
    <w:rsid w:val="003B0280"/>
    <w:rsid w:val="003B0709"/>
    <w:rsid w:val="003B083D"/>
    <w:rsid w:val="003B0EDD"/>
    <w:rsid w:val="003B1091"/>
    <w:rsid w:val="003B10C2"/>
    <w:rsid w:val="003B1794"/>
    <w:rsid w:val="003B2D1C"/>
    <w:rsid w:val="003B2DD6"/>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A9D"/>
    <w:rsid w:val="003C6E73"/>
    <w:rsid w:val="003C731F"/>
    <w:rsid w:val="003C7E77"/>
    <w:rsid w:val="003C7FBE"/>
    <w:rsid w:val="003D007E"/>
    <w:rsid w:val="003D058B"/>
    <w:rsid w:val="003D0C18"/>
    <w:rsid w:val="003D0EA2"/>
    <w:rsid w:val="003D108D"/>
    <w:rsid w:val="003D1270"/>
    <w:rsid w:val="003D17FC"/>
    <w:rsid w:val="003D1958"/>
    <w:rsid w:val="003D1A3C"/>
    <w:rsid w:val="003D1B26"/>
    <w:rsid w:val="003D1FAB"/>
    <w:rsid w:val="003D226C"/>
    <w:rsid w:val="003D2613"/>
    <w:rsid w:val="003D26E5"/>
    <w:rsid w:val="003D28C5"/>
    <w:rsid w:val="003D2982"/>
    <w:rsid w:val="003D3040"/>
    <w:rsid w:val="003D327D"/>
    <w:rsid w:val="003D3DF7"/>
    <w:rsid w:val="003D3F50"/>
    <w:rsid w:val="003D404A"/>
    <w:rsid w:val="003D446F"/>
    <w:rsid w:val="003D46BF"/>
    <w:rsid w:val="003D4C3D"/>
    <w:rsid w:val="003D4DA5"/>
    <w:rsid w:val="003D4E15"/>
    <w:rsid w:val="003D4F2A"/>
    <w:rsid w:val="003D4F82"/>
    <w:rsid w:val="003D5479"/>
    <w:rsid w:val="003D5535"/>
    <w:rsid w:val="003D5ADB"/>
    <w:rsid w:val="003D5C2F"/>
    <w:rsid w:val="003D5E33"/>
    <w:rsid w:val="003D639E"/>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EA7"/>
    <w:rsid w:val="003E4B6F"/>
    <w:rsid w:val="003E4CB4"/>
    <w:rsid w:val="003E4D1C"/>
    <w:rsid w:val="003E5563"/>
    <w:rsid w:val="003E5ED9"/>
    <w:rsid w:val="003E5F13"/>
    <w:rsid w:val="003E6372"/>
    <w:rsid w:val="003E63C3"/>
    <w:rsid w:val="003E67F0"/>
    <w:rsid w:val="003E6ACF"/>
    <w:rsid w:val="003E6AE0"/>
    <w:rsid w:val="003E72A7"/>
    <w:rsid w:val="003E7434"/>
    <w:rsid w:val="003E76DF"/>
    <w:rsid w:val="003E771C"/>
    <w:rsid w:val="003E7A39"/>
    <w:rsid w:val="003E7B69"/>
    <w:rsid w:val="003E7D41"/>
    <w:rsid w:val="003F0353"/>
    <w:rsid w:val="003F081B"/>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3A1"/>
    <w:rsid w:val="003F56F3"/>
    <w:rsid w:val="003F5BB1"/>
    <w:rsid w:val="003F5E3F"/>
    <w:rsid w:val="003F5FDF"/>
    <w:rsid w:val="003F6047"/>
    <w:rsid w:val="003F66B8"/>
    <w:rsid w:val="003F67BC"/>
    <w:rsid w:val="003F68C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29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20C"/>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17B"/>
    <w:rsid w:val="004255EC"/>
    <w:rsid w:val="00425757"/>
    <w:rsid w:val="00425765"/>
    <w:rsid w:val="00425989"/>
    <w:rsid w:val="00425E27"/>
    <w:rsid w:val="00426138"/>
    <w:rsid w:val="004266EF"/>
    <w:rsid w:val="00426899"/>
    <w:rsid w:val="0042690F"/>
    <w:rsid w:val="00426B9A"/>
    <w:rsid w:val="00426D39"/>
    <w:rsid w:val="00426DE8"/>
    <w:rsid w:val="00426E38"/>
    <w:rsid w:val="0042726A"/>
    <w:rsid w:val="0042745C"/>
    <w:rsid w:val="0042783A"/>
    <w:rsid w:val="0042795C"/>
    <w:rsid w:val="00427D90"/>
    <w:rsid w:val="00430094"/>
    <w:rsid w:val="004300AC"/>
    <w:rsid w:val="004301CD"/>
    <w:rsid w:val="0043024E"/>
    <w:rsid w:val="004303B3"/>
    <w:rsid w:val="004305C8"/>
    <w:rsid w:val="0043095E"/>
    <w:rsid w:val="00430F64"/>
    <w:rsid w:val="00431252"/>
    <w:rsid w:val="0043198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377C3"/>
    <w:rsid w:val="00440182"/>
    <w:rsid w:val="00440412"/>
    <w:rsid w:val="004405A7"/>
    <w:rsid w:val="00440698"/>
    <w:rsid w:val="0044072C"/>
    <w:rsid w:val="004409FF"/>
    <w:rsid w:val="00440BB1"/>
    <w:rsid w:val="00440D6A"/>
    <w:rsid w:val="00440E19"/>
    <w:rsid w:val="00440EBF"/>
    <w:rsid w:val="00440FA2"/>
    <w:rsid w:val="00441013"/>
    <w:rsid w:val="00441405"/>
    <w:rsid w:val="00441474"/>
    <w:rsid w:val="00441708"/>
    <w:rsid w:val="004419C7"/>
    <w:rsid w:val="00441CCB"/>
    <w:rsid w:val="00442A19"/>
    <w:rsid w:val="00442D0C"/>
    <w:rsid w:val="00442F8D"/>
    <w:rsid w:val="00443151"/>
    <w:rsid w:val="00443221"/>
    <w:rsid w:val="00443343"/>
    <w:rsid w:val="004434F1"/>
    <w:rsid w:val="004435A7"/>
    <w:rsid w:val="00443CD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92"/>
    <w:rsid w:val="00460BD2"/>
    <w:rsid w:val="00460F2F"/>
    <w:rsid w:val="00460F7A"/>
    <w:rsid w:val="0046160A"/>
    <w:rsid w:val="004618E7"/>
    <w:rsid w:val="00461A05"/>
    <w:rsid w:val="00461B94"/>
    <w:rsid w:val="00461BFF"/>
    <w:rsid w:val="00461D90"/>
    <w:rsid w:val="00462333"/>
    <w:rsid w:val="0046251F"/>
    <w:rsid w:val="00462525"/>
    <w:rsid w:val="00462996"/>
    <w:rsid w:val="00462AE6"/>
    <w:rsid w:val="004631F5"/>
    <w:rsid w:val="004637D6"/>
    <w:rsid w:val="00463BD4"/>
    <w:rsid w:val="00463D21"/>
    <w:rsid w:val="004641A3"/>
    <w:rsid w:val="00464821"/>
    <w:rsid w:val="00464B93"/>
    <w:rsid w:val="00464EF4"/>
    <w:rsid w:val="0046564D"/>
    <w:rsid w:val="00465BEC"/>
    <w:rsid w:val="00465DC0"/>
    <w:rsid w:val="00465E64"/>
    <w:rsid w:val="004663FE"/>
    <w:rsid w:val="00466733"/>
    <w:rsid w:val="00467133"/>
    <w:rsid w:val="00467146"/>
    <w:rsid w:val="00467263"/>
    <w:rsid w:val="00467283"/>
    <w:rsid w:val="00467952"/>
    <w:rsid w:val="00467BF1"/>
    <w:rsid w:val="004700B0"/>
    <w:rsid w:val="004701F0"/>
    <w:rsid w:val="00470315"/>
    <w:rsid w:val="00470338"/>
    <w:rsid w:val="0047038E"/>
    <w:rsid w:val="0047060F"/>
    <w:rsid w:val="00470624"/>
    <w:rsid w:val="004706F8"/>
    <w:rsid w:val="0047075C"/>
    <w:rsid w:val="00470C58"/>
    <w:rsid w:val="00471319"/>
    <w:rsid w:val="004713AE"/>
    <w:rsid w:val="00471507"/>
    <w:rsid w:val="0047193A"/>
    <w:rsid w:val="00471C09"/>
    <w:rsid w:val="00472291"/>
    <w:rsid w:val="0047250D"/>
    <w:rsid w:val="00472694"/>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A19"/>
    <w:rsid w:val="00474E9D"/>
    <w:rsid w:val="004750CC"/>
    <w:rsid w:val="004751CC"/>
    <w:rsid w:val="0047527B"/>
    <w:rsid w:val="00475547"/>
    <w:rsid w:val="0047577A"/>
    <w:rsid w:val="00475B33"/>
    <w:rsid w:val="00475FC2"/>
    <w:rsid w:val="004763C3"/>
    <w:rsid w:val="00476517"/>
    <w:rsid w:val="0047652E"/>
    <w:rsid w:val="00476763"/>
    <w:rsid w:val="0047749F"/>
    <w:rsid w:val="00477A59"/>
    <w:rsid w:val="00477ABE"/>
    <w:rsid w:val="004800E7"/>
    <w:rsid w:val="004806D0"/>
    <w:rsid w:val="00480BB3"/>
    <w:rsid w:val="00480C37"/>
    <w:rsid w:val="00480C3D"/>
    <w:rsid w:val="00480F4E"/>
    <w:rsid w:val="0048100A"/>
    <w:rsid w:val="0048189C"/>
    <w:rsid w:val="0048208C"/>
    <w:rsid w:val="004823EC"/>
    <w:rsid w:val="004826B8"/>
    <w:rsid w:val="0048313D"/>
    <w:rsid w:val="004831BE"/>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3DD"/>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4A1"/>
    <w:rsid w:val="004A685C"/>
    <w:rsid w:val="004A689E"/>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8A1"/>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849"/>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54"/>
    <w:rsid w:val="004D62B3"/>
    <w:rsid w:val="004D6591"/>
    <w:rsid w:val="004D6E4E"/>
    <w:rsid w:val="004D6FF5"/>
    <w:rsid w:val="004D7052"/>
    <w:rsid w:val="004D7159"/>
    <w:rsid w:val="004D78FF"/>
    <w:rsid w:val="004D79F9"/>
    <w:rsid w:val="004D7BF1"/>
    <w:rsid w:val="004D7D82"/>
    <w:rsid w:val="004D7F8F"/>
    <w:rsid w:val="004E024F"/>
    <w:rsid w:val="004E06D3"/>
    <w:rsid w:val="004E14AB"/>
    <w:rsid w:val="004E1A97"/>
    <w:rsid w:val="004E1B6A"/>
    <w:rsid w:val="004E1E26"/>
    <w:rsid w:val="004E2374"/>
    <w:rsid w:val="004E2395"/>
    <w:rsid w:val="004E25E1"/>
    <w:rsid w:val="004E2648"/>
    <w:rsid w:val="004E272D"/>
    <w:rsid w:val="004E2DF9"/>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499"/>
    <w:rsid w:val="004E76AA"/>
    <w:rsid w:val="004E76E4"/>
    <w:rsid w:val="004E7AC4"/>
    <w:rsid w:val="004E7C00"/>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6E57"/>
    <w:rsid w:val="0050721E"/>
    <w:rsid w:val="00507397"/>
    <w:rsid w:val="005074F7"/>
    <w:rsid w:val="00507552"/>
    <w:rsid w:val="005075CE"/>
    <w:rsid w:val="0050784C"/>
    <w:rsid w:val="00507FB4"/>
    <w:rsid w:val="005107FB"/>
    <w:rsid w:val="005109AC"/>
    <w:rsid w:val="00510F10"/>
    <w:rsid w:val="00510FAA"/>
    <w:rsid w:val="00511792"/>
    <w:rsid w:val="005117AB"/>
    <w:rsid w:val="005117D6"/>
    <w:rsid w:val="00511948"/>
    <w:rsid w:val="00511C81"/>
    <w:rsid w:val="00511CFD"/>
    <w:rsid w:val="0051202F"/>
    <w:rsid w:val="00512127"/>
    <w:rsid w:val="00512679"/>
    <w:rsid w:val="00512685"/>
    <w:rsid w:val="005126F4"/>
    <w:rsid w:val="00512765"/>
    <w:rsid w:val="00512CA0"/>
    <w:rsid w:val="0051336F"/>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792"/>
    <w:rsid w:val="00523CDC"/>
    <w:rsid w:val="0052412C"/>
    <w:rsid w:val="005248E6"/>
    <w:rsid w:val="005249E1"/>
    <w:rsid w:val="00524DF4"/>
    <w:rsid w:val="00524E38"/>
    <w:rsid w:val="0052586C"/>
    <w:rsid w:val="00525A35"/>
    <w:rsid w:val="00525C3F"/>
    <w:rsid w:val="00525C8E"/>
    <w:rsid w:val="005264BD"/>
    <w:rsid w:val="00526702"/>
    <w:rsid w:val="005267EF"/>
    <w:rsid w:val="00526AF2"/>
    <w:rsid w:val="00526C05"/>
    <w:rsid w:val="00526F83"/>
    <w:rsid w:val="00527607"/>
    <w:rsid w:val="00527634"/>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46F"/>
    <w:rsid w:val="00533573"/>
    <w:rsid w:val="005335C8"/>
    <w:rsid w:val="00533758"/>
    <w:rsid w:val="00533952"/>
    <w:rsid w:val="00533BBD"/>
    <w:rsid w:val="00533D59"/>
    <w:rsid w:val="00533E39"/>
    <w:rsid w:val="00533E7F"/>
    <w:rsid w:val="00534009"/>
    <w:rsid w:val="0053450D"/>
    <w:rsid w:val="0053452D"/>
    <w:rsid w:val="00534B80"/>
    <w:rsid w:val="00534BE9"/>
    <w:rsid w:val="00534E61"/>
    <w:rsid w:val="00535A16"/>
    <w:rsid w:val="00536048"/>
    <w:rsid w:val="005369EF"/>
    <w:rsid w:val="00536F1C"/>
    <w:rsid w:val="00537129"/>
    <w:rsid w:val="005373AF"/>
    <w:rsid w:val="00537780"/>
    <w:rsid w:val="00537D4B"/>
    <w:rsid w:val="00537F91"/>
    <w:rsid w:val="00540C17"/>
    <w:rsid w:val="00541306"/>
    <w:rsid w:val="0054132E"/>
    <w:rsid w:val="00541404"/>
    <w:rsid w:val="00541E46"/>
    <w:rsid w:val="00542F53"/>
    <w:rsid w:val="00543796"/>
    <w:rsid w:val="00543BE6"/>
    <w:rsid w:val="00543C29"/>
    <w:rsid w:val="00543E13"/>
    <w:rsid w:val="005440AC"/>
    <w:rsid w:val="005440D7"/>
    <w:rsid w:val="00544154"/>
    <w:rsid w:val="00544382"/>
    <w:rsid w:val="00544916"/>
    <w:rsid w:val="00544ADF"/>
    <w:rsid w:val="00544ECF"/>
    <w:rsid w:val="00544F11"/>
    <w:rsid w:val="00544F21"/>
    <w:rsid w:val="00545230"/>
    <w:rsid w:val="0054560C"/>
    <w:rsid w:val="0054592E"/>
    <w:rsid w:val="00545AC8"/>
    <w:rsid w:val="00545DC1"/>
    <w:rsid w:val="00545EEA"/>
    <w:rsid w:val="0054675A"/>
    <w:rsid w:val="0054724C"/>
    <w:rsid w:val="005473F5"/>
    <w:rsid w:val="005501E6"/>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48F0"/>
    <w:rsid w:val="00554D4B"/>
    <w:rsid w:val="005551DD"/>
    <w:rsid w:val="005556F4"/>
    <w:rsid w:val="00555BA9"/>
    <w:rsid w:val="00555D56"/>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22AF"/>
    <w:rsid w:val="00562309"/>
    <w:rsid w:val="0056232A"/>
    <w:rsid w:val="005623BA"/>
    <w:rsid w:val="005628C3"/>
    <w:rsid w:val="00563512"/>
    <w:rsid w:val="00563548"/>
    <w:rsid w:val="005635AE"/>
    <w:rsid w:val="0056406C"/>
    <w:rsid w:val="005646D8"/>
    <w:rsid w:val="00564A1D"/>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924"/>
    <w:rsid w:val="00583A51"/>
    <w:rsid w:val="00583E93"/>
    <w:rsid w:val="00584273"/>
    <w:rsid w:val="005842F9"/>
    <w:rsid w:val="00584308"/>
    <w:rsid w:val="00584429"/>
    <w:rsid w:val="005844E8"/>
    <w:rsid w:val="00585029"/>
    <w:rsid w:val="00585385"/>
    <w:rsid w:val="00585433"/>
    <w:rsid w:val="005859A4"/>
    <w:rsid w:val="00585E97"/>
    <w:rsid w:val="00586189"/>
    <w:rsid w:val="005864C1"/>
    <w:rsid w:val="00586B56"/>
    <w:rsid w:val="00586ED4"/>
    <w:rsid w:val="00587485"/>
    <w:rsid w:val="00587992"/>
    <w:rsid w:val="005879FB"/>
    <w:rsid w:val="0059023F"/>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79E"/>
    <w:rsid w:val="00595AD1"/>
    <w:rsid w:val="00595C0B"/>
    <w:rsid w:val="00595CD0"/>
    <w:rsid w:val="00595E21"/>
    <w:rsid w:val="005961E8"/>
    <w:rsid w:val="005965BC"/>
    <w:rsid w:val="00596897"/>
    <w:rsid w:val="0059689F"/>
    <w:rsid w:val="00596C99"/>
    <w:rsid w:val="00596E64"/>
    <w:rsid w:val="00597008"/>
    <w:rsid w:val="005972F1"/>
    <w:rsid w:val="005A018A"/>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C2F"/>
    <w:rsid w:val="005A5C7B"/>
    <w:rsid w:val="005A5CF7"/>
    <w:rsid w:val="005A6931"/>
    <w:rsid w:val="005A6E8A"/>
    <w:rsid w:val="005A701A"/>
    <w:rsid w:val="005A7087"/>
    <w:rsid w:val="005A74B9"/>
    <w:rsid w:val="005A7A74"/>
    <w:rsid w:val="005A7B07"/>
    <w:rsid w:val="005A7C84"/>
    <w:rsid w:val="005A7DDA"/>
    <w:rsid w:val="005A7FC0"/>
    <w:rsid w:val="005B015C"/>
    <w:rsid w:val="005B06BC"/>
    <w:rsid w:val="005B0D41"/>
    <w:rsid w:val="005B0DB6"/>
    <w:rsid w:val="005B0F93"/>
    <w:rsid w:val="005B1195"/>
    <w:rsid w:val="005B158B"/>
    <w:rsid w:val="005B18D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B33"/>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F0D"/>
    <w:rsid w:val="005D1433"/>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09D"/>
    <w:rsid w:val="005D415D"/>
    <w:rsid w:val="005D4348"/>
    <w:rsid w:val="005D4377"/>
    <w:rsid w:val="005D43AB"/>
    <w:rsid w:val="005D48B3"/>
    <w:rsid w:val="005D4964"/>
    <w:rsid w:val="005D498E"/>
    <w:rsid w:val="005D4C86"/>
    <w:rsid w:val="005D5212"/>
    <w:rsid w:val="005D53FA"/>
    <w:rsid w:val="005D5515"/>
    <w:rsid w:val="005D5713"/>
    <w:rsid w:val="005D5C3C"/>
    <w:rsid w:val="005D62C2"/>
    <w:rsid w:val="005D6621"/>
    <w:rsid w:val="005D6895"/>
    <w:rsid w:val="005D6CB5"/>
    <w:rsid w:val="005D6D2B"/>
    <w:rsid w:val="005D70C6"/>
    <w:rsid w:val="005D7318"/>
    <w:rsid w:val="005D7A8C"/>
    <w:rsid w:val="005D7C6D"/>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FB"/>
    <w:rsid w:val="005E6230"/>
    <w:rsid w:val="005E6238"/>
    <w:rsid w:val="005E6260"/>
    <w:rsid w:val="005E67CF"/>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57B"/>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5DF3"/>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44B3"/>
    <w:rsid w:val="0061516C"/>
    <w:rsid w:val="00615334"/>
    <w:rsid w:val="006154B2"/>
    <w:rsid w:val="0061555A"/>
    <w:rsid w:val="00615A09"/>
    <w:rsid w:val="00615A55"/>
    <w:rsid w:val="00615AD4"/>
    <w:rsid w:val="00615E7F"/>
    <w:rsid w:val="00615F71"/>
    <w:rsid w:val="006167CA"/>
    <w:rsid w:val="00616D45"/>
    <w:rsid w:val="00616D93"/>
    <w:rsid w:val="00616D9B"/>
    <w:rsid w:val="00616FE8"/>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BB8"/>
    <w:rsid w:val="00630CF8"/>
    <w:rsid w:val="00630E59"/>
    <w:rsid w:val="00630EC0"/>
    <w:rsid w:val="0063126A"/>
    <w:rsid w:val="00631425"/>
    <w:rsid w:val="00631707"/>
    <w:rsid w:val="00632A4B"/>
    <w:rsid w:val="00632AFB"/>
    <w:rsid w:val="00632BE9"/>
    <w:rsid w:val="00632BFE"/>
    <w:rsid w:val="006333BC"/>
    <w:rsid w:val="006333FF"/>
    <w:rsid w:val="00633821"/>
    <w:rsid w:val="0063405D"/>
    <w:rsid w:val="00634067"/>
    <w:rsid w:val="0063431D"/>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40A"/>
    <w:rsid w:val="00643505"/>
    <w:rsid w:val="006436B7"/>
    <w:rsid w:val="006439BB"/>
    <w:rsid w:val="0064426E"/>
    <w:rsid w:val="00644716"/>
    <w:rsid w:val="00644B7E"/>
    <w:rsid w:val="00644B80"/>
    <w:rsid w:val="00644CD6"/>
    <w:rsid w:val="00645091"/>
    <w:rsid w:val="0064568E"/>
    <w:rsid w:val="006457A9"/>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11D6"/>
    <w:rsid w:val="006519CA"/>
    <w:rsid w:val="00651AC4"/>
    <w:rsid w:val="00651E69"/>
    <w:rsid w:val="00651FBA"/>
    <w:rsid w:val="006521C9"/>
    <w:rsid w:val="006522C5"/>
    <w:rsid w:val="00652623"/>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C3B"/>
    <w:rsid w:val="00661348"/>
    <w:rsid w:val="00661597"/>
    <w:rsid w:val="0066199B"/>
    <w:rsid w:val="00661CB7"/>
    <w:rsid w:val="0066212B"/>
    <w:rsid w:val="00662266"/>
    <w:rsid w:val="006624D9"/>
    <w:rsid w:val="00662642"/>
    <w:rsid w:val="006627E0"/>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48B"/>
    <w:rsid w:val="006945C9"/>
    <w:rsid w:val="00694604"/>
    <w:rsid w:val="0069474B"/>
    <w:rsid w:val="00694A57"/>
    <w:rsid w:val="00694BF1"/>
    <w:rsid w:val="00694C94"/>
    <w:rsid w:val="00695168"/>
    <w:rsid w:val="00695460"/>
    <w:rsid w:val="00695E3C"/>
    <w:rsid w:val="0069622F"/>
    <w:rsid w:val="0069696E"/>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9D"/>
    <w:rsid w:val="006C62FA"/>
    <w:rsid w:val="006C685A"/>
    <w:rsid w:val="006C68BF"/>
    <w:rsid w:val="006C6AB6"/>
    <w:rsid w:val="006C7140"/>
    <w:rsid w:val="006C788B"/>
    <w:rsid w:val="006C79AF"/>
    <w:rsid w:val="006C7AD2"/>
    <w:rsid w:val="006C7CB3"/>
    <w:rsid w:val="006D027A"/>
    <w:rsid w:val="006D03FA"/>
    <w:rsid w:val="006D0C9B"/>
    <w:rsid w:val="006D13A6"/>
    <w:rsid w:val="006D1B76"/>
    <w:rsid w:val="006D1E9C"/>
    <w:rsid w:val="006D1F76"/>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907"/>
    <w:rsid w:val="006E1AFA"/>
    <w:rsid w:val="006E1BA4"/>
    <w:rsid w:val="006E1C76"/>
    <w:rsid w:val="006E2023"/>
    <w:rsid w:val="006E23AF"/>
    <w:rsid w:val="006E2468"/>
    <w:rsid w:val="006E24E5"/>
    <w:rsid w:val="006E26CB"/>
    <w:rsid w:val="006E2B6C"/>
    <w:rsid w:val="006E32A4"/>
    <w:rsid w:val="006E49F0"/>
    <w:rsid w:val="006E4AE6"/>
    <w:rsid w:val="006E4B3E"/>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D97"/>
    <w:rsid w:val="006F0FA0"/>
    <w:rsid w:val="006F1124"/>
    <w:rsid w:val="006F1582"/>
    <w:rsid w:val="006F1E18"/>
    <w:rsid w:val="006F22B1"/>
    <w:rsid w:val="006F23C4"/>
    <w:rsid w:val="006F2818"/>
    <w:rsid w:val="006F2B1F"/>
    <w:rsid w:val="006F2FED"/>
    <w:rsid w:val="006F34CA"/>
    <w:rsid w:val="006F38F9"/>
    <w:rsid w:val="006F3B5C"/>
    <w:rsid w:val="006F3BE5"/>
    <w:rsid w:val="006F3CC4"/>
    <w:rsid w:val="006F3CDD"/>
    <w:rsid w:val="006F41D8"/>
    <w:rsid w:val="006F41F0"/>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246"/>
    <w:rsid w:val="00715318"/>
    <w:rsid w:val="00715493"/>
    <w:rsid w:val="007154C2"/>
    <w:rsid w:val="007155D8"/>
    <w:rsid w:val="007156ED"/>
    <w:rsid w:val="007157C2"/>
    <w:rsid w:val="007159D0"/>
    <w:rsid w:val="00715BCD"/>
    <w:rsid w:val="00715ED0"/>
    <w:rsid w:val="007160A0"/>
    <w:rsid w:val="007160D7"/>
    <w:rsid w:val="0071610C"/>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B8F"/>
    <w:rsid w:val="00723D92"/>
    <w:rsid w:val="00723E02"/>
    <w:rsid w:val="00724199"/>
    <w:rsid w:val="007246A4"/>
    <w:rsid w:val="007247E8"/>
    <w:rsid w:val="00724837"/>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7E7"/>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687"/>
    <w:rsid w:val="00750A78"/>
    <w:rsid w:val="00750BA8"/>
    <w:rsid w:val="00750C0F"/>
    <w:rsid w:val="007512E0"/>
    <w:rsid w:val="007525C1"/>
    <w:rsid w:val="007526E5"/>
    <w:rsid w:val="00752844"/>
    <w:rsid w:val="00752E96"/>
    <w:rsid w:val="00752F6D"/>
    <w:rsid w:val="00753167"/>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3A5"/>
    <w:rsid w:val="00770ADE"/>
    <w:rsid w:val="00770B98"/>
    <w:rsid w:val="00770D3D"/>
    <w:rsid w:val="00771097"/>
    <w:rsid w:val="007712B5"/>
    <w:rsid w:val="00771826"/>
    <w:rsid w:val="00771833"/>
    <w:rsid w:val="00772124"/>
    <w:rsid w:val="0077289A"/>
    <w:rsid w:val="00772C6A"/>
    <w:rsid w:val="00773059"/>
    <w:rsid w:val="00773852"/>
    <w:rsid w:val="007738AD"/>
    <w:rsid w:val="00773AE7"/>
    <w:rsid w:val="007745F7"/>
    <w:rsid w:val="00774C11"/>
    <w:rsid w:val="00774CF2"/>
    <w:rsid w:val="0077515E"/>
    <w:rsid w:val="007752CE"/>
    <w:rsid w:val="00775771"/>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918"/>
    <w:rsid w:val="00792D4A"/>
    <w:rsid w:val="00792E74"/>
    <w:rsid w:val="00793372"/>
    <w:rsid w:val="007933A3"/>
    <w:rsid w:val="00794369"/>
    <w:rsid w:val="007943B7"/>
    <w:rsid w:val="007944E5"/>
    <w:rsid w:val="007945D0"/>
    <w:rsid w:val="007949A4"/>
    <w:rsid w:val="00794A7D"/>
    <w:rsid w:val="00794D60"/>
    <w:rsid w:val="007952B8"/>
    <w:rsid w:val="00795346"/>
    <w:rsid w:val="00795359"/>
    <w:rsid w:val="00795396"/>
    <w:rsid w:val="007954E2"/>
    <w:rsid w:val="007954EA"/>
    <w:rsid w:val="007955D7"/>
    <w:rsid w:val="0079602C"/>
    <w:rsid w:val="007961E8"/>
    <w:rsid w:val="007962C0"/>
    <w:rsid w:val="007963E4"/>
    <w:rsid w:val="00796668"/>
    <w:rsid w:val="007968AD"/>
    <w:rsid w:val="007969EB"/>
    <w:rsid w:val="00796DC4"/>
    <w:rsid w:val="0079713A"/>
    <w:rsid w:val="007977D4"/>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D86"/>
    <w:rsid w:val="007A4F99"/>
    <w:rsid w:val="007A5557"/>
    <w:rsid w:val="007A575C"/>
    <w:rsid w:val="007A587D"/>
    <w:rsid w:val="007A5976"/>
    <w:rsid w:val="007A60DE"/>
    <w:rsid w:val="007A6171"/>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400D"/>
    <w:rsid w:val="007C4156"/>
    <w:rsid w:val="007C43CD"/>
    <w:rsid w:val="007C44A8"/>
    <w:rsid w:val="007C451E"/>
    <w:rsid w:val="007C4624"/>
    <w:rsid w:val="007C46DC"/>
    <w:rsid w:val="007C470D"/>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2DC"/>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F69"/>
    <w:rsid w:val="007D667F"/>
    <w:rsid w:val="007D6B61"/>
    <w:rsid w:val="007D7349"/>
    <w:rsid w:val="007D7401"/>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C4E"/>
    <w:rsid w:val="00803CDE"/>
    <w:rsid w:val="00803E5D"/>
    <w:rsid w:val="0080404E"/>
    <w:rsid w:val="008042B1"/>
    <w:rsid w:val="008043B2"/>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B01"/>
    <w:rsid w:val="00812DB4"/>
    <w:rsid w:val="008130F2"/>
    <w:rsid w:val="008133B0"/>
    <w:rsid w:val="00813735"/>
    <w:rsid w:val="0081385D"/>
    <w:rsid w:val="008138A8"/>
    <w:rsid w:val="00814252"/>
    <w:rsid w:val="008142E4"/>
    <w:rsid w:val="0081444B"/>
    <w:rsid w:val="00814722"/>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9E7"/>
    <w:rsid w:val="00824A1A"/>
    <w:rsid w:val="00824B76"/>
    <w:rsid w:val="00824F25"/>
    <w:rsid w:val="00825391"/>
    <w:rsid w:val="0082553E"/>
    <w:rsid w:val="008255DA"/>
    <w:rsid w:val="008255DD"/>
    <w:rsid w:val="00825929"/>
    <w:rsid w:val="008259E0"/>
    <w:rsid w:val="00825AC4"/>
    <w:rsid w:val="00825C52"/>
    <w:rsid w:val="00825E61"/>
    <w:rsid w:val="00826042"/>
    <w:rsid w:val="0082645E"/>
    <w:rsid w:val="00826760"/>
    <w:rsid w:val="00826836"/>
    <w:rsid w:val="00826A41"/>
    <w:rsid w:val="00826C23"/>
    <w:rsid w:val="008272C5"/>
    <w:rsid w:val="008273D2"/>
    <w:rsid w:val="00827516"/>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37FD"/>
    <w:rsid w:val="0083404A"/>
    <w:rsid w:val="00834143"/>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404"/>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D70"/>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82"/>
    <w:rsid w:val="00871BAA"/>
    <w:rsid w:val="00871ED7"/>
    <w:rsid w:val="008723C7"/>
    <w:rsid w:val="00872920"/>
    <w:rsid w:val="00872BA9"/>
    <w:rsid w:val="00872D14"/>
    <w:rsid w:val="00872EDF"/>
    <w:rsid w:val="008731AD"/>
    <w:rsid w:val="00873859"/>
    <w:rsid w:val="00874DA1"/>
    <w:rsid w:val="008756F1"/>
    <w:rsid w:val="0087585D"/>
    <w:rsid w:val="00875ADB"/>
    <w:rsid w:val="0087607F"/>
    <w:rsid w:val="008760BF"/>
    <w:rsid w:val="0087613C"/>
    <w:rsid w:val="00876243"/>
    <w:rsid w:val="00876248"/>
    <w:rsid w:val="00877543"/>
    <w:rsid w:val="00877B22"/>
    <w:rsid w:val="00877E32"/>
    <w:rsid w:val="00877E93"/>
    <w:rsid w:val="00880148"/>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53D"/>
    <w:rsid w:val="008967E0"/>
    <w:rsid w:val="008969C6"/>
    <w:rsid w:val="00896D51"/>
    <w:rsid w:val="00896EC9"/>
    <w:rsid w:val="0089713E"/>
    <w:rsid w:val="00897C28"/>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637"/>
    <w:rsid w:val="008A2893"/>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9A4"/>
    <w:rsid w:val="008A7AC6"/>
    <w:rsid w:val="008A7CEC"/>
    <w:rsid w:val="008A7FB8"/>
    <w:rsid w:val="008B0004"/>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239"/>
    <w:rsid w:val="008C035A"/>
    <w:rsid w:val="008C05B1"/>
    <w:rsid w:val="008C0856"/>
    <w:rsid w:val="008C0928"/>
    <w:rsid w:val="008C0939"/>
    <w:rsid w:val="008C099C"/>
    <w:rsid w:val="008C119D"/>
    <w:rsid w:val="008C14D9"/>
    <w:rsid w:val="008C16B1"/>
    <w:rsid w:val="008C18CC"/>
    <w:rsid w:val="008C19D3"/>
    <w:rsid w:val="008C1EC0"/>
    <w:rsid w:val="008C2162"/>
    <w:rsid w:val="008C2866"/>
    <w:rsid w:val="008C29A6"/>
    <w:rsid w:val="008C2D5C"/>
    <w:rsid w:val="008C389F"/>
    <w:rsid w:val="008C3BB1"/>
    <w:rsid w:val="008C4073"/>
    <w:rsid w:val="008C414D"/>
    <w:rsid w:val="008C416B"/>
    <w:rsid w:val="008C428C"/>
    <w:rsid w:val="008C4698"/>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0BC"/>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AE4"/>
    <w:rsid w:val="008E2DCD"/>
    <w:rsid w:val="008E2EF2"/>
    <w:rsid w:val="008E2F6C"/>
    <w:rsid w:val="008E2FF8"/>
    <w:rsid w:val="008E340C"/>
    <w:rsid w:val="008E394E"/>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40D0"/>
    <w:rsid w:val="008F42F4"/>
    <w:rsid w:val="008F4442"/>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2A98"/>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75"/>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F4A"/>
    <w:rsid w:val="00911FA5"/>
    <w:rsid w:val="009120B4"/>
    <w:rsid w:val="009124E7"/>
    <w:rsid w:val="009126A2"/>
    <w:rsid w:val="009128F3"/>
    <w:rsid w:val="00912ED4"/>
    <w:rsid w:val="00912FAF"/>
    <w:rsid w:val="0091311C"/>
    <w:rsid w:val="00913331"/>
    <w:rsid w:val="009133C8"/>
    <w:rsid w:val="0091401A"/>
    <w:rsid w:val="0091458E"/>
    <w:rsid w:val="009149AC"/>
    <w:rsid w:val="009157E4"/>
    <w:rsid w:val="00915B88"/>
    <w:rsid w:val="00915D1C"/>
    <w:rsid w:val="009164C0"/>
    <w:rsid w:val="00916816"/>
    <w:rsid w:val="009168E4"/>
    <w:rsid w:val="00916AAA"/>
    <w:rsid w:val="00916BC5"/>
    <w:rsid w:val="0091716F"/>
    <w:rsid w:val="00917249"/>
    <w:rsid w:val="0091756E"/>
    <w:rsid w:val="00917B91"/>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4652"/>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47D8F"/>
    <w:rsid w:val="00950266"/>
    <w:rsid w:val="009505D9"/>
    <w:rsid w:val="00950949"/>
    <w:rsid w:val="00950A4A"/>
    <w:rsid w:val="00950E50"/>
    <w:rsid w:val="00950E64"/>
    <w:rsid w:val="00950E84"/>
    <w:rsid w:val="00950F9D"/>
    <w:rsid w:val="00950FBF"/>
    <w:rsid w:val="00951151"/>
    <w:rsid w:val="009513B7"/>
    <w:rsid w:val="0095140C"/>
    <w:rsid w:val="009516A7"/>
    <w:rsid w:val="0095189E"/>
    <w:rsid w:val="00951AA4"/>
    <w:rsid w:val="00951AF8"/>
    <w:rsid w:val="00952031"/>
    <w:rsid w:val="009524C9"/>
    <w:rsid w:val="00952988"/>
    <w:rsid w:val="009529DF"/>
    <w:rsid w:val="009529F1"/>
    <w:rsid w:val="00952A6B"/>
    <w:rsid w:val="00952C01"/>
    <w:rsid w:val="00952E6F"/>
    <w:rsid w:val="00952F1B"/>
    <w:rsid w:val="009536CC"/>
    <w:rsid w:val="00953EB6"/>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F97"/>
    <w:rsid w:val="00962FD9"/>
    <w:rsid w:val="00962FEC"/>
    <w:rsid w:val="0096301B"/>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30F4"/>
    <w:rsid w:val="00973304"/>
    <w:rsid w:val="009733E5"/>
    <w:rsid w:val="00973608"/>
    <w:rsid w:val="00973772"/>
    <w:rsid w:val="00973852"/>
    <w:rsid w:val="00973907"/>
    <w:rsid w:val="0097399C"/>
    <w:rsid w:val="009739F0"/>
    <w:rsid w:val="00973A69"/>
    <w:rsid w:val="00973C88"/>
    <w:rsid w:val="00973F32"/>
    <w:rsid w:val="0097422E"/>
    <w:rsid w:val="009742A0"/>
    <w:rsid w:val="0097439A"/>
    <w:rsid w:val="009748F5"/>
    <w:rsid w:val="00974BB7"/>
    <w:rsid w:val="00974F35"/>
    <w:rsid w:val="00975249"/>
    <w:rsid w:val="00975642"/>
    <w:rsid w:val="009757BB"/>
    <w:rsid w:val="009760F9"/>
    <w:rsid w:val="009763B4"/>
    <w:rsid w:val="00976694"/>
    <w:rsid w:val="00976FCB"/>
    <w:rsid w:val="00977083"/>
    <w:rsid w:val="00977884"/>
    <w:rsid w:val="00977B8D"/>
    <w:rsid w:val="00977EC5"/>
    <w:rsid w:val="00980193"/>
    <w:rsid w:val="0098033B"/>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47D"/>
    <w:rsid w:val="00990F06"/>
    <w:rsid w:val="00990F75"/>
    <w:rsid w:val="0099110F"/>
    <w:rsid w:val="00991279"/>
    <w:rsid w:val="00991342"/>
    <w:rsid w:val="009913E6"/>
    <w:rsid w:val="009914CB"/>
    <w:rsid w:val="00991657"/>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66AF"/>
    <w:rsid w:val="009970A4"/>
    <w:rsid w:val="00997860"/>
    <w:rsid w:val="009978C5"/>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D8"/>
    <w:rsid w:val="009A3B29"/>
    <w:rsid w:val="009A3C73"/>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501D"/>
    <w:rsid w:val="009B506C"/>
    <w:rsid w:val="009B56B7"/>
    <w:rsid w:val="009B5FD3"/>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E75"/>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20D"/>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BE1"/>
    <w:rsid w:val="00A03E82"/>
    <w:rsid w:val="00A041F4"/>
    <w:rsid w:val="00A0436D"/>
    <w:rsid w:val="00A04A84"/>
    <w:rsid w:val="00A04BCD"/>
    <w:rsid w:val="00A0599E"/>
    <w:rsid w:val="00A05BFF"/>
    <w:rsid w:val="00A0607D"/>
    <w:rsid w:val="00A061EC"/>
    <w:rsid w:val="00A06394"/>
    <w:rsid w:val="00A065B3"/>
    <w:rsid w:val="00A06F55"/>
    <w:rsid w:val="00A07422"/>
    <w:rsid w:val="00A07578"/>
    <w:rsid w:val="00A07A47"/>
    <w:rsid w:val="00A07AFC"/>
    <w:rsid w:val="00A07DD3"/>
    <w:rsid w:val="00A07E41"/>
    <w:rsid w:val="00A07F8E"/>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743"/>
    <w:rsid w:val="00A26802"/>
    <w:rsid w:val="00A2690F"/>
    <w:rsid w:val="00A26DBA"/>
    <w:rsid w:val="00A26E28"/>
    <w:rsid w:val="00A26FA7"/>
    <w:rsid w:val="00A26FDF"/>
    <w:rsid w:val="00A27193"/>
    <w:rsid w:val="00A2741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2F43"/>
    <w:rsid w:val="00A433EC"/>
    <w:rsid w:val="00A43478"/>
    <w:rsid w:val="00A437D5"/>
    <w:rsid w:val="00A44172"/>
    <w:rsid w:val="00A442BD"/>
    <w:rsid w:val="00A4460A"/>
    <w:rsid w:val="00A44831"/>
    <w:rsid w:val="00A4546B"/>
    <w:rsid w:val="00A45781"/>
    <w:rsid w:val="00A45AEB"/>
    <w:rsid w:val="00A45D26"/>
    <w:rsid w:val="00A45F86"/>
    <w:rsid w:val="00A4633B"/>
    <w:rsid w:val="00A465D9"/>
    <w:rsid w:val="00A46F59"/>
    <w:rsid w:val="00A46FE4"/>
    <w:rsid w:val="00A4724B"/>
    <w:rsid w:val="00A478F5"/>
    <w:rsid w:val="00A47C67"/>
    <w:rsid w:val="00A47D6B"/>
    <w:rsid w:val="00A47EB6"/>
    <w:rsid w:val="00A47ECA"/>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E83"/>
    <w:rsid w:val="00A53F96"/>
    <w:rsid w:val="00A540AC"/>
    <w:rsid w:val="00A5412F"/>
    <w:rsid w:val="00A54809"/>
    <w:rsid w:val="00A54D1A"/>
    <w:rsid w:val="00A54F58"/>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0DB9"/>
    <w:rsid w:val="00A6125D"/>
    <w:rsid w:val="00A619CF"/>
    <w:rsid w:val="00A6239B"/>
    <w:rsid w:val="00A6277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E74"/>
    <w:rsid w:val="00A6504A"/>
    <w:rsid w:val="00A654BF"/>
    <w:rsid w:val="00A655A7"/>
    <w:rsid w:val="00A657D8"/>
    <w:rsid w:val="00A65B7A"/>
    <w:rsid w:val="00A65CD3"/>
    <w:rsid w:val="00A65F95"/>
    <w:rsid w:val="00A6624D"/>
    <w:rsid w:val="00A662AC"/>
    <w:rsid w:val="00A6652E"/>
    <w:rsid w:val="00A66746"/>
    <w:rsid w:val="00A669E0"/>
    <w:rsid w:val="00A66A20"/>
    <w:rsid w:val="00A66B1A"/>
    <w:rsid w:val="00A67260"/>
    <w:rsid w:val="00A6728D"/>
    <w:rsid w:val="00A67496"/>
    <w:rsid w:val="00A6757D"/>
    <w:rsid w:val="00A67659"/>
    <w:rsid w:val="00A67C41"/>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D8D"/>
    <w:rsid w:val="00A75864"/>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026"/>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17E"/>
    <w:rsid w:val="00A962BA"/>
    <w:rsid w:val="00A9637A"/>
    <w:rsid w:val="00A96967"/>
    <w:rsid w:val="00A969B3"/>
    <w:rsid w:val="00A96DF0"/>
    <w:rsid w:val="00A974E1"/>
    <w:rsid w:val="00A9758B"/>
    <w:rsid w:val="00A9786E"/>
    <w:rsid w:val="00A97AC6"/>
    <w:rsid w:val="00AA0484"/>
    <w:rsid w:val="00AA0761"/>
    <w:rsid w:val="00AA07EE"/>
    <w:rsid w:val="00AA082D"/>
    <w:rsid w:val="00AA092D"/>
    <w:rsid w:val="00AA0A4E"/>
    <w:rsid w:val="00AA0C76"/>
    <w:rsid w:val="00AA0F9A"/>
    <w:rsid w:val="00AA1385"/>
    <w:rsid w:val="00AA14A7"/>
    <w:rsid w:val="00AA17CA"/>
    <w:rsid w:val="00AA1BBE"/>
    <w:rsid w:val="00AA1C4C"/>
    <w:rsid w:val="00AA1FD5"/>
    <w:rsid w:val="00AA217B"/>
    <w:rsid w:val="00AA26FB"/>
    <w:rsid w:val="00AA2AE8"/>
    <w:rsid w:val="00AA3092"/>
    <w:rsid w:val="00AA33DC"/>
    <w:rsid w:val="00AA34FA"/>
    <w:rsid w:val="00AA35E9"/>
    <w:rsid w:val="00AA3B29"/>
    <w:rsid w:val="00AA43E5"/>
    <w:rsid w:val="00AA46D6"/>
    <w:rsid w:val="00AA4AB2"/>
    <w:rsid w:val="00AA4C4E"/>
    <w:rsid w:val="00AA4D0A"/>
    <w:rsid w:val="00AA4DC5"/>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3FF3"/>
    <w:rsid w:val="00AC4067"/>
    <w:rsid w:val="00AC42F2"/>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9E0"/>
    <w:rsid w:val="00AD0415"/>
    <w:rsid w:val="00AD0419"/>
    <w:rsid w:val="00AD0BBC"/>
    <w:rsid w:val="00AD0D29"/>
    <w:rsid w:val="00AD1012"/>
    <w:rsid w:val="00AD159C"/>
    <w:rsid w:val="00AD1AE6"/>
    <w:rsid w:val="00AD1CEC"/>
    <w:rsid w:val="00AD2388"/>
    <w:rsid w:val="00AD2CED"/>
    <w:rsid w:val="00AD2CF3"/>
    <w:rsid w:val="00AD2E31"/>
    <w:rsid w:val="00AD2E72"/>
    <w:rsid w:val="00AD2EF6"/>
    <w:rsid w:val="00AD3106"/>
    <w:rsid w:val="00AD3123"/>
    <w:rsid w:val="00AD34CF"/>
    <w:rsid w:val="00AD3886"/>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1CA"/>
    <w:rsid w:val="00AE436F"/>
    <w:rsid w:val="00AE502F"/>
    <w:rsid w:val="00AE57BB"/>
    <w:rsid w:val="00AE685F"/>
    <w:rsid w:val="00AE6D57"/>
    <w:rsid w:val="00AE6D96"/>
    <w:rsid w:val="00AE7444"/>
    <w:rsid w:val="00AE79B5"/>
    <w:rsid w:val="00AE79EA"/>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50"/>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068"/>
    <w:rsid w:val="00B04240"/>
    <w:rsid w:val="00B04C18"/>
    <w:rsid w:val="00B04ED9"/>
    <w:rsid w:val="00B04F9D"/>
    <w:rsid w:val="00B055EB"/>
    <w:rsid w:val="00B056D8"/>
    <w:rsid w:val="00B05741"/>
    <w:rsid w:val="00B06111"/>
    <w:rsid w:val="00B062A5"/>
    <w:rsid w:val="00B063DC"/>
    <w:rsid w:val="00B06862"/>
    <w:rsid w:val="00B068D0"/>
    <w:rsid w:val="00B072F4"/>
    <w:rsid w:val="00B07A37"/>
    <w:rsid w:val="00B07B3A"/>
    <w:rsid w:val="00B07C5E"/>
    <w:rsid w:val="00B1029E"/>
    <w:rsid w:val="00B10301"/>
    <w:rsid w:val="00B1039A"/>
    <w:rsid w:val="00B1064D"/>
    <w:rsid w:val="00B10DED"/>
    <w:rsid w:val="00B10F7F"/>
    <w:rsid w:val="00B1113A"/>
    <w:rsid w:val="00B11349"/>
    <w:rsid w:val="00B1173D"/>
    <w:rsid w:val="00B11B0A"/>
    <w:rsid w:val="00B11C49"/>
    <w:rsid w:val="00B11FAD"/>
    <w:rsid w:val="00B12377"/>
    <w:rsid w:val="00B12ECA"/>
    <w:rsid w:val="00B133CE"/>
    <w:rsid w:val="00B133D7"/>
    <w:rsid w:val="00B1353E"/>
    <w:rsid w:val="00B13E62"/>
    <w:rsid w:val="00B147B8"/>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ADA"/>
    <w:rsid w:val="00B21B89"/>
    <w:rsid w:val="00B21E02"/>
    <w:rsid w:val="00B2215E"/>
    <w:rsid w:val="00B2237A"/>
    <w:rsid w:val="00B223F4"/>
    <w:rsid w:val="00B22AA8"/>
    <w:rsid w:val="00B22F97"/>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B0A"/>
    <w:rsid w:val="00B30BA8"/>
    <w:rsid w:val="00B3112A"/>
    <w:rsid w:val="00B3116B"/>
    <w:rsid w:val="00B31876"/>
    <w:rsid w:val="00B31C92"/>
    <w:rsid w:val="00B31F89"/>
    <w:rsid w:val="00B32918"/>
    <w:rsid w:val="00B333C6"/>
    <w:rsid w:val="00B335F4"/>
    <w:rsid w:val="00B3378E"/>
    <w:rsid w:val="00B3392B"/>
    <w:rsid w:val="00B339C4"/>
    <w:rsid w:val="00B33F15"/>
    <w:rsid w:val="00B342FC"/>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05F"/>
    <w:rsid w:val="00B46289"/>
    <w:rsid w:val="00B46D79"/>
    <w:rsid w:val="00B475E2"/>
    <w:rsid w:val="00B47941"/>
    <w:rsid w:val="00B47CD8"/>
    <w:rsid w:val="00B47E9D"/>
    <w:rsid w:val="00B50219"/>
    <w:rsid w:val="00B504C3"/>
    <w:rsid w:val="00B50943"/>
    <w:rsid w:val="00B50B1F"/>
    <w:rsid w:val="00B50C1B"/>
    <w:rsid w:val="00B5108B"/>
    <w:rsid w:val="00B515F1"/>
    <w:rsid w:val="00B51A89"/>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57D77"/>
    <w:rsid w:val="00B608A0"/>
    <w:rsid w:val="00B60FAC"/>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301"/>
    <w:rsid w:val="00B655CE"/>
    <w:rsid w:val="00B65988"/>
    <w:rsid w:val="00B65A66"/>
    <w:rsid w:val="00B65C97"/>
    <w:rsid w:val="00B661D2"/>
    <w:rsid w:val="00B66C37"/>
    <w:rsid w:val="00B66FCE"/>
    <w:rsid w:val="00B67054"/>
    <w:rsid w:val="00B67435"/>
    <w:rsid w:val="00B674B4"/>
    <w:rsid w:val="00B676B2"/>
    <w:rsid w:val="00B67F55"/>
    <w:rsid w:val="00B70177"/>
    <w:rsid w:val="00B702C6"/>
    <w:rsid w:val="00B709F9"/>
    <w:rsid w:val="00B70AE8"/>
    <w:rsid w:val="00B7128F"/>
    <w:rsid w:val="00B715E7"/>
    <w:rsid w:val="00B72052"/>
    <w:rsid w:val="00B72111"/>
    <w:rsid w:val="00B7244A"/>
    <w:rsid w:val="00B725CA"/>
    <w:rsid w:val="00B728BD"/>
    <w:rsid w:val="00B728D4"/>
    <w:rsid w:val="00B73A53"/>
    <w:rsid w:val="00B7402C"/>
    <w:rsid w:val="00B740AD"/>
    <w:rsid w:val="00B740F3"/>
    <w:rsid w:val="00B7470C"/>
    <w:rsid w:val="00B7479E"/>
    <w:rsid w:val="00B74B3F"/>
    <w:rsid w:val="00B74DC0"/>
    <w:rsid w:val="00B750B9"/>
    <w:rsid w:val="00B75229"/>
    <w:rsid w:val="00B7543A"/>
    <w:rsid w:val="00B76471"/>
    <w:rsid w:val="00B7656C"/>
    <w:rsid w:val="00B766D1"/>
    <w:rsid w:val="00B768CA"/>
    <w:rsid w:val="00B76DBB"/>
    <w:rsid w:val="00B77449"/>
    <w:rsid w:val="00B77558"/>
    <w:rsid w:val="00B779DE"/>
    <w:rsid w:val="00B77C0E"/>
    <w:rsid w:val="00B77C7E"/>
    <w:rsid w:val="00B77FEB"/>
    <w:rsid w:val="00B810F4"/>
    <w:rsid w:val="00B8141A"/>
    <w:rsid w:val="00B81577"/>
    <w:rsid w:val="00B81583"/>
    <w:rsid w:val="00B81927"/>
    <w:rsid w:val="00B81C27"/>
    <w:rsid w:val="00B81C91"/>
    <w:rsid w:val="00B81E80"/>
    <w:rsid w:val="00B81F7E"/>
    <w:rsid w:val="00B8214A"/>
    <w:rsid w:val="00B826E3"/>
    <w:rsid w:val="00B82C96"/>
    <w:rsid w:val="00B82D7D"/>
    <w:rsid w:val="00B82FAE"/>
    <w:rsid w:val="00B836CE"/>
    <w:rsid w:val="00B838D0"/>
    <w:rsid w:val="00B83C6C"/>
    <w:rsid w:val="00B83D90"/>
    <w:rsid w:val="00B842EA"/>
    <w:rsid w:val="00B84337"/>
    <w:rsid w:val="00B844B2"/>
    <w:rsid w:val="00B85096"/>
    <w:rsid w:val="00B854C6"/>
    <w:rsid w:val="00B8564B"/>
    <w:rsid w:val="00B856B0"/>
    <w:rsid w:val="00B859ED"/>
    <w:rsid w:val="00B85E2A"/>
    <w:rsid w:val="00B86308"/>
    <w:rsid w:val="00B864FD"/>
    <w:rsid w:val="00B868B7"/>
    <w:rsid w:val="00B869AF"/>
    <w:rsid w:val="00B86C76"/>
    <w:rsid w:val="00B86D39"/>
    <w:rsid w:val="00B871BC"/>
    <w:rsid w:val="00B87869"/>
    <w:rsid w:val="00B9033C"/>
    <w:rsid w:val="00B9072D"/>
    <w:rsid w:val="00B909D6"/>
    <w:rsid w:val="00B90C71"/>
    <w:rsid w:val="00B9125D"/>
    <w:rsid w:val="00B91387"/>
    <w:rsid w:val="00B91572"/>
    <w:rsid w:val="00B91960"/>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0F"/>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3DB"/>
    <w:rsid w:val="00BB456F"/>
    <w:rsid w:val="00BB4632"/>
    <w:rsid w:val="00BB46D0"/>
    <w:rsid w:val="00BB4BA0"/>
    <w:rsid w:val="00BB51CB"/>
    <w:rsid w:val="00BB5804"/>
    <w:rsid w:val="00BB5996"/>
    <w:rsid w:val="00BB6012"/>
    <w:rsid w:val="00BB619E"/>
    <w:rsid w:val="00BB6819"/>
    <w:rsid w:val="00BB6C13"/>
    <w:rsid w:val="00BB6CEE"/>
    <w:rsid w:val="00BB6FA8"/>
    <w:rsid w:val="00BB7178"/>
    <w:rsid w:val="00BB7BF8"/>
    <w:rsid w:val="00BC015E"/>
    <w:rsid w:val="00BC03B1"/>
    <w:rsid w:val="00BC07E1"/>
    <w:rsid w:val="00BC1010"/>
    <w:rsid w:val="00BC1093"/>
    <w:rsid w:val="00BC1519"/>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6F7"/>
    <w:rsid w:val="00BC6BF5"/>
    <w:rsid w:val="00BC6E3A"/>
    <w:rsid w:val="00BC6EEE"/>
    <w:rsid w:val="00BC7320"/>
    <w:rsid w:val="00BC743F"/>
    <w:rsid w:val="00BC7608"/>
    <w:rsid w:val="00BC77FB"/>
    <w:rsid w:val="00BC7A50"/>
    <w:rsid w:val="00BC7B0C"/>
    <w:rsid w:val="00BC7F3D"/>
    <w:rsid w:val="00BD0386"/>
    <w:rsid w:val="00BD07A9"/>
    <w:rsid w:val="00BD07AE"/>
    <w:rsid w:val="00BD086D"/>
    <w:rsid w:val="00BD0932"/>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60B"/>
    <w:rsid w:val="00BD698A"/>
    <w:rsid w:val="00BD6DC8"/>
    <w:rsid w:val="00BD6EC4"/>
    <w:rsid w:val="00BD709D"/>
    <w:rsid w:val="00BD7238"/>
    <w:rsid w:val="00BD75D1"/>
    <w:rsid w:val="00BD75EE"/>
    <w:rsid w:val="00BD780E"/>
    <w:rsid w:val="00BD7829"/>
    <w:rsid w:val="00BD7F54"/>
    <w:rsid w:val="00BE038F"/>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1"/>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AC8"/>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939"/>
    <w:rsid w:val="00BF7C6E"/>
    <w:rsid w:val="00BF7D22"/>
    <w:rsid w:val="00C001EB"/>
    <w:rsid w:val="00C0025D"/>
    <w:rsid w:val="00C0046B"/>
    <w:rsid w:val="00C00A31"/>
    <w:rsid w:val="00C00AE0"/>
    <w:rsid w:val="00C00C31"/>
    <w:rsid w:val="00C01034"/>
    <w:rsid w:val="00C010B4"/>
    <w:rsid w:val="00C011DB"/>
    <w:rsid w:val="00C011F0"/>
    <w:rsid w:val="00C0145D"/>
    <w:rsid w:val="00C01677"/>
    <w:rsid w:val="00C01934"/>
    <w:rsid w:val="00C01A35"/>
    <w:rsid w:val="00C01F43"/>
    <w:rsid w:val="00C02CAE"/>
    <w:rsid w:val="00C02D75"/>
    <w:rsid w:val="00C031E6"/>
    <w:rsid w:val="00C032A8"/>
    <w:rsid w:val="00C033AE"/>
    <w:rsid w:val="00C0349D"/>
    <w:rsid w:val="00C03DBF"/>
    <w:rsid w:val="00C03F2C"/>
    <w:rsid w:val="00C0410F"/>
    <w:rsid w:val="00C04422"/>
    <w:rsid w:val="00C0466C"/>
    <w:rsid w:val="00C04874"/>
    <w:rsid w:val="00C04C1B"/>
    <w:rsid w:val="00C04D96"/>
    <w:rsid w:val="00C0515E"/>
    <w:rsid w:val="00C0520B"/>
    <w:rsid w:val="00C055D8"/>
    <w:rsid w:val="00C05610"/>
    <w:rsid w:val="00C05AC2"/>
    <w:rsid w:val="00C05FD2"/>
    <w:rsid w:val="00C06589"/>
    <w:rsid w:val="00C0672C"/>
    <w:rsid w:val="00C06B86"/>
    <w:rsid w:val="00C06BD4"/>
    <w:rsid w:val="00C06BEB"/>
    <w:rsid w:val="00C07017"/>
    <w:rsid w:val="00C070EE"/>
    <w:rsid w:val="00C073CE"/>
    <w:rsid w:val="00C074AE"/>
    <w:rsid w:val="00C07618"/>
    <w:rsid w:val="00C07847"/>
    <w:rsid w:val="00C0785E"/>
    <w:rsid w:val="00C07883"/>
    <w:rsid w:val="00C07C98"/>
    <w:rsid w:val="00C102F5"/>
    <w:rsid w:val="00C1059D"/>
    <w:rsid w:val="00C106C4"/>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39D1"/>
    <w:rsid w:val="00C1427A"/>
    <w:rsid w:val="00C14B5E"/>
    <w:rsid w:val="00C14ECC"/>
    <w:rsid w:val="00C14F73"/>
    <w:rsid w:val="00C1514B"/>
    <w:rsid w:val="00C155EB"/>
    <w:rsid w:val="00C15AEA"/>
    <w:rsid w:val="00C15B96"/>
    <w:rsid w:val="00C15BB7"/>
    <w:rsid w:val="00C16022"/>
    <w:rsid w:val="00C161A1"/>
    <w:rsid w:val="00C16AD8"/>
    <w:rsid w:val="00C16D8D"/>
    <w:rsid w:val="00C16E0F"/>
    <w:rsid w:val="00C171A8"/>
    <w:rsid w:val="00C17A13"/>
    <w:rsid w:val="00C20BC0"/>
    <w:rsid w:val="00C21AB5"/>
    <w:rsid w:val="00C21D49"/>
    <w:rsid w:val="00C21D70"/>
    <w:rsid w:val="00C221E6"/>
    <w:rsid w:val="00C2241D"/>
    <w:rsid w:val="00C2280E"/>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27DF8"/>
    <w:rsid w:val="00C30763"/>
    <w:rsid w:val="00C3096D"/>
    <w:rsid w:val="00C309D2"/>
    <w:rsid w:val="00C310A5"/>
    <w:rsid w:val="00C313A7"/>
    <w:rsid w:val="00C32524"/>
    <w:rsid w:val="00C32967"/>
    <w:rsid w:val="00C32C00"/>
    <w:rsid w:val="00C32D43"/>
    <w:rsid w:val="00C32DD5"/>
    <w:rsid w:val="00C33759"/>
    <w:rsid w:val="00C33F71"/>
    <w:rsid w:val="00C34552"/>
    <w:rsid w:val="00C34638"/>
    <w:rsid w:val="00C3489C"/>
    <w:rsid w:val="00C34AE7"/>
    <w:rsid w:val="00C34F49"/>
    <w:rsid w:val="00C34F75"/>
    <w:rsid w:val="00C35560"/>
    <w:rsid w:val="00C35602"/>
    <w:rsid w:val="00C35615"/>
    <w:rsid w:val="00C3573F"/>
    <w:rsid w:val="00C35BE5"/>
    <w:rsid w:val="00C36048"/>
    <w:rsid w:val="00C3613F"/>
    <w:rsid w:val="00C3629F"/>
    <w:rsid w:val="00C369BB"/>
    <w:rsid w:val="00C36CC7"/>
    <w:rsid w:val="00C36DC6"/>
    <w:rsid w:val="00C373CB"/>
    <w:rsid w:val="00C37453"/>
    <w:rsid w:val="00C378D8"/>
    <w:rsid w:val="00C37ABE"/>
    <w:rsid w:val="00C37F3C"/>
    <w:rsid w:val="00C37F63"/>
    <w:rsid w:val="00C405CD"/>
    <w:rsid w:val="00C40630"/>
    <w:rsid w:val="00C4082F"/>
    <w:rsid w:val="00C40C64"/>
    <w:rsid w:val="00C40D2A"/>
    <w:rsid w:val="00C40F5F"/>
    <w:rsid w:val="00C410AE"/>
    <w:rsid w:val="00C410AF"/>
    <w:rsid w:val="00C41123"/>
    <w:rsid w:val="00C41525"/>
    <w:rsid w:val="00C41774"/>
    <w:rsid w:val="00C41929"/>
    <w:rsid w:val="00C41D3F"/>
    <w:rsid w:val="00C41DA4"/>
    <w:rsid w:val="00C4241E"/>
    <w:rsid w:val="00C428DB"/>
    <w:rsid w:val="00C42913"/>
    <w:rsid w:val="00C429FA"/>
    <w:rsid w:val="00C42B64"/>
    <w:rsid w:val="00C42BC0"/>
    <w:rsid w:val="00C42CC7"/>
    <w:rsid w:val="00C42E56"/>
    <w:rsid w:val="00C42E75"/>
    <w:rsid w:val="00C43A79"/>
    <w:rsid w:val="00C43DEA"/>
    <w:rsid w:val="00C43F4E"/>
    <w:rsid w:val="00C443CA"/>
    <w:rsid w:val="00C44622"/>
    <w:rsid w:val="00C4472F"/>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634"/>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29B"/>
    <w:rsid w:val="00C56754"/>
    <w:rsid w:val="00C56931"/>
    <w:rsid w:val="00C56CF6"/>
    <w:rsid w:val="00C56DEC"/>
    <w:rsid w:val="00C56F93"/>
    <w:rsid w:val="00C57042"/>
    <w:rsid w:val="00C573E1"/>
    <w:rsid w:val="00C600DF"/>
    <w:rsid w:val="00C6033A"/>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2C7"/>
    <w:rsid w:val="00C65A81"/>
    <w:rsid w:val="00C65FB1"/>
    <w:rsid w:val="00C66453"/>
    <w:rsid w:val="00C668A9"/>
    <w:rsid w:val="00C66E1E"/>
    <w:rsid w:val="00C66EBE"/>
    <w:rsid w:val="00C6753F"/>
    <w:rsid w:val="00C67654"/>
    <w:rsid w:val="00C676F2"/>
    <w:rsid w:val="00C67841"/>
    <w:rsid w:val="00C67EA0"/>
    <w:rsid w:val="00C708AE"/>
    <w:rsid w:val="00C70FAC"/>
    <w:rsid w:val="00C71755"/>
    <w:rsid w:val="00C7180D"/>
    <w:rsid w:val="00C718E2"/>
    <w:rsid w:val="00C71B7D"/>
    <w:rsid w:val="00C7213F"/>
    <w:rsid w:val="00C722B7"/>
    <w:rsid w:val="00C726A6"/>
    <w:rsid w:val="00C727FB"/>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4F"/>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53E4"/>
    <w:rsid w:val="00C95748"/>
    <w:rsid w:val="00C9581B"/>
    <w:rsid w:val="00C9590B"/>
    <w:rsid w:val="00C95BCD"/>
    <w:rsid w:val="00C95F1A"/>
    <w:rsid w:val="00C977AA"/>
    <w:rsid w:val="00C977D7"/>
    <w:rsid w:val="00C9786A"/>
    <w:rsid w:val="00CA0308"/>
    <w:rsid w:val="00CA03F0"/>
    <w:rsid w:val="00CA0626"/>
    <w:rsid w:val="00CA0F3E"/>
    <w:rsid w:val="00CA19EF"/>
    <w:rsid w:val="00CA1A3C"/>
    <w:rsid w:val="00CA1C80"/>
    <w:rsid w:val="00CA2025"/>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73EC"/>
    <w:rsid w:val="00CA74CC"/>
    <w:rsid w:val="00CA7AA4"/>
    <w:rsid w:val="00CA7E02"/>
    <w:rsid w:val="00CB037D"/>
    <w:rsid w:val="00CB03E7"/>
    <w:rsid w:val="00CB0409"/>
    <w:rsid w:val="00CB054A"/>
    <w:rsid w:val="00CB0D62"/>
    <w:rsid w:val="00CB0F7C"/>
    <w:rsid w:val="00CB1248"/>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9FD"/>
    <w:rsid w:val="00CC4AC6"/>
    <w:rsid w:val="00CC4E22"/>
    <w:rsid w:val="00CC52E4"/>
    <w:rsid w:val="00CC532D"/>
    <w:rsid w:val="00CC543B"/>
    <w:rsid w:val="00CC56F1"/>
    <w:rsid w:val="00CC5E0D"/>
    <w:rsid w:val="00CC5F3D"/>
    <w:rsid w:val="00CC679E"/>
    <w:rsid w:val="00CC6F7D"/>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50C8"/>
    <w:rsid w:val="00CD5120"/>
    <w:rsid w:val="00CD5203"/>
    <w:rsid w:val="00CD5701"/>
    <w:rsid w:val="00CD593E"/>
    <w:rsid w:val="00CD60AA"/>
    <w:rsid w:val="00CD615C"/>
    <w:rsid w:val="00CD65E7"/>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FB"/>
    <w:rsid w:val="00CF0856"/>
    <w:rsid w:val="00CF0ABB"/>
    <w:rsid w:val="00CF0C5C"/>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72D"/>
    <w:rsid w:val="00D019B9"/>
    <w:rsid w:val="00D01BDB"/>
    <w:rsid w:val="00D02346"/>
    <w:rsid w:val="00D0248A"/>
    <w:rsid w:val="00D025C1"/>
    <w:rsid w:val="00D026B8"/>
    <w:rsid w:val="00D0285E"/>
    <w:rsid w:val="00D02D02"/>
    <w:rsid w:val="00D02E8A"/>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4CB"/>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30102"/>
    <w:rsid w:val="00D30305"/>
    <w:rsid w:val="00D3145D"/>
    <w:rsid w:val="00D318DC"/>
    <w:rsid w:val="00D31B14"/>
    <w:rsid w:val="00D31D13"/>
    <w:rsid w:val="00D31D18"/>
    <w:rsid w:val="00D31FF1"/>
    <w:rsid w:val="00D32395"/>
    <w:rsid w:val="00D32B8B"/>
    <w:rsid w:val="00D32E16"/>
    <w:rsid w:val="00D33348"/>
    <w:rsid w:val="00D33482"/>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5DB"/>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3F4C"/>
    <w:rsid w:val="00D43FCA"/>
    <w:rsid w:val="00D44A69"/>
    <w:rsid w:val="00D44C15"/>
    <w:rsid w:val="00D44F42"/>
    <w:rsid w:val="00D450E3"/>
    <w:rsid w:val="00D458CA"/>
    <w:rsid w:val="00D45C52"/>
    <w:rsid w:val="00D462BB"/>
    <w:rsid w:val="00D463ED"/>
    <w:rsid w:val="00D46A50"/>
    <w:rsid w:val="00D47294"/>
    <w:rsid w:val="00D475FF"/>
    <w:rsid w:val="00D477CF"/>
    <w:rsid w:val="00D50557"/>
    <w:rsid w:val="00D505DB"/>
    <w:rsid w:val="00D506EE"/>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279"/>
    <w:rsid w:val="00D643AB"/>
    <w:rsid w:val="00D644D3"/>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962"/>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08EF"/>
    <w:rsid w:val="00D91392"/>
    <w:rsid w:val="00D9191F"/>
    <w:rsid w:val="00D91D22"/>
    <w:rsid w:val="00D92198"/>
    <w:rsid w:val="00D921AB"/>
    <w:rsid w:val="00D92DE4"/>
    <w:rsid w:val="00D931EC"/>
    <w:rsid w:val="00D9338C"/>
    <w:rsid w:val="00D93800"/>
    <w:rsid w:val="00D939A6"/>
    <w:rsid w:val="00D93B9C"/>
    <w:rsid w:val="00D93C03"/>
    <w:rsid w:val="00D93DE7"/>
    <w:rsid w:val="00D940DF"/>
    <w:rsid w:val="00D940EE"/>
    <w:rsid w:val="00D941C2"/>
    <w:rsid w:val="00D942CE"/>
    <w:rsid w:val="00D948CA"/>
    <w:rsid w:val="00D94A28"/>
    <w:rsid w:val="00D94A3A"/>
    <w:rsid w:val="00D94E98"/>
    <w:rsid w:val="00D950C6"/>
    <w:rsid w:val="00D9587D"/>
    <w:rsid w:val="00D95BC4"/>
    <w:rsid w:val="00D96304"/>
    <w:rsid w:val="00D96308"/>
    <w:rsid w:val="00D967D3"/>
    <w:rsid w:val="00D96E4D"/>
    <w:rsid w:val="00D975E0"/>
    <w:rsid w:val="00D978E4"/>
    <w:rsid w:val="00D97E2A"/>
    <w:rsid w:val="00DA02C5"/>
    <w:rsid w:val="00DA0CCC"/>
    <w:rsid w:val="00DA0FE0"/>
    <w:rsid w:val="00DA125A"/>
    <w:rsid w:val="00DA134E"/>
    <w:rsid w:val="00DA16C5"/>
    <w:rsid w:val="00DA1F2A"/>
    <w:rsid w:val="00DA229C"/>
    <w:rsid w:val="00DA2CB9"/>
    <w:rsid w:val="00DA2F15"/>
    <w:rsid w:val="00DA328B"/>
    <w:rsid w:val="00DA3296"/>
    <w:rsid w:val="00DA33D5"/>
    <w:rsid w:val="00DA3531"/>
    <w:rsid w:val="00DA3EC1"/>
    <w:rsid w:val="00DA41B6"/>
    <w:rsid w:val="00DA41DA"/>
    <w:rsid w:val="00DA441A"/>
    <w:rsid w:val="00DA4735"/>
    <w:rsid w:val="00DA4A86"/>
    <w:rsid w:val="00DA4B7A"/>
    <w:rsid w:val="00DA508B"/>
    <w:rsid w:val="00DA55A4"/>
    <w:rsid w:val="00DA5703"/>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C98"/>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A3"/>
    <w:rsid w:val="00DB50EF"/>
    <w:rsid w:val="00DB546B"/>
    <w:rsid w:val="00DB5767"/>
    <w:rsid w:val="00DB5BF5"/>
    <w:rsid w:val="00DB5D4A"/>
    <w:rsid w:val="00DB5FA8"/>
    <w:rsid w:val="00DB5FB2"/>
    <w:rsid w:val="00DB6133"/>
    <w:rsid w:val="00DB63E4"/>
    <w:rsid w:val="00DB64C0"/>
    <w:rsid w:val="00DB6A6F"/>
    <w:rsid w:val="00DB6DC8"/>
    <w:rsid w:val="00DB6E82"/>
    <w:rsid w:val="00DB6E8B"/>
    <w:rsid w:val="00DB733F"/>
    <w:rsid w:val="00DB7A93"/>
    <w:rsid w:val="00DB7FCC"/>
    <w:rsid w:val="00DC044E"/>
    <w:rsid w:val="00DC06E7"/>
    <w:rsid w:val="00DC0A2A"/>
    <w:rsid w:val="00DC0C1A"/>
    <w:rsid w:val="00DC0E31"/>
    <w:rsid w:val="00DC102E"/>
    <w:rsid w:val="00DC1037"/>
    <w:rsid w:val="00DC1362"/>
    <w:rsid w:val="00DC159B"/>
    <w:rsid w:val="00DC19AE"/>
    <w:rsid w:val="00DC1C08"/>
    <w:rsid w:val="00DC25A3"/>
    <w:rsid w:val="00DC271F"/>
    <w:rsid w:val="00DC2779"/>
    <w:rsid w:val="00DC2A9E"/>
    <w:rsid w:val="00DC2C8D"/>
    <w:rsid w:val="00DC300A"/>
    <w:rsid w:val="00DC30FF"/>
    <w:rsid w:val="00DC3161"/>
    <w:rsid w:val="00DC32A3"/>
    <w:rsid w:val="00DC3732"/>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681"/>
    <w:rsid w:val="00DE66FE"/>
    <w:rsid w:val="00DE6F66"/>
    <w:rsid w:val="00DE715D"/>
    <w:rsid w:val="00DE752E"/>
    <w:rsid w:val="00DE795D"/>
    <w:rsid w:val="00DE7A6B"/>
    <w:rsid w:val="00DE7DAB"/>
    <w:rsid w:val="00DE7FB5"/>
    <w:rsid w:val="00DF0359"/>
    <w:rsid w:val="00DF0A5F"/>
    <w:rsid w:val="00DF0D0E"/>
    <w:rsid w:val="00DF0EF1"/>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291"/>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93E"/>
    <w:rsid w:val="00E13CB3"/>
    <w:rsid w:val="00E13DB3"/>
    <w:rsid w:val="00E14080"/>
    <w:rsid w:val="00E140A6"/>
    <w:rsid w:val="00E148F4"/>
    <w:rsid w:val="00E14A74"/>
    <w:rsid w:val="00E14A7F"/>
    <w:rsid w:val="00E14AEC"/>
    <w:rsid w:val="00E14C98"/>
    <w:rsid w:val="00E15062"/>
    <w:rsid w:val="00E168FB"/>
    <w:rsid w:val="00E16A02"/>
    <w:rsid w:val="00E16B26"/>
    <w:rsid w:val="00E176F7"/>
    <w:rsid w:val="00E20355"/>
    <w:rsid w:val="00E20563"/>
    <w:rsid w:val="00E20A6F"/>
    <w:rsid w:val="00E21071"/>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25E"/>
    <w:rsid w:val="00E26915"/>
    <w:rsid w:val="00E26B3C"/>
    <w:rsid w:val="00E26EFC"/>
    <w:rsid w:val="00E271E7"/>
    <w:rsid w:val="00E27480"/>
    <w:rsid w:val="00E276FE"/>
    <w:rsid w:val="00E277EF"/>
    <w:rsid w:val="00E303C3"/>
    <w:rsid w:val="00E30467"/>
    <w:rsid w:val="00E3079D"/>
    <w:rsid w:val="00E30BD9"/>
    <w:rsid w:val="00E30C1B"/>
    <w:rsid w:val="00E31269"/>
    <w:rsid w:val="00E3162B"/>
    <w:rsid w:val="00E31A7B"/>
    <w:rsid w:val="00E31C1E"/>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18A7"/>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19F"/>
    <w:rsid w:val="00E505D7"/>
    <w:rsid w:val="00E5083E"/>
    <w:rsid w:val="00E50848"/>
    <w:rsid w:val="00E5101F"/>
    <w:rsid w:val="00E5144B"/>
    <w:rsid w:val="00E5161E"/>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794"/>
    <w:rsid w:val="00E60CA3"/>
    <w:rsid w:val="00E60DE6"/>
    <w:rsid w:val="00E60E93"/>
    <w:rsid w:val="00E610B2"/>
    <w:rsid w:val="00E612EE"/>
    <w:rsid w:val="00E617D9"/>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AAB"/>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A36"/>
    <w:rsid w:val="00E80AD7"/>
    <w:rsid w:val="00E80B11"/>
    <w:rsid w:val="00E80C76"/>
    <w:rsid w:val="00E80E7A"/>
    <w:rsid w:val="00E80EE9"/>
    <w:rsid w:val="00E80F3A"/>
    <w:rsid w:val="00E81159"/>
    <w:rsid w:val="00E8118F"/>
    <w:rsid w:val="00E818D9"/>
    <w:rsid w:val="00E818E3"/>
    <w:rsid w:val="00E819E9"/>
    <w:rsid w:val="00E8253F"/>
    <w:rsid w:val="00E825C7"/>
    <w:rsid w:val="00E82762"/>
    <w:rsid w:val="00E82B9A"/>
    <w:rsid w:val="00E82E12"/>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2AC"/>
    <w:rsid w:val="00E86378"/>
    <w:rsid w:val="00E86753"/>
    <w:rsid w:val="00E87264"/>
    <w:rsid w:val="00E87365"/>
    <w:rsid w:val="00E90035"/>
    <w:rsid w:val="00E90332"/>
    <w:rsid w:val="00E9035C"/>
    <w:rsid w:val="00E90466"/>
    <w:rsid w:val="00E9184A"/>
    <w:rsid w:val="00E91A4D"/>
    <w:rsid w:val="00E91CDB"/>
    <w:rsid w:val="00E91D1A"/>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4E4"/>
    <w:rsid w:val="00E95B7C"/>
    <w:rsid w:val="00E95CC7"/>
    <w:rsid w:val="00E95D17"/>
    <w:rsid w:val="00E96148"/>
    <w:rsid w:val="00E96182"/>
    <w:rsid w:val="00E9640B"/>
    <w:rsid w:val="00E964D0"/>
    <w:rsid w:val="00E96594"/>
    <w:rsid w:val="00E967EF"/>
    <w:rsid w:val="00E96B2B"/>
    <w:rsid w:val="00E96BD9"/>
    <w:rsid w:val="00E9753E"/>
    <w:rsid w:val="00E97AB9"/>
    <w:rsid w:val="00E97F13"/>
    <w:rsid w:val="00E97FDC"/>
    <w:rsid w:val="00EA04E8"/>
    <w:rsid w:val="00EA0A09"/>
    <w:rsid w:val="00EA0BA0"/>
    <w:rsid w:val="00EA0C04"/>
    <w:rsid w:val="00EA0D2F"/>
    <w:rsid w:val="00EA0D91"/>
    <w:rsid w:val="00EA1C16"/>
    <w:rsid w:val="00EA1C57"/>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1F"/>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8FE"/>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020"/>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E04"/>
    <w:rsid w:val="00ED4FA4"/>
    <w:rsid w:val="00ED582D"/>
    <w:rsid w:val="00ED5A38"/>
    <w:rsid w:val="00ED5B3F"/>
    <w:rsid w:val="00ED5BF6"/>
    <w:rsid w:val="00ED5C4B"/>
    <w:rsid w:val="00ED6511"/>
    <w:rsid w:val="00ED6EEF"/>
    <w:rsid w:val="00ED727D"/>
    <w:rsid w:val="00ED7348"/>
    <w:rsid w:val="00ED7590"/>
    <w:rsid w:val="00ED76EE"/>
    <w:rsid w:val="00ED7716"/>
    <w:rsid w:val="00ED77B5"/>
    <w:rsid w:val="00ED78D3"/>
    <w:rsid w:val="00ED7A47"/>
    <w:rsid w:val="00ED7A5E"/>
    <w:rsid w:val="00ED7E69"/>
    <w:rsid w:val="00ED7FD5"/>
    <w:rsid w:val="00EE00B0"/>
    <w:rsid w:val="00EE0798"/>
    <w:rsid w:val="00EE07A4"/>
    <w:rsid w:val="00EE0E0B"/>
    <w:rsid w:val="00EE14C1"/>
    <w:rsid w:val="00EE16DC"/>
    <w:rsid w:val="00EE186B"/>
    <w:rsid w:val="00EE1B22"/>
    <w:rsid w:val="00EE1C26"/>
    <w:rsid w:val="00EE223E"/>
    <w:rsid w:val="00EE22D3"/>
    <w:rsid w:val="00EE2861"/>
    <w:rsid w:val="00EE297C"/>
    <w:rsid w:val="00EE2986"/>
    <w:rsid w:val="00EE2BEA"/>
    <w:rsid w:val="00EE2CC7"/>
    <w:rsid w:val="00EE2DCE"/>
    <w:rsid w:val="00EE2E15"/>
    <w:rsid w:val="00EE3AF0"/>
    <w:rsid w:val="00EE3EEB"/>
    <w:rsid w:val="00EE40B0"/>
    <w:rsid w:val="00EE4244"/>
    <w:rsid w:val="00EE465E"/>
    <w:rsid w:val="00EE47B2"/>
    <w:rsid w:val="00EE4883"/>
    <w:rsid w:val="00EE4D0E"/>
    <w:rsid w:val="00EE5045"/>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E7BC2"/>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32B"/>
    <w:rsid w:val="00F136B1"/>
    <w:rsid w:val="00F13E34"/>
    <w:rsid w:val="00F13F56"/>
    <w:rsid w:val="00F14C4F"/>
    <w:rsid w:val="00F14D1C"/>
    <w:rsid w:val="00F14FBA"/>
    <w:rsid w:val="00F14FF9"/>
    <w:rsid w:val="00F15061"/>
    <w:rsid w:val="00F15775"/>
    <w:rsid w:val="00F158E2"/>
    <w:rsid w:val="00F15F40"/>
    <w:rsid w:val="00F15F5C"/>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7D3"/>
    <w:rsid w:val="00F238DE"/>
    <w:rsid w:val="00F23C9D"/>
    <w:rsid w:val="00F23EFB"/>
    <w:rsid w:val="00F2435E"/>
    <w:rsid w:val="00F246B1"/>
    <w:rsid w:val="00F24EB4"/>
    <w:rsid w:val="00F24EC2"/>
    <w:rsid w:val="00F2520B"/>
    <w:rsid w:val="00F2525B"/>
    <w:rsid w:val="00F25261"/>
    <w:rsid w:val="00F2611A"/>
    <w:rsid w:val="00F26126"/>
    <w:rsid w:val="00F264F2"/>
    <w:rsid w:val="00F26555"/>
    <w:rsid w:val="00F26647"/>
    <w:rsid w:val="00F266E8"/>
    <w:rsid w:val="00F26B7D"/>
    <w:rsid w:val="00F26BC9"/>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4F0"/>
    <w:rsid w:val="00F415DB"/>
    <w:rsid w:val="00F41863"/>
    <w:rsid w:val="00F41A06"/>
    <w:rsid w:val="00F41B92"/>
    <w:rsid w:val="00F41C2A"/>
    <w:rsid w:val="00F41E6B"/>
    <w:rsid w:val="00F41FB8"/>
    <w:rsid w:val="00F42250"/>
    <w:rsid w:val="00F426C8"/>
    <w:rsid w:val="00F42926"/>
    <w:rsid w:val="00F42E2F"/>
    <w:rsid w:val="00F42F80"/>
    <w:rsid w:val="00F43042"/>
    <w:rsid w:val="00F4338F"/>
    <w:rsid w:val="00F43762"/>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0F80"/>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CF"/>
    <w:rsid w:val="00F621F6"/>
    <w:rsid w:val="00F62721"/>
    <w:rsid w:val="00F62730"/>
    <w:rsid w:val="00F62CB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63F"/>
    <w:rsid w:val="00F747CB"/>
    <w:rsid w:val="00F74A57"/>
    <w:rsid w:val="00F74A77"/>
    <w:rsid w:val="00F74D9C"/>
    <w:rsid w:val="00F74E49"/>
    <w:rsid w:val="00F75368"/>
    <w:rsid w:val="00F75656"/>
    <w:rsid w:val="00F757B3"/>
    <w:rsid w:val="00F75B51"/>
    <w:rsid w:val="00F767D9"/>
    <w:rsid w:val="00F77513"/>
    <w:rsid w:val="00F77BF4"/>
    <w:rsid w:val="00F8047A"/>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76"/>
    <w:rsid w:val="00F839F2"/>
    <w:rsid w:val="00F83E7C"/>
    <w:rsid w:val="00F83FA5"/>
    <w:rsid w:val="00F842A8"/>
    <w:rsid w:val="00F845BA"/>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7D2"/>
    <w:rsid w:val="00F879B0"/>
    <w:rsid w:val="00F909C4"/>
    <w:rsid w:val="00F90B00"/>
    <w:rsid w:val="00F90C36"/>
    <w:rsid w:val="00F91479"/>
    <w:rsid w:val="00F916B9"/>
    <w:rsid w:val="00F9172D"/>
    <w:rsid w:val="00F9183C"/>
    <w:rsid w:val="00F91D4B"/>
    <w:rsid w:val="00F92073"/>
    <w:rsid w:val="00F920C4"/>
    <w:rsid w:val="00F9223B"/>
    <w:rsid w:val="00F923B8"/>
    <w:rsid w:val="00F929F5"/>
    <w:rsid w:val="00F92A52"/>
    <w:rsid w:val="00F92B14"/>
    <w:rsid w:val="00F9334A"/>
    <w:rsid w:val="00F937C7"/>
    <w:rsid w:val="00F93BF5"/>
    <w:rsid w:val="00F93EDF"/>
    <w:rsid w:val="00F93FFB"/>
    <w:rsid w:val="00F94215"/>
    <w:rsid w:val="00F942A3"/>
    <w:rsid w:val="00F9463D"/>
    <w:rsid w:val="00F94A0C"/>
    <w:rsid w:val="00F94C3F"/>
    <w:rsid w:val="00F956B8"/>
    <w:rsid w:val="00F956D7"/>
    <w:rsid w:val="00F959FF"/>
    <w:rsid w:val="00F95B9D"/>
    <w:rsid w:val="00F9635B"/>
    <w:rsid w:val="00F968DE"/>
    <w:rsid w:val="00F96BDA"/>
    <w:rsid w:val="00F96DC5"/>
    <w:rsid w:val="00F96E83"/>
    <w:rsid w:val="00F9734F"/>
    <w:rsid w:val="00F975B2"/>
    <w:rsid w:val="00F97782"/>
    <w:rsid w:val="00FA021A"/>
    <w:rsid w:val="00FA0564"/>
    <w:rsid w:val="00FA0604"/>
    <w:rsid w:val="00FA0680"/>
    <w:rsid w:val="00FA089A"/>
    <w:rsid w:val="00FA0C3C"/>
    <w:rsid w:val="00FA0CDB"/>
    <w:rsid w:val="00FA0DDC"/>
    <w:rsid w:val="00FA1164"/>
    <w:rsid w:val="00FA177C"/>
    <w:rsid w:val="00FA1C24"/>
    <w:rsid w:val="00FA1F5A"/>
    <w:rsid w:val="00FA2252"/>
    <w:rsid w:val="00FA240C"/>
    <w:rsid w:val="00FA25CE"/>
    <w:rsid w:val="00FA2CAB"/>
    <w:rsid w:val="00FA34C2"/>
    <w:rsid w:val="00FA3BDE"/>
    <w:rsid w:val="00FA3FFB"/>
    <w:rsid w:val="00FA41E8"/>
    <w:rsid w:val="00FA4231"/>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D80"/>
    <w:rsid w:val="00FA7E37"/>
    <w:rsid w:val="00FA7F7E"/>
    <w:rsid w:val="00FB024B"/>
    <w:rsid w:val="00FB0254"/>
    <w:rsid w:val="00FB0290"/>
    <w:rsid w:val="00FB045A"/>
    <w:rsid w:val="00FB0508"/>
    <w:rsid w:val="00FB082D"/>
    <w:rsid w:val="00FB089E"/>
    <w:rsid w:val="00FB0A66"/>
    <w:rsid w:val="00FB0B1D"/>
    <w:rsid w:val="00FB0C19"/>
    <w:rsid w:val="00FB0F44"/>
    <w:rsid w:val="00FB1311"/>
    <w:rsid w:val="00FB14A4"/>
    <w:rsid w:val="00FB1501"/>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03"/>
    <w:rsid w:val="00FB78AC"/>
    <w:rsid w:val="00FB7911"/>
    <w:rsid w:val="00FB79A0"/>
    <w:rsid w:val="00FB7BCA"/>
    <w:rsid w:val="00FB7FA3"/>
    <w:rsid w:val="00FC014A"/>
    <w:rsid w:val="00FC0728"/>
    <w:rsid w:val="00FC083E"/>
    <w:rsid w:val="00FC09F2"/>
    <w:rsid w:val="00FC0D66"/>
    <w:rsid w:val="00FC1432"/>
    <w:rsid w:val="00FC148D"/>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5FE9"/>
    <w:rsid w:val="00FC6065"/>
    <w:rsid w:val="00FC6581"/>
    <w:rsid w:val="00FC6836"/>
    <w:rsid w:val="00FC6C51"/>
    <w:rsid w:val="00FC6F48"/>
    <w:rsid w:val="00FC6F5F"/>
    <w:rsid w:val="00FC7014"/>
    <w:rsid w:val="00FC770B"/>
    <w:rsid w:val="00FC7744"/>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50DD"/>
    <w:rsid w:val="00FE6228"/>
    <w:rsid w:val="00FE63A1"/>
    <w:rsid w:val="00FE67C2"/>
    <w:rsid w:val="00FE6E02"/>
    <w:rsid w:val="00FE6EF2"/>
    <w:rsid w:val="00FE7248"/>
    <w:rsid w:val="00FE7320"/>
    <w:rsid w:val="00FE7399"/>
    <w:rsid w:val="00FE78D9"/>
    <w:rsid w:val="00FE79EE"/>
    <w:rsid w:val="00FE7D6A"/>
    <w:rsid w:val="00FE7F15"/>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5FFF"/>
    <w:rsid w:val="00FF6F06"/>
    <w:rsid w:val="00FF7965"/>
    <w:rsid w:val="00FF7E8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9A9866"/>
  <w15:docId w15:val="{C583CDA2-0DBD-44CA-A29A-9394E1F01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6F7"/>
    <w:pPr>
      <w:spacing w:line="240" w:lineRule="auto"/>
    </w:pPr>
    <w:rPr>
      <w:rFonts w:ascii="Times New Roman" w:eastAsia="Times New Roman" w:hAnsi="Times New Roman" w:cs="Times New Roman"/>
      <w:sz w:val="20"/>
      <w:szCs w:val="20"/>
    </w:rPr>
  </w:style>
  <w:style w:type="paragraph" w:styleId="Judul1">
    <w:name w:val="heading 1"/>
    <w:basedOn w:val="Normal"/>
    <w:next w:val="Normal"/>
    <w:link w:val="Judul1KAR"/>
    <w:qFormat/>
    <w:rsid w:val="00BD660B"/>
    <w:pPr>
      <w:keepNext/>
      <w:numPr>
        <w:numId w:val="1"/>
      </w:numPr>
      <w:outlineLvl w:val="0"/>
    </w:pPr>
    <w:rPr>
      <w:b/>
      <w:bCs/>
      <w:sz w:val="24"/>
      <w:szCs w:val="24"/>
    </w:rPr>
  </w:style>
  <w:style w:type="paragraph" w:styleId="Judul2">
    <w:name w:val="heading 2"/>
    <w:basedOn w:val="Normal"/>
    <w:next w:val="Normal"/>
    <w:link w:val="Judul2KAR"/>
    <w:qFormat/>
    <w:rsid w:val="00BD660B"/>
    <w:pPr>
      <w:keepNext/>
      <w:numPr>
        <w:ilvl w:val="1"/>
        <w:numId w:val="1"/>
      </w:numPr>
      <w:outlineLvl w:val="1"/>
    </w:pPr>
    <w:rPr>
      <w:b/>
      <w:bCs/>
      <w:sz w:val="24"/>
      <w:szCs w:val="24"/>
    </w:rPr>
  </w:style>
  <w:style w:type="paragraph" w:styleId="Judul3">
    <w:name w:val="heading 3"/>
    <w:basedOn w:val="Normal"/>
    <w:next w:val="Normal"/>
    <w:link w:val="Judul3KAR"/>
    <w:qFormat/>
    <w:rsid w:val="00BD660B"/>
    <w:pPr>
      <w:keepNext/>
      <w:numPr>
        <w:ilvl w:val="2"/>
        <w:numId w:val="1"/>
      </w:numPr>
      <w:outlineLvl w:val="2"/>
    </w:pPr>
    <w:rPr>
      <w:b/>
      <w:bCs/>
      <w:sz w:val="24"/>
      <w:szCs w:val="24"/>
    </w:rPr>
  </w:style>
  <w:style w:type="paragraph" w:styleId="Judul4">
    <w:name w:val="heading 4"/>
    <w:basedOn w:val="Normal"/>
    <w:next w:val="Normal"/>
    <w:link w:val="Judul4KAR"/>
    <w:qFormat/>
    <w:rsid w:val="00BD660B"/>
    <w:pPr>
      <w:keepNext/>
      <w:numPr>
        <w:ilvl w:val="3"/>
        <w:numId w:val="1"/>
      </w:numPr>
      <w:outlineLvl w:val="3"/>
    </w:pPr>
    <w:rPr>
      <w:b/>
      <w:bCs/>
      <w:sz w:val="22"/>
      <w:szCs w:val="22"/>
    </w:rPr>
  </w:style>
  <w:style w:type="paragraph" w:styleId="Judul5">
    <w:name w:val="heading 5"/>
    <w:basedOn w:val="Normal"/>
    <w:next w:val="Normal"/>
    <w:link w:val="Judul5KAR"/>
    <w:qFormat/>
    <w:rsid w:val="00BD660B"/>
    <w:pPr>
      <w:numPr>
        <w:ilvl w:val="4"/>
        <w:numId w:val="1"/>
      </w:numPr>
      <w:spacing w:before="240" w:after="60"/>
      <w:outlineLvl w:val="4"/>
    </w:pPr>
    <w:rPr>
      <w:b/>
      <w:bCs/>
      <w:i/>
      <w:iCs/>
      <w:sz w:val="26"/>
      <w:szCs w:val="26"/>
    </w:rPr>
  </w:style>
  <w:style w:type="paragraph" w:styleId="Judul6">
    <w:name w:val="heading 6"/>
    <w:basedOn w:val="Normal"/>
    <w:next w:val="Normal"/>
    <w:link w:val="Judul6KAR"/>
    <w:qFormat/>
    <w:rsid w:val="00BD660B"/>
    <w:pPr>
      <w:numPr>
        <w:ilvl w:val="5"/>
        <w:numId w:val="1"/>
      </w:numPr>
      <w:spacing w:before="240" w:after="60"/>
      <w:outlineLvl w:val="5"/>
    </w:pPr>
    <w:rPr>
      <w:b/>
      <w:bCs/>
      <w:sz w:val="22"/>
      <w:szCs w:val="22"/>
    </w:rPr>
  </w:style>
  <w:style w:type="paragraph" w:styleId="Judul7">
    <w:name w:val="heading 7"/>
    <w:basedOn w:val="Normal"/>
    <w:next w:val="Normal"/>
    <w:link w:val="Judul7KAR"/>
    <w:qFormat/>
    <w:rsid w:val="00BD660B"/>
    <w:pPr>
      <w:numPr>
        <w:ilvl w:val="6"/>
        <w:numId w:val="1"/>
      </w:numPr>
      <w:spacing w:before="240" w:after="60"/>
      <w:outlineLvl w:val="6"/>
    </w:pPr>
    <w:rPr>
      <w:sz w:val="24"/>
      <w:szCs w:val="24"/>
    </w:rPr>
  </w:style>
  <w:style w:type="paragraph" w:styleId="Judul8">
    <w:name w:val="heading 8"/>
    <w:basedOn w:val="Normal"/>
    <w:next w:val="Normal"/>
    <w:link w:val="Judul8KAR"/>
    <w:qFormat/>
    <w:rsid w:val="00BD660B"/>
    <w:pPr>
      <w:numPr>
        <w:ilvl w:val="7"/>
        <w:numId w:val="1"/>
      </w:numPr>
      <w:spacing w:before="240" w:after="60"/>
      <w:outlineLvl w:val="7"/>
    </w:pPr>
    <w:rPr>
      <w:i/>
      <w:iCs/>
      <w:sz w:val="24"/>
      <w:szCs w:val="24"/>
    </w:rPr>
  </w:style>
  <w:style w:type="paragraph" w:styleId="Judul9">
    <w:name w:val="heading 9"/>
    <w:basedOn w:val="Normal"/>
    <w:next w:val="Normal"/>
    <w:link w:val="Judul9KAR"/>
    <w:qFormat/>
    <w:rsid w:val="00BD660B"/>
    <w:pPr>
      <w:numPr>
        <w:ilvl w:val="8"/>
        <w:numId w:val="1"/>
      </w:numPr>
      <w:spacing w:before="240" w:after="60"/>
      <w:outlineLvl w:val="8"/>
    </w:pPr>
    <w:rPr>
      <w:rFonts w:ascii="Arial" w:hAnsi="Arial" w:cs="Arial"/>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rsid w:val="00214C80"/>
    <w:pPr>
      <w:tabs>
        <w:tab w:val="center" w:pos="4513"/>
        <w:tab w:val="right" w:pos="9026"/>
      </w:tabs>
    </w:pPr>
  </w:style>
  <w:style w:type="character" w:customStyle="1" w:styleId="FooterKAR">
    <w:name w:val="Footer KAR"/>
    <w:basedOn w:val="FontParagrafDefault"/>
    <w:link w:val="Footer"/>
    <w:uiPriority w:val="99"/>
    <w:rsid w:val="00214C80"/>
    <w:rPr>
      <w:rFonts w:ascii="Times New Roman" w:eastAsia="Times New Roman" w:hAnsi="Times New Roman" w:cs="Times New Roman"/>
      <w:sz w:val="20"/>
      <w:szCs w:val="20"/>
    </w:rPr>
  </w:style>
  <w:style w:type="character" w:styleId="Hyperlink">
    <w:name w:val="Hyperlink"/>
    <w:basedOn w:val="FontParagrafDefault"/>
    <w:uiPriority w:val="99"/>
    <w:unhideWhenUsed/>
    <w:rsid w:val="00214C80"/>
    <w:rPr>
      <w:color w:val="0000FF" w:themeColor="hyperlink"/>
      <w:u w:val="single"/>
    </w:rPr>
  </w:style>
  <w:style w:type="paragraph" w:styleId="DaftarParagraf">
    <w:name w:val="List Paragraph"/>
    <w:aliases w:val="Body of text,arab"/>
    <w:basedOn w:val="Normal"/>
    <w:link w:val="DaftarParagrafK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FontParagrafDefault"/>
    <w:rsid w:val="00214C80"/>
  </w:style>
  <w:style w:type="character" w:customStyle="1" w:styleId="DaftarParagrafKAR">
    <w:name w:val="Daftar Paragraf KAR"/>
    <w:aliases w:val="Body of text KAR,arab KAR"/>
    <w:basedOn w:val="FontParagrafDefault"/>
    <w:link w:val="DaftarParagraf"/>
    <w:uiPriority w:val="34"/>
    <w:locked/>
    <w:rsid w:val="00214C80"/>
  </w:style>
  <w:style w:type="character" w:customStyle="1" w:styleId="apple-converted-space">
    <w:name w:val="apple-converted-space"/>
    <w:basedOn w:val="FontParagrafDefault"/>
    <w:rsid w:val="00214C80"/>
  </w:style>
  <w:style w:type="character" w:styleId="Kuat">
    <w:name w:val="Strong"/>
    <w:basedOn w:val="FontParagrafDefault"/>
    <w:uiPriority w:val="22"/>
    <w:qFormat/>
    <w:rsid w:val="00214C80"/>
    <w:rPr>
      <w:b/>
      <w:bCs/>
    </w:rPr>
  </w:style>
  <w:style w:type="paragraph" w:styleId="HTMLSudahDiformat">
    <w:name w:val="HTML Preformatted"/>
    <w:basedOn w:val="Normal"/>
    <w:link w:val="HTMLSudahDiformatK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SudahDiformatKAR">
    <w:name w:val="HTML Sudah Diformat KAR"/>
    <w:basedOn w:val="FontParagrafDefault"/>
    <w:link w:val="HTMLSudahDiformat"/>
    <w:uiPriority w:val="99"/>
    <w:rsid w:val="00214C80"/>
    <w:rPr>
      <w:rFonts w:ascii="Courier New" w:eastAsia="Times New Roman" w:hAnsi="Courier New" w:cs="Courier New"/>
      <w:sz w:val="20"/>
      <w:szCs w:val="20"/>
    </w:rPr>
  </w:style>
  <w:style w:type="paragraph" w:styleId="TeksBalon">
    <w:name w:val="Balloon Text"/>
    <w:basedOn w:val="Normal"/>
    <w:link w:val="TeksBalonKAR"/>
    <w:uiPriority w:val="99"/>
    <w:semiHidden/>
    <w:unhideWhenUsed/>
    <w:rsid w:val="00214C80"/>
    <w:rPr>
      <w:rFonts w:ascii="Tahoma" w:hAnsi="Tahoma" w:cs="Tahoma"/>
      <w:sz w:val="16"/>
      <w:szCs w:val="16"/>
    </w:rPr>
  </w:style>
  <w:style w:type="character" w:customStyle="1" w:styleId="TeksBalonKAR">
    <w:name w:val="Teks Balon KAR"/>
    <w:basedOn w:val="FontParagrafDefault"/>
    <w:link w:val="TeksBalon"/>
    <w:uiPriority w:val="99"/>
    <w:semiHidden/>
    <w:rsid w:val="00214C80"/>
    <w:rPr>
      <w:rFonts w:ascii="Tahoma" w:eastAsia="Times New Roman" w:hAnsi="Tahoma" w:cs="Tahoma"/>
      <w:sz w:val="16"/>
      <w:szCs w:val="16"/>
    </w:rPr>
  </w:style>
  <w:style w:type="paragraph" w:styleId="Header">
    <w:name w:val="header"/>
    <w:basedOn w:val="Normal"/>
    <w:link w:val="HeaderKAR"/>
    <w:uiPriority w:val="99"/>
    <w:unhideWhenUsed/>
    <w:rsid w:val="00B04068"/>
    <w:pPr>
      <w:tabs>
        <w:tab w:val="center" w:pos="4513"/>
        <w:tab w:val="right" w:pos="9026"/>
      </w:tabs>
    </w:pPr>
  </w:style>
  <w:style w:type="character" w:customStyle="1" w:styleId="HeaderKAR">
    <w:name w:val="Header KAR"/>
    <w:basedOn w:val="FontParagrafDefault"/>
    <w:link w:val="Header"/>
    <w:uiPriority w:val="99"/>
    <w:rsid w:val="00B04068"/>
    <w:rPr>
      <w:rFonts w:ascii="Times New Roman" w:eastAsia="Times New Roman" w:hAnsi="Times New Roman" w:cs="Times New Roman"/>
      <w:sz w:val="20"/>
      <w:szCs w:val="20"/>
    </w:rPr>
  </w:style>
  <w:style w:type="paragraph" w:styleId="TeksCatatanKaki">
    <w:name w:val="footnote text"/>
    <w:aliases w:val="f_Footnote,Char, Char,Char Char Char Char,Char Char Char Char Char Char Char Char,Char Char Char Char Char Char Char,Char Char Char,Char Char Char Char Char,Char Char Char1,Footnote Text Char Char,Footnote Text Char1, Char Char Char"/>
    <w:basedOn w:val="Normal"/>
    <w:link w:val="TeksCatatanKakiKAR"/>
    <w:uiPriority w:val="99"/>
    <w:unhideWhenUsed/>
    <w:qFormat/>
    <w:rsid w:val="00D02E8A"/>
    <w:pPr>
      <w:spacing w:afterAutospacing="1"/>
      <w:jc w:val="both"/>
    </w:pPr>
    <w:rPr>
      <w:rFonts w:asciiTheme="minorHAnsi" w:eastAsiaTheme="minorHAnsi" w:hAnsiTheme="minorHAnsi" w:cstheme="minorBidi"/>
    </w:rPr>
  </w:style>
  <w:style w:type="character" w:customStyle="1" w:styleId="TeksCatatanKakiKAR">
    <w:name w:val="Teks Catatan Kaki KAR"/>
    <w:aliases w:val="f_Footnote KAR,Char KAR, Char KAR,Char Char Char Char KAR,Char Char Char Char Char Char Char Char KAR,Char Char Char Char Char Char Char KAR,Char Char Char KAR,Char Char Char Char Char KAR,Char Char Char1 KAR, Char Char Char KAR"/>
    <w:basedOn w:val="FontParagrafDefault"/>
    <w:link w:val="TeksCatatanKaki"/>
    <w:uiPriority w:val="99"/>
    <w:rsid w:val="00D02E8A"/>
    <w:rPr>
      <w:sz w:val="20"/>
      <w:szCs w:val="20"/>
    </w:rPr>
  </w:style>
  <w:style w:type="character" w:styleId="ReferensiCatatanKaki">
    <w:name w:val="footnote reference"/>
    <w:basedOn w:val="FontParagrafDefault"/>
    <w:uiPriority w:val="99"/>
    <w:unhideWhenUsed/>
    <w:qFormat/>
    <w:rsid w:val="00D02E8A"/>
    <w:rPr>
      <w:vertAlign w:val="superscript"/>
    </w:rPr>
  </w:style>
  <w:style w:type="character" w:customStyle="1" w:styleId="Judul1KAR">
    <w:name w:val="Judul 1 KAR"/>
    <w:basedOn w:val="FontParagrafDefault"/>
    <w:link w:val="Judul1"/>
    <w:rsid w:val="00BD660B"/>
    <w:rPr>
      <w:rFonts w:ascii="Times New Roman" w:eastAsia="Times New Roman" w:hAnsi="Times New Roman" w:cs="Times New Roman"/>
      <w:b/>
      <w:bCs/>
      <w:sz w:val="24"/>
      <w:szCs w:val="24"/>
    </w:rPr>
  </w:style>
  <w:style w:type="character" w:customStyle="1" w:styleId="Judul2KAR">
    <w:name w:val="Judul 2 KAR"/>
    <w:basedOn w:val="FontParagrafDefault"/>
    <w:link w:val="Judul2"/>
    <w:rsid w:val="00BD660B"/>
    <w:rPr>
      <w:rFonts w:ascii="Times New Roman" w:eastAsia="Times New Roman" w:hAnsi="Times New Roman" w:cs="Times New Roman"/>
      <w:b/>
      <w:bCs/>
      <w:sz w:val="24"/>
      <w:szCs w:val="24"/>
    </w:rPr>
  </w:style>
  <w:style w:type="character" w:customStyle="1" w:styleId="Judul3KAR">
    <w:name w:val="Judul 3 KAR"/>
    <w:basedOn w:val="FontParagrafDefault"/>
    <w:link w:val="Judul3"/>
    <w:rsid w:val="00BD660B"/>
    <w:rPr>
      <w:rFonts w:ascii="Times New Roman" w:eastAsia="Times New Roman" w:hAnsi="Times New Roman" w:cs="Times New Roman"/>
      <w:b/>
      <w:bCs/>
      <w:sz w:val="24"/>
      <w:szCs w:val="24"/>
    </w:rPr>
  </w:style>
  <w:style w:type="character" w:customStyle="1" w:styleId="Judul4KAR">
    <w:name w:val="Judul 4 KAR"/>
    <w:basedOn w:val="FontParagrafDefault"/>
    <w:link w:val="Judul4"/>
    <w:rsid w:val="00BD660B"/>
    <w:rPr>
      <w:rFonts w:ascii="Times New Roman" w:eastAsia="Times New Roman" w:hAnsi="Times New Roman" w:cs="Times New Roman"/>
      <w:b/>
      <w:bCs/>
    </w:rPr>
  </w:style>
  <w:style w:type="character" w:customStyle="1" w:styleId="Judul5KAR">
    <w:name w:val="Judul 5 KAR"/>
    <w:basedOn w:val="FontParagrafDefault"/>
    <w:link w:val="Judul5"/>
    <w:rsid w:val="00BD660B"/>
    <w:rPr>
      <w:rFonts w:ascii="Times New Roman" w:eastAsia="Times New Roman" w:hAnsi="Times New Roman" w:cs="Times New Roman"/>
      <w:b/>
      <w:bCs/>
      <w:i/>
      <w:iCs/>
      <w:sz w:val="26"/>
      <w:szCs w:val="26"/>
    </w:rPr>
  </w:style>
  <w:style w:type="character" w:customStyle="1" w:styleId="Judul6KAR">
    <w:name w:val="Judul 6 KAR"/>
    <w:basedOn w:val="FontParagrafDefault"/>
    <w:link w:val="Judul6"/>
    <w:rsid w:val="00BD660B"/>
    <w:rPr>
      <w:rFonts w:ascii="Times New Roman" w:eastAsia="Times New Roman" w:hAnsi="Times New Roman" w:cs="Times New Roman"/>
      <w:b/>
      <w:bCs/>
    </w:rPr>
  </w:style>
  <w:style w:type="character" w:customStyle="1" w:styleId="Judul7KAR">
    <w:name w:val="Judul 7 KAR"/>
    <w:basedOn w:val="FontParagrafDefault"/>
    <w:link w:val="Judul7"/>
    <w:rsid w:val="00BD660B"/>
    <w:rPr>
      <w:rFonts w:ascii="Times New Roman" w:eastAsia="Times New Roman" w:hAnsi="Times New Roman" w:cs="Times New Roman"/>
      <w:sz w:val="24"/>
      <w:szCs w:val="24"/>
    </w:rPr>
  </w:style>
  <w:style w:type="character" w:customStyle="1" w:styleId="Judul8KAR">
    <w:name w:val="Judul 8 KAR"/>
    <w:basedOn w:val="FontParagrafDefault"/>
    <w:link w:val="Judul8"/>
    <w:rsid w:val="00BD660B"/>
    <w:rPr>
      <w:rFonts w:ascii="Times New Roman" w:eastAsia="Times New Roman" w:hAnsi="Times New Roman" w:cs="Times New Roman"/>
      <w:i/>
      <w:iCs/>
      <w:sz w:val="24"/>
      <w:szCs w:val="24"/>
    </w:rPr>
  </w:style>
  <w:style w:type="character" w:customStyle="1" w:styleId="Judul9KAR">
    <w:name w:val="Judul 9 KAR"/>
    <w:basedOn w:val="FontParagrafDefault"/>
    <w:link w:val="Judul9"/>
    <w:rsid w:val="00BD660B"/>
    <w:rPr>
      <w:rFonts w:ascii="Arial" w:eastAsia="Times New Roman" w:hAnsi="Arial" w:cs="Arial"/>
    </w:rPr>
  </w:style>
  <w:style w:type="paragraph" w:styleId="NormalWeb">
    <w:name w:val="Normal (Web)"/>
    <w:basedOn w:val="Normal"/>
    <w:uiPriority w:val="99"/>
    <w:unhideWhenUsed/>
    <w:rsid w:val="00BD660B"/>
    <w:pPr>
      <w:spacing w:before="100" w:beforeAutospacing="1" w:after="100" w:afterAutospacing="1"/>
    </w:pPr>
    <w:rPr>
      <w:sz w:val="24"/>
      <w:szCs w:val="24"/>
    </w:rPr>
  </w:style>
  <w:style w:type="character" w:styleId="Penekanan">
    <w:name w:val="Emphasis"/>
    <w:basedOn w:val="FontParagrafDefault"/>
    <w:uiPriority w:val="20"/>
    <w:qFormat/>
    <w:rsid w:val="00BD660B"/>
    <w:rPr>
      <w:i/>
      <w:iCs/>
    </w:rPr>
  </w:style>
  <w:style w:type="table" w:styleId="KisiTabel">
    <w:name w:val="Table Grid"/>
    <w:basedOn w:val="TabelNormal"/>
    <w:uiPriority w:val="39"/>
    <w:rsid w:val="00BD660B"/>
    <w:pPr>
      <w:spacing w:line="240" w:lineRule="auto"/>
    </w:pPr>
    <w:rPr>
      <w:rFonts w:ascii="Times New Arabic" w:hAnsi="Times New Arabic"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ksIsi">
    <w:name w:val="Body Text"/>
    <w:basedOn w:val="Normal"/>
    <w:link w:val="TeksIsiKAR"/>
    <w:uiPriority w:val="1"/>
    <w:qFormat/>
    <w:rsid w:val="004953DD"/>
    <w:pPr>
      <w:widowControl w:val="0"/>
      <w:autoSpaceDE w:val="0"/>
      <w:autoSpaceDN w:val="0"/>
    </w:pPr>
    <w:rPr>
      <w:sz w:val="24"/>
      <w:szCs w:val="24"/>
    </w:rPr>
  </w:style>
  <w:style w:type="character" w:customStyle="1" w:styleId="TeksIsiKAR">
    <w:name w:val="Teks Isi KAR"/>
    <w:basedOn w:val="FontParagrafDefault"/>
    <w:link w:val="TeksIsi"/>
    <w:uiPriority w:val="1"/>
    <w:rsid w:val="004953DD"/>
    <w:rPr>
      <w:rFonts w:ascii="Times New Roman" w:eastAsia="Times New Roman" w:hAnsi="Times New Roman" w:cs="Times New Roman"/>
      <w:sz w:val="24"/>
      <w:szCs w:val="24"/>
    </w:rPr>
  </w:style>
  <w:style w:type="paragraph" w:customStyle="1" w:styleId="Default">
    <w:name w:val="Default"/>
    <w:rsid w:val="008E2FF8"/>
    <w:pPr>
      <w:autoSpaceDE w:val="0"/>
      <w:autoSpaceDN w:val="0"/>
      <w:adjustRightInd w:val="0"/>
      <w:spacing w:line="240" w:lineRule="auto"/>
    </w:pPr>
    <w:rPr>
      <w:rFonts w:ascii="Code" w:hAnsi="Code" w:cs="Code"/>
      <w:color w:val="000000"/>
      <w:sz w:val="24"/>
      <w:szCs w:val="24"/>
    </w:rPr>
  </w:style>
  <w:style w:type="character" w:customStyle="1" w:styleId="author-name">
    <w:name w:val="author-name"/>
    <w:basedOn w:val="FontParagrafDefault"/>
    <w:rsid w:val="008E2FF8"/>
  </w:style>
  <w:style w:type="character" w:customStyle="1" w:styleId="fz11px">
    <w:name w:val="fz(11px)"/>
    <w:basedOn w:val="FontParagrafDefault"/>
    <w:rsid w:val="008E2FF8"/>
  </w:style>
  <w:style w:type="character" w:customStyle="1" w:styleId="hps">
    <w:name w:val="hps"/>
    <w:basedOn w:val="FontParagrafDefault"/>
    <w:rsid w:val="00A6624D"/>
  </w:style>
  <w:style w:type="character" w:customStyle="1" w:styleId="st">
    <w:name w:val="st"/>
    <w:basedOn w:val="FontParagrafDefault"/>
    <w:rsid w:val="00A6624D"/>
  </w:style>
  <w:style w:type="paragraph" w:customStyle="1" w:styleId="text">
    <w:name w:val="text"/>
    <w:basedOn w:val="Normal"/>
    <w:rsid w:val="001D1E50"/>
    <w:pPr>
      <w:spacing w:before="100" w:beforeAutospacing="1" w:after="100" w:afterAutospacing="1"/>
    </w:pPr>
    <w:rPr>
      <w:sz w:val="24"/>
      <w:szCs w:val="24"/>
      <w:lang w:val="id-ID" w:eastAsia="id-ID"/>
    </w:rPr>
  </w:style>
  <w:style w:type="character" w:customStyle="1" w:styleId="y2iqfc">
    <w:name w:val="y2iqfc"/>
    <w:basedOn w:val="FontParagrafDefault"/>
    <w:rsid w:val="0063431D"/>
  </w:style>
  <w:style w:type="paragraph" w:styleId="Bibliografi">
    <w:name w:val="Bibliography"/>
    <w:basedOn w:val="Normal"/>
    <w:next w:val="Normal"/>
    <w:uiPriority w:val="37"/>
    <w:unhideWhenUsed/>
    <w:rsid w:val="00CC6F7D"/>
    <w:pPr>
      <w:spacing w:after="200" w:line="276" w:lineRule="auto"/>
    </w:pPr>
    <w:rPr>
      <w:rFonts w:asciiTheme="minorHAnsi" w:eastAsiaTheme="minorHAnsi" w:hAnsiTheme="minorHAnsi" w:cstheme="minorBidi"/>
      <w:sz w:val="22"/>
      <w:szCs w:val="22"/>
      <w:lang w:val="id-ID"/>
    </w:rPr>
  </w:style>
  <w:style w:type="character" w:customStyle="1" w:styleId="skimlinks-unlinked">
    <w:name w:val="skimlinks-unlinked"/>
    <w:basedOn w:val="FontParagrafDefault"/>
    <w:rsid w:val="00947D8F"/>
  </w:style>
  <w:style w:type="paragraph" w:customStyle="1" w:styleId="Style1">
    <w:name w:val="_Style 1"/>
    <w:basedOn w:val="Normal"/>
    <w:uiPriority w:val="99"/>
    <w:qFormat/>
    <w:rsid w:val="00947D8F"/>
    <w:pPr>
      <w:spacing w:after="200" w:line="276" w:lineRule="auto"/>
      <w:ind w:left="720"/>
      <w:contextualSpacing/>
    </w:pPr>
    <w:rPr>
      <w:rFonts w:eastAsia="SimSun"/>
      <w:sz w:val="22"/>
      <w:szCs w:val="22"/>
      <w:lang w:val="id-ID"/>
    </w:rPr>
  </w:style>
  <w:style w:type="character" w:customStyle="1" w:styleId="blocktext">
    <w:name w:val="blocktext"/>
    <w:basedOn w:val="FontParagrafDefault"/>
    <w:rsid w:val="00947D8F"/>
  </w:style>
  <w:style w:type="paragraph" w:customStyle="1" w:styleId="arabic">
    <w:name w:val="arabic"/>
    <w:basedOn w:val="Normal"/>
    <w:rsid w:val="00947D8F"/>
    <w:pPr>
      <w:spacing w:before="100" w:beforeAutospacing="1" w:after="100" w:afterAutospacing="1"/>
    </w:pPr>
    <w:rPr>
      <w:sz w:val="24"/>
      <w:szCs w:val="24"/>
    </w:rPr>
  </w:style>
  <w:style w:type="paragraph" w:styleId="Judul">
    <w:name w:val="Title"/>
    <w:basedOn w:val="Normal"/>
    <w:link w:val="JudulKAR"/>
    <w:qFormat/>
    <w:rsid w:val="003001D3"/>
    <w:pPr>
      <w:jc w:val="center"/>
    </w:pPr>
    <w:rPr>
      <w:b/>
      <w:bCs/>
      <w:sz w:val="28"/>
      <w:szCs w:val="24"/>
      <w:lang w:val="id-ID"/>
    </w:rPr>
  </w:style>
  <w:style w:type="character" w:customStyle="1" w:styleId="JudulKAR">
    <w:name w:val="Judul KAR"/>
    <w:basedOn w:val="FontParagrafDefault"/>
    <w:link w:val="Judul"/>
    <w:rsid w:val="003001D3"/>
    <w:rPr>
      <w:rFonts w:ascii="Times New Roman" w:eastAsia="Times New Roman" w:hAnsi="Times New Roman" w:cs="Times New Roman"/>
      <w:b/>
      <w:bCs/>
      <w:sz w:val="28"/>
      <w:szCs w:val="24"/>
      <w:lang w:val="id-ID"/>
    </w:rPr>
  </w:style>
  <w:style w:type="paragraph" w:customStyle="1" w:styleId="Reference">
    <w:name w:val="Reference"/>
    <w:basedOn w:val="Normal"/>
    <w:rsid w:val="003001D3"/>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0">
    <w:name w:val="Text"/>
    <w:basedOn w:val="Normal"/>
    <w:rsid w:val="003001D3"/>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FontParagrafDefault"/>
    <w:rsid w:val="003001D3"/>
  </w:style>
  <w:style w:type="paragraph" w:styleId="TidakAdaSpasi">
    <w:name w:val="No Spacing"/>
    <w:qFormat/>
    <w:rsid w:val="003001D3"/>
    <w:pPr>
      <w:spacing w:line="240" w:lineRule="auto"/>
    </w:pPr>
    <w:rPr>
      <w:rFonts w:ascii="Calibri" w:eastAsia="Calibri" w:hAnsi="Calibri" w:cs="Times New Roman"/>
    </w:rPr>
  </w:style>
  <w:style w:type="paragraph" w:customStyle="1" w:styleId="IEEEReferenceItem">
    <w:name w:val="IEEE Reference Item"/>
    <w:basedOn w:val="Normal"/>
    <w:rsid w:val="003001D3"/>
    <w:pPr>
      <w:adjustRightInd w:val="0"/>
      <w:snapToGrid w:val="0"/>
      <w:ind w:left="360" w:hanging="360"/>
      <w:jc w:val="both"/>
    </w:pPr>
    <w:rPr>
      <w:rFonts w:eastAsia="SimSun"/>
      <w:sz w:val="16"/>
      <w:szCs w:val="24"/>
      <w:lang w:eastAsia="zh-CN"/>
    </w:rPr>
  </w:style>
  <w:style w:type="character" w:customStyle="1" w:styleId="SebutanYangBelumTerselesaikan1">
    <w:name w:val="Sebutan Yang Belum Terselesaikan1"/>
    <w:basedOn w:val="FontParagrafDefault"/>
    <w:uiPriority w:val="99"/>
    <w:semiHidden/>
    <w:unhideWhenUsed/>
    <w:rsid w:val="003001D3"/>
    <w:rPr>
      <w:color w:val="605E5C"/>
      <w:shd w:val="clear" w:color="auto" w:fill="E1DFDD"/>
    </w:rPr>
  </w:style>
  <w:style w:type="character" w:customStyle="1" w:styleId="label">
    <w:name w:val="label"/>
    <w:basedOn w:val="FontParagrafDefault"/>
    <w:rsid w:val="00AD1012"/>
  </w:style>
  <w:style w:type="character" w:customStyle="1" w:styleId="value">
    <w:name w:val="value"/>
    <w:basedOn w:val="FontParagrafDefault"/>
    <w:rsid w:val="00AD1012"/>
  </w:style>
  <w:style w:type="character" w:styleId="SebutanYangBelumTerselesaikan">
    <w:name w:val="Unresolved Mention"/>
    <w:basedOn w:val="FontParagrafDefault"/>
    <w:uiPriority w:val="99"/>
    <w:semiHidden/>
    <w:unhideWhenUsed/>
    <w:rsid w:val="00236A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881419">
      <w:bodyDiv w:val="1"/>
      <w:marLeft w:val="0"/>
      <w:marRight w:val="0"/>
      <w:marTop w:val="0"/>
      <w:marBottom w:val="0"/>
      <w:divBdr>
        <w:top w:val="none" w:sz="0" w:space="0" w:color="auto"/>
        <w:left w:val="none" w:sz="0" w:space="0" w:color="auto"/>
        <w:bottom w:val="none" w:sz="0" w:space="0" w:color="auto"/>
        <w:right w:val="none" w:sz="0" w:space="0" w:color="auto"/>
      </w:divBdr>
    </w:div>
    <w:div w:id="228273786">
      <w:bodyDiv w:val="1"/>
      <w:marLeft w:val="0"/>
      <w:marRight w:val="0"/>
      <w:marTop w:val="0"/>
      <w:marBottom w:val="0"/>
      <w:divBdr>
        <w:top w:val="none" w:sz="0" w:space="0" w:color="auto"/>
        <w:left w:val="none" w:sz="0" w:space="0" w:color="auto"/>
        <w:bottom w:val="none" w:sz="0" w:space="0" w:color="auto"/>
        <w:right w:val="none" w:sz="0" w:space="0" w:color="auto"/>
      </w:divBdr>
    </w:div>
    <w:div w:id="261960677">
      <w:bodyDiv w:val="1"/>
      <w:marLeft w:val="0"/>
      <w:marRight w:val="0"/>
      <w:marTop w:val="0"/>
      <w:marBottom w:val="0"/>
      <w:divBdr>
        <w:top w:val="none" w:sz="0" w:space="0" w:color="auto"/>
        <w:left w:val="none" w:sz="0" w:space="0" w:color="auto"/>
        <w:bottom w:val="none" w:sz="0" w:space="0" w:color="auto"/>
        <w:right w:val="none" w:sz="0" w:space="0" w:color="auto"/>
      </w:divBdr>
    </w:div>
    <w:div w:id="376975686">
      <w:bodyDiv w:val="1"/>
      <w:marLeft w:val="0"/>
      <w:marRight w:val="0"/>
      <w:marTop w:val="0"/>
      <w:marBottom w:val="0"/>
      <w:divBdr>
        <w:top w:val="none" w:sz="0" w:space="0" w:color="auto"/>
        <w:left w:val="none" w:sz="0" w:space="0" w:color="auto"/>
        <w:bottom w:val="none" w:sz="0" w:space="0" w:color="auto"/>
        <w:right w:val="none" w:sz="0" w:space="0" w:color="auto"/>
      </w:divBdr>
    </w:div>
    <w:div w:id="582034536">
      <w:bodyDiv w:val="1"/>
      <w:marLeft w:val="0"/>
      <w:marRight w:val="0"/>
      <w:marTop w:val="0"/>
      <w:marBottom w:val="0"/>
      <w:divBdr>
        <w:top w:val="none" w:sz="0" w:space="0" w:color="auto"/>
        <w:left w:val="none" w:sz="0" w:space="0" w:color="auto"/>
        <w:bottom w:val="none" w:sz="0" w:space="0" w:color="auto"/>
        <w:right w:val="none" w:sz="0" w:space="0" w:color="auto"/>
      </w:divBdr>
    </w:div>
    <w:div w:id="958410507">
      <w:bodyDiv w:val="1"/>
      <w:marLeft w:val="0"/>
      <w:marRight w:val="0"/>
      <w:marTop w:val="0"/>
      <w:marBottom w:val="0"/>
      <w:divBdr>
        <w:top w:val="none" w:sz="0" w:space="0" w:color="auto"/>
        <w:left w:val="none" w:sz="0" w:space="0" w:color="auto"/>
        <w:bottom w:val="none" w:sz="0" w:space="0" w:color="auto"/>
        <w:right w:val="none" w:sz="0" w:space="0" w:color="auto"/>
      </w:divBdr>
    </w:div>
    <w:div w:id="1023626368">
      <w:bodyDiv w:val="1"/>
      <w:marLeft w:val="0"/>
      <w:marRight w:val="0"/>
      <w:marTop w:val="0"/>
      <w:marBottom w:val="0"/>
      <w:divBdr>
        <w:top w:val="none" w:sz="0" w:space="0" w:color="auto"/>
        <w:left w:val="none" w:sz="0" w:space="0" w:color="auto"/>
        <w:bottom w:val="none" w:sz="0" w:space="0" w:color="auto"/>
        <w:right w:val="none" w:sz="0" w:space="0" w:color="auto"/>
      </w:divBdr>
    </w:div>
    <w:div w:id="1092583112">
      <w:bodyDiv w:val="1"/>
      <w:marLeft w:val="0"/>
      <w:marRight w:val="0"/>
      <w:marTop w:val="0"/>
      <w:marBottom w:val="0"/>
      <w:divBdr>
        <w:top w:val="none" w:sz="0" w:space="0" w:color="auto"/>
        <w:left w:val="none" w:sz="0" w:space="0" w:color="auto"/>
        <w:bottom w:val="none" w:sz="0" w:space="0" w:color="auto"/>
        <w:right w:val="none" w:sz="0" w:space="0" w:color="auto"/>
      </w:divBdr>
    </w:div>
    <w:div w:id="1178619067">
      <w:bodyDiv w:val="1"/>
      <w:marLeft w:val="0"/>
      <w:marRight w:val="0"/>
      <w:marTop w:val="0"/>
      <w:marBottom w:val="0"/>
      <w:divBdr>
        <w:top w:val="none" w:sz="0" w:space="0" w:color="auto"/>
        <w:left w:val="none" w:sz="0" w:space="0" w:color="auto"/>
        <w:bottom w:val="none" w:sz="0" w:space="0" w:color="auto"/>
        <w:right w:val="none" w:sz="0" w:space="0" w:color="auto"/>
      </w:divBdr>
    </w:div>
    <w:div w:id="1301618103">
      <w:bodyDiv w:val="1"/>
      <w:marLeft w:val="0"/>
      <w:marRight w:val="0"/>
      <w:marTop w:val="0"/>
      <w:marBottom w:val="0"/>
      <w:divBdr>
        <w:top w:val="none" w:sz="0" w:space="0" w:color="auto"/>
        <w:left w:val="none" w:sz="0" w:space="0" w:color="auto"/>
        <w:bottom w:val="none" w:sz="0" w:space="0" w:color="auto"/>
        <w:right w:val="none" w:sz="0" w:space="0" w:color="auto"/>
      </w:divBdr>
    </w:div>
    <w:div w:id="1505780996">
      <w:bodyDiv w:val="1"/>
      <w:marLeft w:val="0"/>
      <w:marRight w:val="0"/>
      <w:marTop w:val="0"/>
      <w:marBottom w:val="0"/>
      <w:divBdr>
        <w:top w:val="none" w:sz="0" w:space="0" w:color="auto"/>
        <w:left w:val="none" w:sz="0" w:space="0" w:color="auto"/>
        <w:bottom w:val="none" w:sz="0" w:space="0" w:color="auto"/>
        <w:right w:val="none" w:sz="0" w:space="0" w:color="auto"/>
      </w:divBdr>
    </w:div>
    <w:div w:id="1526627699">
      <w:bodyDiv w:val="1"/>
      <w:marLeft w:val="0"/>
      <w:marRight w:val="0"/>
      <w:marTop w:val="0"/>
      <w:marBottom w:val="0"/>
      <w:divBdr>
        <w:top w:val="none" w:sz="0" w:space="0" w:color="auto"/>
        <w:left w:val="none" w:sz="0" w:space="0" w:color="auto"/>
        <w:bottom w:val="none" w:sz="0" w:space="0" w:color="auto"/>
        <w:right w:val="none" w:sz="0" w:space="0" w:color="auto"/>
      </w:divBdr>
    </w:div>
    <w:div w:id="1575696710">
      <w:bodyDiv w:val="1"/>
      <w:marLeft w:val="0"/>
      <w:marRight w:val="0"/>
      <w:marTop w:val="0"/>
      <w:marBottom w:val="0"/>
      <w:divBdr>
        <w:top w:val="none" w:sz="0" w:space="0" w:color="auto"/>
        <w:left w:val="none" w:sz="0" w:space="0" w:color="auto"/>
        <w:bottom w:val="none" w:sz="0" w:space="0" w:color="auto"/>
        <w:right w:val="none" w:sz="0" w:space="0" w:color="auto"/>
      </w:divBdr>
      <w:divsChild>
        <w:div w:id="177430098">
          <w:marLeft w:val="0"/>
          <w:marRight w:val="0"/>
          <w:marTop w:val="0"/>
          <w:marBottom w:val="0"/>
          <w:divBdr>
            <w:top w:val="none" w:sz="0" w:space="0" w:color="auto"/>
            <w:left w:val="none" w:sz="0" w:space="0" w:color="auto"/>
            <w:bottom w:val="none" w:sz="0" w:space="0" w:color="auto"/>
            <w:right w:val="none" w:sz="0" w:space="0" w:color="auto"/>
          </w:divBdr>
        </w:div>
      </w:divsChild>
    </w:div>
    <w:div w:id="1738360196">
      <w:bodyDiv w:val="1"/>
      <w:marLeft w:val="0"/>
      <w:marRight w:val="0"/>
      <w:marTop w:val="0"/>
      <w:marBottom w:val="0"/>
      <w:divBdr>
        <w:top w:val="none" w:sz="0" w:space="0" w:color="auto"/>
        <w:left w:val="none" w:sz="0" w:space="0" w:color="auto"/>
        <w:bottom w:val="none" w:sz="0" w:space="0" w:color="auto"/>
        <w:right w:val="none" w:sz="0" w:space="0" w:color="auto"/>
      </w:divBdr>
    </w:div>
    <w:div w:id="1811243042">
      <w:bodyDiv w:val="1"/>
      <w:marLeft w:val="0"/>
      <w:marRight w:val="0"/>
      <w:marTop w:val="0"/>
      <w:marBottom w:val="0"/>
      <w:divBdr>
        <w:top w:val="none" w:sz="0" w:space="0" w:color="auto"/>
        <w:left w:val="none" w:sz="0" w:space="0" w:color="auto"/>
        <w:bottom w:val="none" w:sz="0" w:space="0" w:color="auto"/>
        <w:right w:val="none" w:sz="0" w:space="0" w:color="auto"/>
      </w:divBdr>
    </w:div>
    <w:div w:id="2025135243">
      <w:bodyDiv w:val="1"/>
      <w:marLeft w:val="0"/>
      <w:marRight w:val="0"/>
      <w:marTop w:val="0"/>
      <w:marBottom w:val="0"/>
      <w:divBdr>
        <w:top w:val="none" w:sz="0" w:space="0" w:color="auto"/>
        <w:left w:val="none" w:sz="0" w:space="0" w:color="auto"/>
        <w:bottom w:val="none" w:sz="0" w:space="0" w:color="auto"/>
        <w:right w:val="none" w:sz="0" w:space="0" w:color="auto"/>
      </w:divBdr>
      <w:divsChild>
        <w:div w:id="4815841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tviaayundaputri@mhs.uingusdur.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slakhapujiyanti@mhs.uingusdur.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skatrilestari@mhs.uingusdur.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bilqisamirotulqudsy@mhs.uingusdur.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urzuneni@mhs.uingusdur.ac.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i96</b:Tag>
    <b:SourceType>Book</b:SourceType>
    <b:Guid>{7FF405C7-12A3-4AB3-B185-84F0CA8BD1A0}</b:Guid>
    <b:Author>
      <b:Author>
        <b:NameList>
          <b:Person>
            <b:Last>Arief</b:Last>
            <b:First>Barda</b:First>
            <b:Middle>Nawawi</b:Middle>
          </b:Person>
        </b:NameList>
      </b:Author>
    </b:Author>
    <b:Title>Bunga Rampai Kebijakan Hukum Pidana</b:Title>
    <b:Year>1996</b:Year>
    <b:City>Bandung</b:City>
    <b:Publisher>Pt. Citra Aditya Bakti</b:Publisher>
    <b:RefOrder>1</b:RefOrder>
  </b:Source>
  <b:Source>
    <b:Tag>Han67</b:Tag>
    <b:SourceType>Book</b:SourceType>
    <b:Guid>{D3BF1118-E3F7-4D5F-A6C3-0F6CCC4B38A1}</b:Guid>
    <b:Author>
      <b:Author>
        <b:NameList>
          <b:Person>
            <b:Last>Hanafi</b:Last>
            <b:First>A</b:First>
          </b:Person>
        </b:NameList>
      </b:Author>
    </b:Author>
    <b:Title>Asas-Asas Hukum Pidana Islam</b:Title>
    <b:Year>1967</b:Year>
    <b:City>Jakarta</b:City>
    <b:Publisher>Bulan Bintang</b:Publisher>
    <b:RefOrder>2</b:RefOrder>
  </b:Source>
  <b:Source>
    <b:Tag>Kan87</b:Tag>
    <b:SourceType>Book</b:SourceType>
    <b:Guid>{A35428C1-8719-4D64-A83A-D4981E1228E2}</b:Guid>
    <b:Author>
      <b:Author>
        <b:NameList>
          <b:Person>
            <b:Last>Kansil</b:Last>
            <b:First>C.S.T</b:First>
          </b:Person>
        </b:NameList>
      </b:Author>
    </b:Author>
    <b:Title>Pengantar Ilmu Hukum dan Tata Hukum Indonesia</b:Title>
    <b:Year>1987</b:Year>
    <b:City>Jakarta</b:City>
    <b:Publisher>Balai Pustaka</b:Publisher>
    <b:RefOrder>3</b:RefOrder>
  </b:Source>
  <b:Source>
    <b:Tag>Moe93</b:Tag>
    <b:SourceType>Book</b:SourceType>
    <b:Guid>{A26F6378-0028-49F7-BDA9-29C2192F7E6F}</b:Guid>
    <b:Author>
      <b:Author>
        <b:NameList>
          <b:Person>
            <b:Last>Moeljatno</b:Last>
            <b:First>Prof</b:First>
          </b:Person>
        </b:NameList>
      </b:Author>
    </b:Author>
    <b:Title>Asas-Asas Hukum Pidana Islam</b:Title>
    <b:Year>1993</b:Year>
    <b:City>Jakarta</b:City>
    <b:Publisher>Aneka Cipta</b:Publisher>
    <b:RefOrder>4</b:RefOrder>
  </b:Source>
  <b:Source>
    <b:Tag>Pro89</b:Tag>
    <b:SourceType>Book</b:SourceType>
    <b:Guid>{AF39DF10-23A2-4EA4-AD92-D47421F3234F}</b:Guid>
    <b:Author>
      <b:Author>
        <b:NameList>
          <b:Person>
            <b:Last>Projodikoro</b:Last>
            <b:First>Wiryono</b:First>
          </b:Person>
        </b:NameList>
      </b:Author>
    </b:Author>
    <b:Title>Azas-Azas Hukum Pidana di Indonesia</b:Title>
    <b:Year>1989</b:Year>
    <b:City>Bandung</b:City>
    <b:Publisher>Pt. Erasco</b:Publisher>
    <b:RefOrder>5</b:RefOrder>
  </b:Source>
  <b:Source>
    <b:Tag>الف98</b:Tag>
    <b:SourceType>Book</b:SourceType>
    <b:Guid>{5D309458-1CF3-4372-B5CE-0A58371CD25E}</b:Guid>
    <b:Author>
      <b:Author>
        <b:NameList>
          <b:Person>
            <b:Last>فوزان</b:Last>
            <b:First>الفوزان،</b:First>
            <b:Middle>الشيخ محمّد صالح بن محمّد</b:Middle>
          </b:Person>
        </b:NameList>
      </b:Author>
    </b:Author>
    <b:Title>الملخص الفقهي</b:Title>
    <b:Year>1998</b:Year>
    <b:City>الرياض</b:City>
    <b:Publisher>دار العاصمة</b:Publisher>
    <b:RefOrder>6</b:RefOrder>
  </b:Source>
  <b:Source>
    <b:Tag>محم00</b:Tag>
    <b:SourceType>Book</b:SourceType>
    <b:Guid>{80ADB0AE-49A6-4E9C-8452-2FC49C5BE994}</b:Guid>
    <b:Author>
      <b:Author>
        <b:NameList>
          <b:Person>
            <b:Last>العثمين</b:Last>
            <b:First>محمّد</b:First>
            <b:Middle>بن صالح</b:Middle>
          </b:Person>
        </b:NameList>
      </b:Author>
    </b:Author>
    <b:Title>الشرح الممتع على زاد المستقنع</b:Title>
    <b:Year>2000</b:Year>
    <b:City>القاهرة</b:City>
    <b:Publisher>دار ابن جوزي</b:Publisher>
    <b:RefOrder>7</b:RefOrder>
  </b:Source>
  <b:Source>
    <b:Tag>صال99</b:Tag>
    <b:SourceType>Book</b:SourceType>
    <b:Guid>{2249FDF4-98A6-4AB2-B19E-B93393E741B2}</b:Guid>
    <b:Author>
      <b:Author>
        <b:NameList>
          <b:Person>
            <b:Last>العثيمين</b:Last>
            <b:First>صالح</b:First>
            <b:Middle>بن محمّد</b:Middle>
          </b:Person>
        </b:NameList>
      </b:Author>
    </b:Author>
    <b:Title>فتح ذي الجلال والإكرام بشرح بلوغ المرام</b:Title>
    <b:Year>1999</b:Year>
    <b:City>القاهرة </b:City>
    <b:Publisher>المكتبة الإسلامية للنشر والتوزيع</b:Publisher>
    <b:RefOrder>8</b:RefOrder>
  </b:Source>
  <b:Source>
    <b:Tag>الز06</b:Tag>
    <b:SourceType>Book</b:SourceType>
    <b:Guid>{DA99FF2C-3462-46CD-B621-2018D8081B67}</b:Guid>
    <b:Author>
      <b:Author>
        <b:NameList>
          <b:Person>
            <b:Last>الزحيلي</b:Last>
            <b:First>الدكتور</b:First>
            <b:Middle>وهبة</b:Middle>
          </b:Person>
        </b:NameList>
      </b:Author>
    </b:Author>
    <b:Title>الفقه الإسلامي وأدلته</b:Title>
    <b:Year>2006</b:Year>
    <b:City>دمسق</b:City>
    <b:Publisher>دار الفكر</b:Publisher>
    <b:RefOrder>9</b:RefOrder>
  </b:Source>
  <b:Source>
    <b:Tag>ابن04</b:Tag>
    <b:SourceType>Book</b:SourceType>
    <b:Guid>{714EE715-FCCF-4CDB-A47A-C6F94A7DD715}</b:Guid>
    <b:Author>
      <b:Author>
        <b:NameList>
          <b:Person>
            <b:Last>تيمية</b:Last>
            <b:First>أحمد</b:First>
            <b:Middle>ابن</b:Middle>
          </b:Person>
        </b:NameList>
      </b:Author>
    </b:Author>
    <b:Title>مجموع فتاوى شيخ الإسلام أحمد ابن تيمية</b:Title>
    <b:Year>2004</b:Year>
    <b:City>المدينة المنورة</b:City>
    <b:Publisher>مجمع الملك فهد</b:Publisher>
    <b:RefOrder>10</b:RefOrder>
  </b:Source>
  <b:Source>
    <b:Tag>عبد59</b:Tag>
    <b:SourceType>Book</b:SourceType>
    <b:Guid>{B2D891C2-DC05-487B-956A-6931C31D8C95}</b:Guid>
    <b:LCID>ar-SA</b:LCID>
    <b:Author>
      <b:Author>
        <b:NameList>
          <b:Person>
            <b:Last>عودة</b:Last>
            <b:First>عبد</b:First>
            <b:Middle>القادر</b:Middle>
          </b:Person>
        </b:NameList>
      </b:Author>
    </b:Author>
    <b:Title>التشريع الجنائي الإسلامي</b:Title>
    <b:Year>1959</b:Year>
    <b:City>مصر</b:City>
    <b:Publisher>مطبعة مدني</b:Publisher>
    <b:RefOrder>1</b:RefOrder>
  </b:Source>
  <b:Source>
    <b:Tag>ابن08</b:Tag>
    <b:SourceType>Book</b:SourceType>
    <b:Guid>{993CA242-10DA-44BA-AE39-3616047ED2BA}</b:Guid>
    <b:LCID>ar-SA</b:LCID>
    <b:Author>
      <b:Author>
        <b:NameList>
          <b:Person>
            <b:Last>النيسابوري</b:Last>
            <b:First>ابن</b:First>
            <b:Middle>منذر</b:Middle>
          </b:Person>
        </b:NameList>
      </b:Author>
    </b:Author>
    <b:Title>الإجماع</b:Title>
    <b:Year>2008</b:Year>
    <b:City>مكّة</b:City>
    <b:Publisher>مكتبة مكّة الثقافية</b:Publisher>
    <b:RefOrder>2</b:RefOrder>
  </b:Source>
  <b:Source>
    <b:Tag>أحم</b:Tag>
    <b:SourceType>Book</b:SourceType>
    <b:Guid>{F9D94EC7-0F86-4A8A-BD73-9D3BEDA3EF52}</b:Guid>
    <b:LCID>ar-SA</b:LCID>
    <b:Author>
      <b:Author>
        <b:NameList>
          <b:Person>
            <b:Last>المراغي</b:Last>
            <b:First>أحمد</b:First>
            <b:Middle>مصطفى</b:Middle>
          </b:Person>
        </b:NameList>
      </b:Author>
    </b:Author>
    <b:Title>تفسير المراغي</b:Title>
    <b:City>القاهرة</b:City>
    <b:Year>1946</b:Year>
    <b:Publisher>مكتبة مصطفى الباب الحلب</b:Publisher>
    <b:RefOrder>3</b:RefOrder>
  </b:Source>
  <b:Source>
    <b:Tag>Est17</b:Tag>
    <b:SourceType>InternetSite</b:SourceType>
    <b:Guid>{3FE419B3-E426-4515-86AE-416CBBE93D36}</b:Guid>
    <b:Title>SETARA Institute: Kasus Penodaan Agama Menguat Pasca Reformasi</b:Title>
    <b:Year>2017</b:Year>
    <b:Author>
      <b:Author>
        <b:NameList>
          <b:Person>
            <b:Last>Suryowati</b:Last>
            <b:First>Estu</b:First>
          </b:Person>
        </b:NameList>
      </b:Author>
    </b:Author>
    <b:InternetSiteTitle>nasional.kompas.com</b:InternetSiteTitle>
    <b:Month>December</b:Month>
    <b:URL>http://nasional.kompas.com/read/2017/05/24/16354351/setara.institute.kasus.penodaan.agama.menguat.pasca.reformasi</b:URL>
    <b:RefOrder>4</b:RefOrder>
  </b:Source>
  <b:Source>
    <b:Tag>Muh011</b:Tag>
    <b:SourceType>Book</b:SourceType>
    <b:Guid>{82CF585F-4993-4855-B3ED-1C53F1B239C1}</b:Guid>
    <b:Author>
      <b:Author>
        <b:NameList>
          <b:Person>
            <b:Last>Suma</b:Last>
            <b:First>Muhammad</b:First>
            <b:Middle>Amin</b:Middle>
          </b:Person>
        </b:NameList>
      </b:Author>
    </b:Author>
    <b:Title>Pidana Islam di Indonesia</b:Title>
    <b:Year>2001</b:Year>
    <b:City>Jakarta</b:City>
    <b:Publisher>Pustaka Pirdaus</b:Publisher>
    <b:RefOrder>5</b:RefOrder>
  </b:Source>
  <b:Source>
    <b:Tag>Muh01</b:Tag>
    <b:SourceType>Book</b:SourceType>
    <b:Guid>{900A39B5-6EE1-411D-95CA-83628807CC78}</b:Guid>
    <b:Author>
      <b:Author>
        <b:NameList>
          <b:Person>
            <b:Last>Suma</b:Last>
            <b:First>Muhammad</b:First>
            <b:Middle>Amin</b:Middle>
          </b:Person>
        </b:NameList>
      </b:Author>
    </b:Author>
    <b:Title>Pidana Islam di Indonesia</b:Title>
    <b:Year>2001</b:Year>
    <b:City>Jakara</b:City>
    <b:Publisher>Pustaka Pirdaus</b:Publisher>
    <b:RefOrder>6</b:RefOrder>
  </b:Source>
  <b:Source>
    <b:Tag>Sud90</b:Tag>
    <b:SourceType>Book</b:SourceType>
    <b:Guid>{34BA782C-CB6A-40AE-8A4D-172904B0B0B6}</b:Guid>
    <b:Author>
      <b:Author>
        <b:NameList>
          <b:Person>
            <b:Last>Sudarto</b:Last>
          </b:Person>
        </b:NameList>
      </b:Author>
    </b:Author>
    <b:Title>Hukum Pidana 1</b:Title>
    <b:Year>1990</b:Year>
    <b:City>Semarang</b:City>
    <b:Publisher>Yayasan Sudanrto dan Fak. Hukum UNDIP</b:Publisher>
    <b:RefOrder>7</b:RefOrder>
  </b:Source>
  <b:Source>
    <b:Tag>Sud01</b:Tag>
    <b:SourceType>Book</b:SourceType>
    <b:Guid>{D2DCF3D9-85FF-4EF9-848F-74F7EB333C4A}</b:Guid>
    <b:Author>
      <b:Author>
        <b:NameList>
          <b:Person>
            <b:Last>Sudarsono</b:Last>
          </b:Person>
        </b:NameList>
      </b:Author>
    </b:Author>
    <b:Title>Pokok-Pokok Hukum Islam</b:Title>
    <b:Year>2001</b:Year>
    <b:City>Jakarta</b:City>
    <b:Publisher>Rineka Cipta</b:Publisher>
    <b:RefOrder>8</b:RefOrder>
  </b:Source>
  <b:Source>
    <b:Tag>MSo03</b:Tag>
    <b:SourceType>Book</b:SourceType>
    <b:Guid>{8B17C352-9BFC-4F3C-8F7C-593D7BEC3E68}</b:Guid>
    <b:Author>
      <b:Author>
        <b:NameList>
          <b:Person>
            <b:Last>Solehuddin</b:Last>
            <b:First>M</b:First>
          </b:Person>
        </b:NameList>
      </b:Author>
    </b:Author>
    <b:Title>Sistem Sanksi dalam Hukum Pidana</b:Title>
    <b:Year>2003</b:Year>
    <b:City>Jakarta</b:City>
    <b:Publisher>PT. Raja Grafindo Persada</b:Publisher>
    <b:RefOrder>9</b:RefOrder>
  </b:Source>
  <b:Source>
    <b:Tag>MQu06</b:Tag>
    <b:SourceType>Book</b:SourceType>
    <b:Guid>{4BD42FE5-A278-4EEA-AC33-F2BCF5145BF6}</b:Guid>
    <b:Author>
      <b:Author>
        <b:NameList>
          <b:Person>
            <b:Last>Shihab</b:Last>
            <b:First>M</b:First>
            <b:Middle>Quraish</b:Middle>
          </b:Person>
        </b:NameList>
      </b:Author>
    </b:Author>
    <b:Title>Menabur Pesan Ilahi: al-Qur'an dan Dinamika Kehidupan Masyarakat</b:Title>
    <b:Year>2006</b:Year>
    <b:City>Jakarta</b:City>
    <b:Publisher>Lentera Hati</b:Publisher>
    <b:RefOrder>10</b:RefOrder>
  </b:Source>
  <b:Source>
    <b:Tag>Say84</b:Tag>
    <b:SourceType>Book</b:SourceType>
    <b:Guid>{EB9C7296-6BFE-48F7-8E02-88E458230C9A}</b:Guid>
    <b:Author>
      <b:Author>
        <b:NameList>
          <b:Person>
            <b:Last>Sabiq</b:Last>
            <b:First>Sayydi</b:First>
          </b:Person>
        </b:NameList>
      </b:Author>
    </b:Author>
    <b:Title>Fiqhu-s-Sunah</b:Title>
    <b:Year>1984</b:Year>
    <b:City>Bandung</b:City>
    <b:Publisher>PT. Al Ma'arif</b:Publisher>
    <b:RefOrder>11</b:RefOrder>
  </b:Source>
  <b:Source>
    <b:Tag>Nel17</b:Tag>
    <b:SourceType>JournalArticle</b:SourceType>
    <b:Guid>{F08DF036-6533-4132-B36D-ECE951598FD9}</b:Guid>
    <b:Author>
      <b:Author>
        <b:NameList>
          <b:Person>
            <b:Last>Putri</b:Last>
            <b:First>Nella</b:First>
            <b:Middle>Sumika</b:Middle>
          </b:Person>
        </b:NameList>
      </b:Author>
    </b:Author>
    <b:Title>Analisis Pasal 156 a KUHP dan UU No 1 tahun 1965 terkait tindak pidana penodaan agama yang terjadi di Jawa Barat</b:Title>
    <b:JournalName>Opini Hukum LBH Bandung</b:JournalName>
    <b:Year>2017</b:Year>
    <b:Pages>11</b:Pages>
    <b:RefOrder>12</b:RefOrder>
  </b:Source>
  <b:Source>
    <b:Tag>Put</b:Tag>
    <b:SourceType>JournalArticle</b:SourceType>
    <b:Guid>{7D3974B4-4D0F-4EFA-BBDA-1402ED9A7532}</b:Guid>
    <b:Title>Analisis P</b:Title>
    <b:Author>
      <b:Author>
        <b:NameList>
          <b:Person>
            <b:Last>Putri</b:Last>
            <b:First>Nella</b:First>
            <b:Middle>Sumika</b:Middle>
          </b:Person>
        </b:NameList>
      </b:Author>
    </b:Author>
    <b:RefOrder>13</b:RefOrder>
  </b:Source>
  <b:Source>
    <b:Tag>Juh82</b:Tag>
    <b:SourceType>Book</b:SourceType>
    <b:Guid>{C30076B0-E082-45D4-BDB2-A2145A271FD7}</b:Guid>
    <b:Author>
      <b:Author>
        <b:NameList>
          <b:Person>
            <b:Last>Praja</b:Last>
            <b:First>Juhaya</b:First>
            <b:Middle>S.</b:Middle>
          </b:Person>
        </b:NameList>
      </b:Author>
    </b:Author>
    <b:Title>Delik-Delik Agama Dalam Hukum Pidana di Indonesia</b:Title>
    <b:Year>1982</b:Year>
    <b:City>Bandung</b:City>
    <b:Publisher>Angkasa</b:Publisher>
    <b:RefOrder>14</b:RefOrder>
  </b:Source>
  <b:Source>
    <b:Tag>WJS16</b:Tag>
    <b:SourceType>Book</b:SourceType>
    <b:Guid>{C1378F2B-6C2F-4E28-8607-6EA0F0E8F255}</b:Guid>
    <b:Title>Kamus Besar Bahasa Indonesia</b:Title>
    <b:Year>2016</b:Year>
    <b:Author>
      <b:Author>
        <b:NameList>
          <b:Person>
            <b:Last>Poerwadarminta</b:Last>
            <b:First>W.J.S</b:First>
          </b:Person>
        </b:NameList>
      </b:Author>
    </b:Author>
    <b:City>Jakarta</b:City>
    <b:Publisher>Balai Pustaka</b:Publisher>
    <b:RefOrder>15</b:RefOrder>
  </b:Source>
  <b:Source>
    <b:Tag>Moh88</b:Tag>
    <b:SourceType>Book</b:SourceType>
    <b:Guid>{D0F0CAFE-1917-4861-94B2-BAD1752D0EF2}</b:Guid>
    <b:Author>
      <b:Author>
        <b:NameList>
          <b:Person>
            <b:Last>Nasir</b:Last>
            <b:First>Moh</b:First>
          </b:Person>
        </b:NameList>
      </b:Author>
    </b:Author>
    <b:Title>Metode Penelitian</b:Title>
    <b:Year>1988</b:Year>
    <b:City>Jakarta</b:City>
    <b:Publisher>Ghalia Indonesia</b:Publisher>
    <b:RefOrder>16</b:RefOrder>
  </b:Source>
  <b:Source>
    <b:Tag>Ahm05</b:Tag>
    <b:SourceType>Book</b:SourceType>
    <b:Guid>{16FC1060-30DD-408E-9D38-0BA62DE7EFCE}</b:Guid>
    <b:Title>Hukum Pidana Islam</b:Title>
    <b:Year>2005</b:Year>
    <b:City>Jakarta</b:City>
    <b:Publisher>Sinar Grafika</b:Publisher>
    <b:Author>
      <b:Author>
        <b:NameList>
          <b:Person>
            <b:Last>Muchlis</b:Last>
            <b:First>Ahmad</b:First>
            <b:Middle>Wardi</b:Middle>
          </b:Person>
        </b:NameList>
      </b:Author>
    </b:Author>
    <b:RefOrder>17</b:RefOrder>
  </b:Source>
  <b:Source>
    <b:Tag>Fra13</b:Tag>
    <b:SourceType>Book</b:SourceType>
    <b:Guid>{F371F588-8814-4245-ADD2-ADE01ED3D499}</b:Guid>
    <b:Author>
      <b:Author>
        <b:NameList>
          <b:Person>
            <b:Last>Maramis</b:Last>
            <b:First>Frans</b:First>
          </b:Person>
        </b:NameList>
      </b:Author>
    </b:Author>
    <b:Title>Hukum Pidana Umum dan Tertulis di Indonesia</b:Title>
    <b:Year>2013</b:Year>
    <b:City>Jakarta</b:City>
    <b:Publisher>Raja Grafindo Persada</b:Publisher>
    <b:RefOrder>18</b:RefOrder>
  </b:Source>
  <b:Source>
    <b:Tag>Lad10</b:Tag>
    <b:SourceType>Book</b:SourceType>
    <b:Guid>{21A64CC2-1BD4-4123-8BBE-3900809B0346}</b:Guid>
    <b:Author>
      <b:Author>
        <b:NameList>
          <b:Person>
            <b:Last>Laden Marpaung</b:Last>
            <b:First>S.H</b:First>
          </b:Person>
        </b:NameList>
      </b:Author>
    </b:Author>
    <b:Title>Tindak Pidana Terhadap Kehormatan</b:Title>
    <b:Year>2010</b:Year>
    <b:City>Jakarta</b:City>
    <b:Publisher>PT. SInar Grafika</b:Publisher>
    <b:RefOrder>19</b:RefOrder>
  </b:Source>
  <b:Source>
    <b:Tag>Kon85</b:Tag>
    <b:SourceType>Book</b:SourceType>
    <b:Guid>{1E3E5ADF-BD83-4DC7-A42E-B160D09F1698}</b:Guid>
    <b:Author>
      <b:Author>
        <b:NameList>
          <b:Person>
            <b:Last>Kontjaraningrat</b:Last>
          </b:Person>
        </b:NameList>
      </b:Author>
    </b:Author>
    <b:Title>Kebudayaan, Mentalitas dan Pembangunan</b:Title>
    <b:Year>1985</b:Year>
    <b:City>Jakarta</b:City>
    <b:Publisher>Gramedia</b:Publisher>
    <b:RefOrder>20</b:RefOrder>
  </b:Source>
  <b:Source>
    <b:Tag>Khu89</b:Tag>
    <b:SourceType>Book</b:SourceType>
    <b:Guid>{89A8B16E-850D-4F40-B495-014ADDB15C2C}</b:Guid>
    <b:Author>
      <b:Author>
        <b:NameList>
          <b:Person>
            <b:Last>Khursud Ahmad</b:Last>
            <b:First>et</b:First>
            <b:Middle>al</b:Middle>
          </b:Person>
        </b:NameList>
      </b:Author>
    </b:Author>
    <b:Title>Prinsip-Prinsip Pokok Islam</b:Title>
    <b:Year>1989</b:Year>
    <b:City>Jakarta</b:City>
    <b:Publisher>Prinsip-Prinsip Pokok Islam</b:Publisher>
    <b:RefOrder>21</b:RefOrder>
  </b:Source>
  <b:Source>
    <b:Tag>JCT95</b:Tag>
    <b:SourceType>Book</b:SourceType>
    <b:Guid>{EE7F4824-1C6F-4334-8913-E41605C02472}</b:Guid>
    <b:Author>
      <b:Author>
        <b:NameList>
          <b:Person>
            <b:Last>J.C.T Simorangkir</b:Last>
            <b:First>S.H</b:First>
          </b:Person>
        </b:NameList>
      </b:Author>
    </b:Author>
    <b:Title>Kamus Hukum</b:Title>
    <b:Year>1995</b:Year>
    <b:City>Jakarta</b:City>
    <b:Publisher>PT. Sinar Grafika</b:Publisher>
    <b:RefOrder>22</b:RefOrder>
  </b:Source>
  <b:Source>
    <b:Tag>Tos94</b:Tag>
    <b:SourceType>Book</b:SourceType>
    <b:Guid>{74986089-4565-4E27-882E-61F2196441A9}</b:Guid>
    <b:Author>
      <b:Author>
        <b:NameList>
          <b:Person>
            <b:Last>Izutsu</b:Last>
            <b:First>Toshihiku</b:First>
          </b:Person>
        </b:NameList>
      </b:Author>
    </b:Author>
    <b:Title>Konsep Kepercayaan Dalam Teologi Islam</b:Title>
    <b:Year>1994</b:Year>
    <b:City>Yogyakarta</b:City>
    <b:Publisher>Tiara Wacana</b:Publisher>
    <b:RefOrder>23</b:RefOrder>
  </b:Source>
  <b:Source>
    <b:Tag>Roh17</b:Tag>
    <b:SourceType>JournalArticle</b:SourceType>
    <b:Guid>{12D69D45-33E1-4B54-9CF9-A0F2EC71CEAD}</b:Guid>
    <b:Title>Fenomena Penistaan Agama Dalam Perspektif Islam &amp; Filsafa Pancasila</b:Title>
    <b:Year>2017</b:Year>
    <b:Author>
      <b:Author>
        <b:NameList>
          <b:Person>
            <b:Last>Izad</b:Last>
            <b:First>Rohmatul</b:First>
          </b:Person>
        </b:NameList>
      </b:Author>
    </b:Author>
    <b:JournalName>Penangkaran, Jurnal Penilitian Agama dan Masyrakat</b:JournalName>
    <b:Pages>178</b:Pages>
    <b:RefOrder>24</b:RefOrder>
  </b:Source>
  <b:Source>
    <b:Tag>Ima15</b:Tag>
    <b:SourceType>Book</b:SourceType>
    <b:Guid>{F17A6E44-921D-4974-B611-A1AA9A910E99}</b:Guid>
    <b:Title>Jangan Nodai Agama</b:Title>
    <b:Year>2015</b:Year>
    <b:Author>
      <b:Author>
        <b:NameList>
          <b:Person>
            <b:Last>Imaddudin bin Syamsuri</b:Last>
            <b:First>M.</b:First>
            <b:Middle>Zainal Arifin</b:Middle>
          </b:Person>
        </b:NameList>
      </b:Author>
    </b:Author>
    <b:City>Yogyakarta</b:City>
    <b:Publisher>Pustaka Pelajar</b:Publisher>
    <b:RefOrder>25</b:RefOrder>
  </b:Source>
  <b:Source>
    <b:Tag>Ibn00</b:Tag>
    <b:SourceType>Book</b:SourceType>
    <b:Guid>{52BCB516-EE4C-40DD-966C-76C6DCFE4137}</b:Guid>
    <b:Title>Fiqh Mazhab Syafi'i</b:Title>
    <b:Year>2000</b:Year>
    <b:City>Bandung</b:City>
    <b:Publisher>CV Pustaka Setia</b:Publisher>
    <b:Author>
      <b:Author>
        <b:NameList>
          <b:Person>
            <b:Last>Ibnu Mas'ud</b:Last>
            <b:First>Zainal</b:First>
            <b:Middle>Abidin</b:Middle>
          </b:Person>
        </b:NameList>
      </b:Author>
    </b:Author>
    <b:RefOrder>26</b:RefOrder>
  </b:Source>
  <b:Source>
    <b:Tag>Ahm67</b:Tag>
    <b:SourceType>Book</b:SourceType>
    <b:Guid>{CEEEB4F2-EB46-4656-9201-B7BC8E380AF4}</b:Guid>
    <b:Author>
      <b:Author>
        <b:NameList>
          <b:Person>
            <b:Last>Hanafi</b:Last>
            <b:First>Ahmad</b:First>
          </b:Person>
        </b:NameList>
      </b:Author>
    </b:Author>
    <b:Title>Asas-Asas Hukum Pidana Islam</b:Title>
    <b:Year>1967</b:Year>
    <b:City>Jakarta</b:City>
    <b:Publisher>Bulan Bintang</b:Publisher>
    <b:RefOrder>27</b:RefOrder>
  </b:Source>
  <b:Source>
    <b:Tag>Drs12</b:Tag>
    <b:SourceType>Book</b:SourceType>
    <b:Guid>{5EDFBB3E-5804-48BE-A8C1-BDC845879C47}</b:Guid>
    <b:Author>
      <b:Author>
        <b:NameList>
          <b:Person>
            <b:Last>Drs. P.A.F Lamintang</b:Last>
            <b:First>S.H</b:First>
          </b:Person>
        </b:NameList>
      </b:Author>
    </b:Author>
    <b:Title>Hukum Penitensier Indonesia</b:Title>
    <b:Year>2012</b:Year>
    <b:City>Jakarta</b:City>
    <b:Publisher>PT. SInar Grafika</b:Publisher>
    <b:RefOrder>28</b:RefOrder>
  </b:Source>
  <b:Source>
    <b:Tag>Drs10</b:Tag>
    <b:SourceType>Book</b:SourceType>
    <b:Guid>{B6EB2BE2-82C0-4818-AB86-36CCDA01A2C2}</b:Guid>
    <b:Title>Delik-Delik Khusus Kejahatan Terhadap Kepentingan Hukum Negara</b:Title>
    <b:Year>2010</b:Year>
    <b:City>Jakarta</b:City>
    <b:Publisher>PT. Sinar Grafika</b:Publisher>
    <b:Author>
      <b:Author>
        <b:NameList>
          <b:Person>
            <b:Last>Drs. P.A.F Lamintang</b:Last>
            <b:First>S.H</b:First>
          </b:Person>
        </b:NameList>
      </b:Author>
    </b:Author>
    <b:RefOrder>29</b:RefOrder>
  </b:Source>
  <b:Source>
    <b:Tag>Oem07</b:Tag>
    <b:SourceType>Book</b:SourceType>
    <b:Guid>{4332F1F4-832A-4CF9-BD02-167FC175BF7A}</b:Guid>
    <b:Title>Delik Agama dan Penghinaan Tuhan (Blasphemy) di Indonesia dan Perbandingannya di Berbagai Negara</b:Title>
    <b:Year>2007</b:Year>
    <b:Author>
      <b:Author>
        <b:NameList>
          <b:Person>
            <b:Last>Arief</b:Last>
            <b:First>Oemar</b:First>
            <b:Middle>Seno Adji Dalam Barda Nawawi</b:Middle>
          </b:Person>
        </b:NameList>
      </b:Author>
    </b:Author>
    <b:City>Semarang</b:City>
    <b:Publisher>Badan Penerbit Universitas Dipenogoro</b:Publisher>
    <b:RefOrder>30</b:RefOrder>
  </b:Source>
  <b:Source>
    <b:Tag>Yud08</b:Tag>
    <b:SourceType>Book</b:SourceType>
    <b:Guid>{587D1D8C-22E3-4DC9-B5B8-CCF24F64867F}</b:Guid>
    <b:Author>
      <b:Author>
        <b:NameList>
          <b:Person>
            <b:Last>Ardhiwisastra</b:Last>
            <b:First>Yudha</b:First>
            <b:Middle>Bhakti</b:Middle>
          </b:Person>
        </b:NameList>
      </b:Author>
    </b:Author>
    <b:Title>Penafsiran dan Konstruski Hukum</b:Title>
    <b:Year>2008</b:Year>
    <b:City>Bandung</b:City>
    <b:Publisher>Alumni</b:Publisher>
    <b:RefOrder>31</b:RefOrder>
  </b:Source>
  <b:Source>
    <b:Tag>Muh98</b:Tag>
    <b:SourceType>Book</b:SourceType>
    <b:Guid>{037444E2-756D-4CE0-B5B2-81DED6A552E4}</b:Guid>
    <b:Author>
      <b:Author>
        <b:NameList>
          <b:Person>
            <b:Last>Anwar</b:Last>
            <b:First>Muhammad</b:First>
          </b:Person>
        </b:NameList>
      </b:Author>
    </b:Author>
    <b:Title>Fiqh Islam Muamalah, Munakahat, Faraid dan Jinayah</b:Title>
    <b:Year>1998</b:Year>
    <b:City>Jakarta</b:City>
    <b:Publisher>PT. Al Ma'arif</b:Publisher>
    <b:RefOrder>32</b:RefOrder>
  </b:Source>
  <b:Source>
    <b:Tag>Ahs</b:Tag>
    <b:SourceType>Book</b:SourceType>
    <b:Guid>{EB36BC5F-4A4D-48D7-B54C-CCE645F17E8C}</b:Guid>
    <b:Author>
      <b:Author>
        <b:NameList>
          <b:Person>
            <b:Last>Ahsin Sakho Muhammad</b:Last>
            <b:First>Sayuti</b:First>
            <b:Middle>Anshari Nasution</b:Middle>
          </b:Person>
        </b:NameList>
      </b:Author>
    </b:Author>
    <b:Title>Ensiklopedi Hukum Pidana Islam III</b:Title>
    <b:City>Bogor</b:City>
    <b:Publisher>Batara Offset</b:Publisher>
    <b:RefOrder>33</b:RefOrder>
  </b:Source>
  <b:Source>
    <b:Tag>The92</b:Tag>
    <b:SourceType>Book</b:SourceType>
    <b:Guid>{FBA57DEE-CDAB-49DB-BFD7-92FC4B3D5266}</b:Guid>
    <b:Author>
      <b:Author>
        <b:Corporate>The Writers Team</b:Corporate>
      </b:Author>
    </b:Author>
    <b:Title>Ensiklopedia Islam Indonesia</b:Title>
    <b:Year>1992</b:Year>
    <b:City>Jakarta</b:City>
    <b:Publisher>Djambatan</b:Publisher>
    <b:RefOrder>34</b:RefOrder>
  </b:Source>
  <b:Source>
    <b:Tag>The07</b:Tag>
    <b:SourceType>Book</b:SourceType>
    <b:Guid>{E1638C11-A1A1-4ABC-88C7-BDC7644F3BFC}</b:Guid>
    <b:Author>
      <b:Author>
        <b:Corporate>The Ministry of Religion of the Republic of Indonesia</b:Corporate>
      </b:Author>
    </b:Author>
    <b:Title>Al-Quran Tajwid dan Terjemahnya dilengkapi dengan Asbabun Nuzul dan Hadits Sahih</b:Title>
    <b:Year>2007</b:Year>
    <b:City>Bandung</b:City>
    <b:Publisher>PT Sygema Examedia Arleema</b:Publisher>
    <b:RefOrder>35</b:RefOrder>
  </b:Source>
</b:Sources>
</file>

<file path=customXml/itemProps1.xml><?xml version="1.0" encoding="utf-8"?>
<ds:datastoreItem xmlns:ds="http://schemas.openxmlformats.org/officeDocument/2006/customXml" ds:itemID="{8408F111-BCDF-4AC3-81CC-6D87B01BC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598</Words>
  <Characters>2621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K 2</dc:creator>
  <cp:lastModifiedBy>UseR</cp:lastModifiedBy>
  <cp:revision>2</cp:revision>
  <dcterms:created xsi:type="dcterms:W3CDTF">2024-11-05T03:26:00Z</dcterms:created>
  <dcterms:modified xsi:type="dcterms:W3CDTF">2024-11-05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e36f92-26ae-391f-a5d8-55a3775844a1</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